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6E05FC60" w:rsidR="00D94FB8" w:rsidRPr="00502B85" w:rsidRDefault="007A1086">
      <w:pPr>
        <w:pStyle w:val="Heading1"/>
        <w:pPrChange w:id="4" w:author="Russell, Seth" w:date="2018-12-17T08:15:00Z">
          <w:pPr>
            <w:pStyle w:val="Normal1"/>
            <w:contextualSpacing w:val="0"/>
          </w:pPr>
        </w:pPrChange>
      </w:pPr>
      <w:del w:id="5" w:author="Russell, Seth" w:date="2018-12-07T08:13:00Z">
        <w:r w:rsidRPr="007A1086" w:rsidDel="003F3272">
          <w:delText xml:space="preserve"> </w:delText>
        </w:r>
      </w:del>
      <w:r w:rsidRPr="00502B85">
        <w:rPr>
          <w:noProof/>
        </w:rPr>
        <w:t>Software engineering principles to improve quality and performance of R software</w:t>
      </w:r>
      <w:r w:rsidR="00D94FB8" w:rsidRPr="00502B85">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proofErr w:type="spellStart"/>
      <w:r w:rsidRPr="00502B85">
        <w:rPr>
          <w:rFonts w:ascii="Times" w:hAnsi="Times"/>
          <w:sz w:val="24"/>
        </w:rPr>
        <w:t>Tellen</w:t>
      </w:r>
      <w:proofErr w:type="spellEnd"/>
      <w:r w:rsidRPr="00502B85">
        <w:rPr>
          <w:rFonts w:ascii="Times" w:hAnsi="Times"/>
          <w:sz w:val="24"/>
        </w:rPr>
        <w:t xml:space="preserve"> D. Bennett</w:t>
      </w:r>
      <w:r w:rsidR="006E362D" w:rsidRPr="00502B85">
        <w:rPr>
          <w:rFonts w:ascii="Times" w:hAnsi="Times"/>
          <w:sz w:val="24"/>
          <w:vertAlign w:val="superscript"/>
        </w:rPr>
        <w:t>1,2</w:t>
      </w:r>
      <w:r w:rsidR="00D94FB8" w:rsidRPr="00502B85">
        <w:rPr>
          <w:rFonts w:ascii="Times" w:hAnsi="Times"/>
          <w:sz w:val="24"/>
        </w:rPr>
        <w:t xml:space="preserve">, </w:t>
      </w:r>
      <w:proofErr w:type="spellStart"/>
      <w:r w:rsidRPr="00502B85">
        <w:rPr>
          <w:rFonts w:ascii="Times" w:hAnsi="Times"/>
          <w:sz w:val="24"/>
        </w:rPr>
        <w:t>Debashis</w:t>
      </w:r>
      <w:proofErr w:type="spellEnd"/>
      <w:r w:rsidRPr="00502B85">
        <w:rPr>
          <w:rFonts w:ascii="Times" w:hAnsi="Times"/>
          <w:sz w:val="24"/>
        </w:rPr>
        <w:t xml:space="preserve">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w:t>
      </w:r>
      <w:proofErr w:type="spellStart"/>
      <w:r w:rsidRPr="00502B85">
        <w:rPr>
          <w:rFonts w:ascii="Times" w:hAnsi="Times"/>
          <w:sz w:val="24"/>
        </w:rPr>
        <w:t>Montview</w:t>
      </w:r>
      <w:proofErr w:type="spellEnd"/>
      <w:r w:rsidRPr="00502B85">
        <w:rPr>
          <w:rFonts w:ascii="Times" w:hAnsi="Times"/>
          <w:sz w:val="24"/>
        </w:rPr>
        <w:t xml:space="preserve">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584AA79D" w14:textId="690CA838" w:rsidR="00B77860" w:rsidDel="004B4B30" w:rsidRDefault="00D94FB8">
      <w:pPr>
        <w:pStyle w:val="Normal1"/>
        <w:contextualSpacing w:val="0"/>
        <w:rPr>
          <w:del w:id="6" w:author="Russell, Seth" w:date="2018-12-17T08:16:00Z"/>
          <w:rFonts w:ascii="Times" w:hAnsi="Times"/>
          <w:sz w:val="24"/>
        </w:rPr>
      </w:pPr>
      <w:r w:rsidRPr="00502B85">
        <w:rPr>
          <w:rFonts w:ascii="Times" w:hAnsi="Times"/>
          <w:sz w:val="24"/>
        </w:rPr>
        <w:t xml:space="preserve">Email address: </w:t>
      </w:r>
      <w:ins w:id="7" w:author="Russell, Seth" w:date="2018-12-17T08:22:00Z">
        <w:r w:rsidR="004B4B30">
          <w:rPr>
            <w:rFonts w:ascii="Times" w:hAnsi="Times"/>
          </w:rPr>
          <w:fldChar w:fldCharType="begin"/>
        </w:r>
        <w:r w:rsidR="004B4B30">
          <w:rPr>
            <w:rFonts w:ascii="Times" w:hAnsi="Times"/>
            <w:sz w:val="24"/>
          </w:rPr>
          <w:instrText xml:space="preserve"> HYPERLINK "mailto:</w:instrText>
        </w:r>
      </w:ins>
      <w:r w:rsidR="004B4B30" w:rsidRPr="00502B85">
        <w:rPr>
          <w:rFonts w:ascii="Times" w:hAnsi="Times"/>
          <w:sz w:val="24"/>
        </w:rPr>
        <w:instrText>seth.russell@ucdenver.edu</w:instrText>
      </w:r>
      <w:ins w:id="8" w:author="Russell, Seth" w:date="2018-12-17T08:22:00Z">
        <w:r w:rsidR="004B4B30">
          <w:rPr>
            <w:rFonts w:ascii="Times" w:hAnsi="Times"/>
            <w:sz w:val="24"/>
          </w:rPr>
          <w:instrText xml:space="preserve">" </w:instrText>
        </w:r>
        <w:r w:rsidR="004B4B30">
          <w:rPr>
            <w:rFonts w:ascii="Times" w:hAnsi="Times"/>
          </w:rPr>
          <w:fldChar w:fldCharType="separate"/>
        </w:r>
      </w:ins>
      <w:r w:rsidR="004B4B30" w:rsidRPr="00E33862">
        <w:rPr>
          <w:rStyle w:val="Hyperlink"/>
          <w:rFonts w:ascii="Times" w:hAnsi="Times"/>
          <w:sz w:val="24"/>
        </w:rPr>
        <w:t>seth.russell@ucdenver.edu</w:t>
      </w:r>
      <w:ins w:id="9" w:author="Russell, Seth" w:date="2018-12-17T08:22:00Z">
        <w:r w:rsidR="004B4B30">
          <w:rPr>
            <w:rFonts w:ascii="Times" w:hAnsi="Times"/>
          </w:rPr>
          <w:fldChar w:fldCharType="end"/>
        </w:r>
      </w:ins>
    </w:p>
    <w:p w14:paraId="3A03C91E" w14:textId="77777777" w:rsidR="004B4B30" w:rsidRPr="00502B85" w:rsidRDefault="004B4B30">
      <w:pPr>
        <w:pStyle w:val="Normal1"/>
        <w:contextualSpacing w:val="0"/>
        <w:rPr>
          <w:ins w:id="10" w:author="Russell, Seth" w:date="2018-12-17T08:22:00Z"/>
          <w:rFonts w:ascii="Times" w:hAnsi="Times"/>
          <w:sz w:val="24"/>
        </w:rPr>
      </w:pPr>
    </w:p>
    <w:p w14:paraId="430D1DB5" w14:textId="77777777" w:rsidR="00B77860" w:rsidRPr="00502B85" w:rsidRDefault="00B77860">
      <w:pPr>
        <w:pStyle w:val="Normal1"/>
        <w:contextualSpacing w:val="0"/>
      </w:pPr>
    </w:p>
    <w:p w14:paraId="69398344" w14:textId="77777777" w:rsidR="005D77AE" w:rsidRPr="00502B85" w:rsidRDefault="00D94FB8">
      <w:pPr>
        <w:pStyle w:val="Heading2"/>
        <w:pPrChange w:id="11" w:author="Russell, Seth" w:date="2018-12-17T08:16:00Z">
          <w:pPr>
            <w:pStyle w:val="Normal1"/>
            <w:contextualSpacing w:val="0"/>
          </w:pPr>
        </w:pPrChange>
      </w:pPr>
      <w:r w:rsidRPr="00502B85">
        <w:t>ABSTRACT</w:t>
      </w:r>
    </w:p>
    <w:p w14:paraId="5E6DB1BA" w14:textId="18CCACBC" w:rsidR="00EB04D4" w:rsidRDefault="006441D8">
      <w:pPr>
        <w:pStyle w:val="Normal1"/>
        <w:contextualSpacing w:val="0"/>
        <w:rPr>
          <w:rFonts w:ascii="Times" w:hAnsi="Times"/>
          <w:sz w:val="24"/>
        </w:rPr>
      </w:pPr>
      <w:del w:id="12" w:author="Russell, Seth" w:date="2018-12-21T07:41:00Z">
        <w:r w:rsidRPr="00502B85" w:rsidDel="00BD3FBC">
          <w:rPr>
            <w:rFonts w:ascii="Times" w:hAnsi="Times"/>
            <w:sz w:val="24"/>
          </w:rPr>
          <w:delText xml:space="preserve">Today’s computational researchers are expected to be highly proficient in using software to solve a wide range of problems ranging from processing large datasets to developing personalized treatment strategies from a growing range of treatment options. </w:delText>
        </w:r>
      </w:del>
      <w:ins w:id="13" w:author="Microsoft Office User" w:date="2018-12-20T10:52:00Z">
        <w:del w:id="14" w:author="Russell, Seth" w:date="2018-12-21T07:41:00Z">
          <w:r w:rsidR="00FF445A" w:rsidDel="00BD3FBC">
            <w:rPr>
              <w:rFonts w:ascii="Times" w:hAnsi="Times"/>
              <w:sz w:val="24"/>
            </w:rPr>
            <w:delText>R</w:delText>
          </w:r>
        </w:del>
      </w:ins>
      <w:del w:id="15" w:author="Russell, Seth" w:date="2018-12-21T07:41:00Z">
        <w:r w:rsidRPr="00502B85" w:rsidDel="00BD3FBC">
          <w:rPr>
            <w:rFonts w:ascii="Times" w:hAnsi="Times"/>
            <w:sz w:val="24"/>
          </w:rPr>
          <w:delText>While these researchers are well</w:delText>
        </w:r>
        <w:r w:rsidRPr="006441D8" w:rsidDel="00BD3FBC">
          <w:rPr>
            <w:rFonts w:ascii="Times" w:hAnsi="Times"/>
            <w:sz w:val="24"/>
          </w:rPr>
          <w:delText xml:space="preserve"> versed in their own field, </w:delText>
        </w:r>
      </w:del>
      <w:ins w:id="16" w:author="Microsoft Office User" w:date="2018-12-20T10:52:00Z">
        <w:del w:id="17" w:author="Russell, Seth" w:date="2018-12-21T07:41:00Z">
          <w:r w:rsidR="00FF445A" w:rsidDel="00BD3FBC">
            <w:rPr>
              <w:rFonts w:ascii="Times" w:hAnsi="Times"/>
              <w:sz w:val="24"/>
            </w:rPr>
            <w:delText xml:space="preserve">but may lack </w:delText>
          </w:r>
        </w:del>
      </w:ins>
      <w:del w:id="18" w:author="Russell, Seth" w:date="2018-12-21T07:41:00Z">
        <w:r w:rsidRPr="006441D8" w:rsidDel="00BD3FBC">
          <w:rPr>
            <w:rFonts w:ascii="Times" w:hAnsi="Times"/>
            <w:sz w:val="24"/>
          </w:rPr>
          <w:delText>formal training</w:delText>
        </w:r>
      </w:del>
      <w:ins w:id="19" w:author="Microsoft Office User" w:date="2018-12-20T10:53:00Z">
        <w:del w:id="20" w:author="Russell, Seth" w:date="2018-12-21T07:41:00Z">
          <w:r w:rsidR="00FF445A" w:rsidDel="00BD3FBC">
            <w:rPr>
              <w:rFonts w:ascii="Times" w:hAnsi="Times"/>
              <w:sz w:val="24"/>
            </w:rPr>
            <w:delText xml:space="preserve"> and appropriate mentorship</w:delText>
          </w:r>
        </w:del>
      </w:ins>
      <w:del w:id="21" w:author="Russell, Seth" w:date="2018-12-21T07:41:00Z">
        <w:r w:rsidRPr="006441D8" w:rsidDel="00BD3FBC">
          <w:rPr>
            <w:rFonts w:ascii="Times" w:hAnsi="Times"/>
            <w:sz w:val="24"/>
          </w:rPr>
          <w:delText xml:space="preserve"> in software engineering principl</w:delText>
        </w:r>
      </w:del>
      <w:ins w:id="22" w:author="Microsoft Office User" w:date="2018-12-20T10:53:00Z">
        <w:del w:id="23" w:author="Russell, Seth" w:date="2018-12-21T07:41:00Z">
          <w:r w:rsidR="00FF445A" w:rsidDel="00BD3FBC">
            <w:rPr>
              <w:rFonts w:ascii="Times" w:hAnsi="Times"/>
              <w:sz w:val="24"/>
            </w:rPr>
            <w:delText>es</w:delText>
          </w:r>
        </w:del>
      </w:ins>
      <w:del w:id="24" w:author="Russell, Seth" w:date="2018-12-21T07:41:00Z">
        <w:r w:rsidRPr="006441D8" w:rsidDel="00BD3FBC">
          <w:rPr>
            <w:rFonts w:ascii="Times" w:hAnsi="Times"/>
            <w:sz w:val="24"/>
          </w:rPr>
          <w:delText>es and appropriate mentorship is often lacking. Two major themes that are not covered in most university coursework nor current literature are software testing and software optimization. Through a survey o</w:delText>
        </w:r>
        <w:r w:rsidR="00AD5C09" w:rsidDel="00BD3FBC">
          <w:rPr>
            <w:rFonts w:ascii="Times" w:hAnsi="Times"/>
            <w:sz w:val="24"/>
          </w:rPr>
          <w:delText xml:space="preserve">f all currently available </w:delText>
        </w:r>
        <w:r w:rsidR="00AD5C09" w:rsidRPr="006441D8" w:rsidDel="00BD3FBC">
          <w:rPr>
            <w:rFonts w:ascii="Times" w:hAnsi="Times"/>
            <w:sz w:val="24"/>
          </w:rPr>
          <w:delText>The Comprehensive R Archive Network</w:delText>
        </w:r>
        <w:r w:rsidR="00AD5C09" w:rsidDel="00BD3FBC">
          <w:rPr>
            <w:rFonts w:ascii="Times" w:hAnsi="Times"/>
            <w:sz w:val="24"/>
          </w:rPr>
          <w:delText xml:space="preserve"> (CRAN</w:delText>
        </w:r>
        <w:r w:rsidRPr="006441D8" w:rsidDel="00BD3FBC">
          <w:rPr>
            <w:rFonts w:ascii="Times" w:hAnsi="Times"/>
            <w:sz w:val="24"/>
          </w:rPr>
          <w:delText>) packages</w:delText>
        </w:r>
      </w:del>
      <w:ins w:id="25" w:author="Microsoft Office User" w:date="2018-12-20T10:53:00Z">
        <w:del w:id="26" w:author="Russell, Seth" w:date="2018-12-21T07:41:00Z">
          <w:r w:rsidR="00FF445A" w:rsidDel="00BD3FBC">
            <w:rPr>
              <w:rFonts w:ascii="Times" w:hAnsi="Times"/>
              <w:sz w:val="24"/>
            </w:rPr>
            <w:delText>,</w:delText>
          </w:r>
        </w:del>
      </w:ins>
      <w:del w:id="27" w:author="Russell, Seth" w:date="2018-12-21T07:41:00Z">
        <w:r w:rsidRPr="006441D8" w:rsidDel="00BD3FBC">
          <w:rPr>
            <w:rFonts w:ascii="Times" w:hAnsi="Times"/>
            <w:sz w:val="24"/>
          </w:rPr>
          <w:delText xml:space="preserve"> we show that reproducible and replicable software </w:delText>
        </w:r>
        <w:r w:rsidR="00C3693A" w:rsidDel="00BD3FBC">
          <w:rPr>
            <w:rFonts w:ascii="Times" w:hAnsi="Times"/>
            <w:sz w:val="24"/>
          </w:rPr>
          <w:delText>tests are</w:delText>
        </w:r>
        <w:r w:rsidRPr="006441D8" w:rsidDel="00BD3FBC">
          <w:rPr>
            <w:rFonts w:ascii="Times" w:hAnsi="Times"/>
            <w:sz w:val="24"/>
          </w:rPr>
          <w:delText xml:space="preserve"> not available, and that many packages do not appear to employ software performance and optimization tools and techniques. Through use of examples from an existing R package, we demonstrate powerful testing and optimization techniques that can improve the quality of any researcher’s software.</w:delText>
        </w:r>
      </w:del>
      <w:ins w:id="28" w:author="Russell, Seth" w:date="2018-12-21T07:41:00Z">
        <w:r w:rsidR="00BD3FBC">
          <w:rPr>
            <w:rFonts w:ascii="Times" w:hAnsi="Times"/>
            <w:sz w:val="24"/>
          </w:rPr>
          <w:tab/>
        </w:r>
      </w:ins>
    </w:p>
    <w:p w14:paraId="76F7CF18" w14:textId="77777777" w:rsidR="006441D8" w:rsidRPr="005D77AE" w:rsidRDefault="006441D8">
      <w:pPr>
        <w:pStyle w:val="Normal1"/>
        <w:contextualSpacing w:val="0"/>
        <w:rPr>
          <w:rFonts w:ascii="Times" w:hAnsi="Times"/>
          <w:sz w:val="24"/>
        </w:rPr>
      </w:pPr>
    </w:p>
    <w:p w14:paraId="3148073C" w14:textId="6B26BA6F" w:rsidR="002229AB" w:rsidRPr="00932E96" w:rsidRDefault="007A1086">
      <w:pPr>
        <w:pStyle w:val="Heading2"/>
        <w:pPrChange w:id="29" w:author="Russell, Seth" w:date="2018-12-17T08:17:00Z">
          <w:pPr>
            <w:pStyle w:val="Normal1"/>
            <w:contextualSpacing w:val="0"/>
          </w:pPr>
        </w:pPrChange>
      </w:pPr>
      <w:del w:id="30" w:author="Russell, Seth" w:date="2018-12-22T22:15:00Z">
        <w:r w:rsidDel="00660D05">
          <w:rPr>
            <w:noProof/>
          </w:rPr>
          <mc:AlternateContent>
            <mc:Choice Requires="wps">
              <w:drawing>
                <wp:anchor distT="0" distB="0" distL="114300" distR="114300" simplePos="0" relativeHeight="251660288" behindDoc="0" locked="0" layoutInCell="1" allowOverlap="1" wp14:anchorId="04E64B39" wp14:editId="47CB144F">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C17F" w14:textId="77777777" w:rsidR="008566E7" w:rsidRPr="00D94FB8" w:rsidRDefault="008566E7"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8566E7" w:rsidRDefault="008566E7" w:rsidP="00FD22BE">
                              <w:pPr>
                                <w:pStyle w:val="ListParagraph"/>
                                <w:numPr>
                                  <w:ilvl w:val="0"/>
                                  <w:numId w:val="2"/>
                                </w:numPr>
                              </w:pPr>
                              <w:r w:rsidRPr="00FD22BE">
                                <w:t>No more than approx. 500 words (or 3,000 characters).</w:t>
                              </w:r>
                            </w:p>
                            <w:p w14:paraId="05FAF871" w14:textId="77777777" w:rsidR="008566E7" w:rsidRDefault="008566E7"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8566E7" w:rsidRDefault="008566E7"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8566E7" w:rsidRPr="00FD22BE" w:rsidRDefault="008566E7"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8566E7" w:rsidRPr="00FD22BE" w:rsidRDefault="008566E7" w:rsidP="00FD22BE">
                              <w:pPr>
                                <w:ind w:left="360"/>
                                <w:rPr>
                                  <w:b/>
                                </w:rPr>
                              </w:pPr>
                              <w:r w:rsidRPr="00FD22BE">
                                <w:rPr>
                                  <w:b/>
                                </w:rPr>
                                <w:t>Methods.</w:t>
                              </w:r>
                              <w:r>
                                <w:rPr>
                                  <w:b/>
                                </w:rPr>
                                <w:t xml:space="preserve"> </w:t>
                              </w:r>
                              <w:r w:rsidRPr="00FD22BE">
                                <w:t>Methods section here, then new line.</w:t>
                              </w:r>
                            </w:p>
                            <w:p w14:paraId="33BC8182" w14:textId="77777777" w:rsidR="008566E7" w:rsidRPr="00FD22BE" w:rsidRDefault="008566E7" w:rsidP="00FD22BE">
                              <w:pPr>
                                <w:ind w:left="360"/>
                                <w:rPr>
                                  <w:b/>
                                </w:rPr>
                              </w:pPr>
                              <w:r w:rsidRPr="00FD22BE">
                                <w:rPr>
                                  <w:b/>
                                </w:rPr>
                                <w:t>Results.</w:t>
                              </w:r>
                              <w:r>
                                <w:rPr>
                                  <w:b/>
                                </w:rPr>
                                <w:t xml:space="preserve"> </w:t>
                              </w:r>
                              <w:r w:rsidRPr="00FD22BE">
                                <w:t>Results section here, then new line.</w:t>
                              </w:r>
                            </w:p>
                            <w:p w14:paraId="61C1386F" w14:textId="77777777" w:rsidR="008566E7" w:rsidRPr="00FD22BE" w:rsidRDefault="008566E7" w:rsidP="00FD22BE">
                              <w:pPr>
                                <w:ind w:left="360"/>
                                <w:rPr>
                                  <w:b/>
                                </w:rPr>
                              </w:pPr>
                              <w:r w:rsidRPr="00FD22BE">
                                <w:rPr>
                                  <w:b/>
                                </w:rPr>
                                <w:t>Discussion.</w:t>
                              </w:r>
                              <w:r>
                                <w:rPr>
                                  <w:b/>
                                </w:rPr>
                                <w:t xml:space="preserve"> </w:t>
                              </w:r>
                              <w:r w:rsidRPr="00FD22BE">
                                <w:t>Discussion section here.</w:t>
                              </w:r>
                            </w:p>
                            <w:p w14:paraId="4C9EDCDB" w14:textId="77777777" w:rsidR="008566E7" w:rsidRDefault="008566E7"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64B39"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" filled="f" stroked="f">
                  <v:path arrowok="t"/>
                  <v:textbox inset=",7.2pt,,7.2pt">
                    <w:txbxContent>
                      <w:p w14:paraId="78C7C17F" w14:textId="77777777" w:rsidR="008566E7" w:rsidRPr="00D94FB8" w:rsidRDefault="008566E7" w:rsidP="00FD22BE">
                        <w:pPr>
                          <w:rPr>
                            <w:b/>
                            <w:sz w:val="28"/>
                          </w:rPr>
                        </w:pPr>
                        <w:bookmarkStart w:id="32" w:name="_GoBack"/>
                        <w:r>
                          <w:rPr>
                            <w:b/>
                            <w:sz w:val="28"/>
                          </w:rPr>
                          <w:t xml:space="preserve">Abstract </w:t>
                        </w:r>
                        <w:r w:rsidRPr="00D94FB8">
                          <w:rPr>
                            <w:b/>
                            <w:sz w:val="28"/>
                          </w:rPr>
                          <w:t>Guidance</w:t>
                        </w:r>
                        <w:r>
                          <w:rPr>
                            <w:b/>
                            <w:sz w:val="28"/>
                          </w:rPr>
                          <w:t xml:space="preserve"> – remove this box before submitting!</w:t>
                        </w:r>
                      </w:p>
                      <w:p w14:paraId="225730E1" w14:textId="77777777" w:rsidR="008566E7" w:rsidRDefault="008566E7" w:rsidP="00FD22BE">
                        <w:pPr>
                          <w:pStyle w:val="ListParagraph"/>
                          <w:numPr>
                            <w:ilvl w:val="0"/>
                            <w:numId w:val="2"/>
                          </w:numPr>
                        </w:pPr>
                        <w:r w:rsidRPr="00FD22BE">
                          <w:t>No more than approx. 500 words (or 3,000 characters).</w:t>
                        </w:r>
                      </w:p>
                      <w:p w14:paraId="05FAF871" w14:textId="77777777" w:rsidR="008566E7" w:rsidRDefault="008566E7" w:rsidP="00FD22BE">
                        <w:pPr>
                          <w:pStyle w:val="ListParagraph"/>
                          <w:numPr>
                            <w:ilvl w:val="0"/>
                            <w:numId w:val="2"/>
                          </w:numPr>
                        </w:pPr>
                        <w:r>
                          <w:t>S</w:t>
                        </w:r>
                        <w:r w:rsidRPr="00FD22BE">
                          <w:t>elf-contained and concisely describe the reason for the work, methodology, results, and conclusions. Uncommon ab</w:t>
                        </w:r>
                        <w:bookmarkEnd w:id="32"/>
                        <w:r w:rsidRPr="00FD22BE">
                          <w:t>breviations should be spelled out at first use. Do not include footnotes or references</w:t>
                        </w:r>
                        <w:r>
                          <w:t>.</w:t>
                        </w:r>
                      </w:p>
                      <w:p w14:paraId="0819AC38" w14:textId="77777777" w:rsidR="008566E7" w:rsidRDefault="008566E7"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8566E7" w:rsidRPr="00FD22BE" w:rsidRDefault="008566E7"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8566E7" w:rsidRPr="00FD22BE" w:rsidRDefault="008566E7" w:rsidP="00FD22BE">
                        <w:pPr>
                          <w:ind w:left="360"/>
                          <w:rPr>
                            <w:b/>
                          </w:rPr>
                        </w:pPr>
                        <w:r w:rsidRPr="00FD22BE">
                          <w:rPr>
                            <w:b/>
                          </w:rPr>
                          <w:t>Methods.</w:t>
                        </w:r>
                        <w:r>
                          <w:rPr>
                            <w:b/>
                          </w:rPr>
                          <w:t xml:space="preserve"> </w:t>
                        </w:r>
                        <w:r w:rsidRPr="00FD22BE">
                          <w:t>Methods section here, then new line.</w:t>
                        </w:r>
                      </w:p>
                      <w:p w14:paraId="33BC8182" w14:textId="77777777" w:rsidR="008566E7" w:rsidRPr="00FD22BE" w:rsidRDefault="008566E7" w:rsidP="00FD22BE">
                        <w:pPr>
                          <w:ind w:left="360"/>
                          <w:rPr>
                            <w:b/>
                          </w:rPr>
                        </w:pPr>
                        <w:r w:rsidRPr="00FD22BE">
                          <w:rPr>
                            <w:b/>
                          </w:rPr>
                          <w:t>Results.</w:t>
                        </w:r>
                        <w:r>
                          <w:rPr>
                            <w:b/>
                          </w:rPr>
                          <w:t xml:space="preserve"> </w:t>
                        </w:r>
                        <w:r w:rsidRPr="00FD22BE">
                          <w:t>Results section here, then new line.</w:t>
                        </w:r>
                      </w:p>
                      <w:p w14:paraId="61C1386F" w14:textId="77777777" w:rsidR="008566E7" w:rsidRPr="00FD22BE" w:rsidRDefault="008566E7" w:rsidP="00FD22BE">
                        <w:pPr>
                          <w:ind w:left="360"/>
                          <w:rPr>
                            <w:b/>
                          </w:rPr>
                        </w:pPr>
                        <w:r w:rsidRPr="00FD22BE">
                          <w:rPr>
                            <w:b/>
                          </w:rPr>
                          <w:t>Discussion.</w:t>
                        </w:r>
                        <w:r>
                          <w:rPr>
                            <w:b/>
                          </w:rPr>
                          <w:t xml:space="preserve"> </w:t>
                        </w:r>
                        <w:r w:rsidRPr="00FD22BE">
                          <w:t>Discussion section here.</w:t>
                        </w:r>
                      </w:p>
                      <w:p w14:paraId="4C9EDCDB" w14:textId="77777777" w:rsidR="008566E7" w:rsidRDefault="008566E7" w:rsidP="00FD22BE"/>
                    </w:txbxContent>
                  </v:textbox>
                  <w10:wrap type="tight"/>
                </v:shape>
              </w:pict>
            </mc:Fallback>
          </mc:AlternateContent>
        </w:r>
      </w:del>
      <w:r w:rsidR="00D94FB8" w:rsidRPr="008E3EA1">
        <w:t>INTRODUCTION</w:t>
      </w:r>
    </w:p>
    <w:p w14:paraId="5F5D8A3B" w14:textId="4F179A6C"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w:t>
      </w:r>
      <w:del w:id="31" w:author="Russell, Seth" w:date="2018-11-08T11:15:00Z">
        <w:r w:rsidRPr="00AE0425" w:rsidDel="00F937D2">
          <w:rPr>
            <w:rFonts w:ascii="Times" w:hAnsi="Times"/>
            <w:sz w:val="24"/>
          </w:rPr>
          <w:delText>autodidacts</w:delText>
        </w:r>
      </w:del>
      <w:ins w:id="32" w:author="Russell, Seth" w:date="2018-11-08T11:15:00Z">
        <w:r w:rsidR="00F937D2">
          <w:rPr>
            <w:rFonts w:ascii="Times" w:hAnsi="Times"/>
            <w:sz w:val="24"/>
          </w:rPr>
          <w:t>self-taught individuals</w:t>
        </w:r>
      </w:ins>
      <w:r w:rsidRPr="00AE0425">
        <w:rPr>
          <w:rFonts w:ascii="Times" w:hAnsi="Times"/>
          <w:sz w:val="24"/>
        </w:rPr>
        <w:t xml:space="preserve">. The educational discipline of computer science, </w:t>
      </w:r>
      <w:del w:id="33" w:author="Russell, Seth" w:date="2018-11-08T11:49:00Z">
        <w:r w:rsidRPr="00AE0425" w:rsidDel="000A6932">
          <w:rPr>
            <w:rFonts w:ascii="Times" w:hAnsi="Times"/>
            <w:sz w:val="24"/>
          </w:rPr>
          <w:delText xml:space="preserve">codified </w:delText>
        </w:r>
      </w:del>
      <w:ins w:id="34" w:author="Russell, Seth" w:date="2018-11-08T11:49:00Z">
        <w:r w:rsidR="000A6932">
          <w:rPr>
            <w:rFonts w:ascii="Times" w:hAnsi="Times"/>
            <w:sz w:val="24"/>
          </w:rPr>
          <w:t>standardized</w:t>
        </w:r>
        <w:r w:rsidR="000A6932" w:rsidRPr="00AE0425">
          <w:rPr>
            <w:rFonts w:ascii="Times" w:hAnsi="Times"/>
            <w:sz w:val="24"/>
          </w:rPr>
          <w:t xml:space="preserve"> </w:t>
        </w:r>
      </w:ins>
      <w:ins w:id="35" w:author="Russell, Seth" w:date="2018-12-15T15:49:00Z">
        <w:r w:rsidR="001D7D66">
          <w:rPr>
            <w:rFonts w:ascii="Times" w:hAnsi="Times"/>
            <w:sz w:val="24"/>
          </w:rPr>
          <w:t xml:space="preserve">many years ago </w:t>
        </w:r>
      </w:ins>
      <w:r w:rsidRPr="00AE0425">
        <w:rPr>
          <w:rFonts w:ascii="Times" w:hAnsi="Times"/>
          <w:sz w:val="24"/>
        </w:rPr>
        <w:t xml:space="preserve">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has grown in breadth</w:t>
      </w:r>
      <w:del w:id="36" w:author="Russell, Seth" w:date="2018-12-14T10:06:00Z">
        <w:r w:rsidRPr="00AE0425" w:rsidDel="00201F5C">
          <w:rPr>
            <w:rFonts w:ascii="Times" w:hAnsi="Times"/>
            <w:sz w:val="24"/>
          </w:rPr>
          <w:delText xml:space="preserve"> </w:delText>
        </w:r>
      </w:del>
      <w:ins w:id="37" w:author="Russell, Seth" w:date="2018-12-14T10:06:00Z">
        <w:r w:rsidR="00201F5C">
          <w:rPr>
            <w:rFonts w:ascii="Times" w:hAnsi="Times"/>
            <w:sz w:val="24"/>
          </w:rPr>
          <w:t xml:space="preserve"> </w:t>
        </w:r>
      </w:ins>
      <w:r w:rsidRPr="00AE0425">
        <w:rPr>
          <w:rFonts w:ascii="Times" w:hAnsi="Times"/>
          <w:sz w:val="24"/>
        </w:rPr>
        <w:t>and depth over many years.</w:t>
      </w:r>
      <w:del w:id="38" w:author="Russell, Seth" w:date="2018-12-15T15:49:00Z">
        <w:r w:rsidRPr="00AE0425" w:rsidDel="003D6663">
          <w:rPr>
            <w:rFonts w:ascii="Times" w:hAnsi="Times"/>
            <w:sz w:val="24"/>
          </w:rPr>
          <w:delText xml:space="preserve"> There are now many programs and disciplines through which one can learn how carry out scientific research with the assistance of computers.</w:delText>
        </w:r>
      </w:del>
      <w:r w:rsidRPr="00AE0425">
        <w:rPr>
          <w:rFonts w:ascii="Times" w:hAnsi="Times"/>
          <w:sz w:val="24"/>
        </w:rPr>
        <w:t xml:space="preserve"> Software engineering, a</w:t>
      </w:r>
      <w:ins w:id="39" w:author="Microsoft Office User" w:date="2018-12-20T10:54:00Z">
        <w:r w:rsidR="00FF445A">
          <w:rPr>
            <w:rFonts w:ascii="Times" w:hAnsi="Times"/>
            <w:sz w:val="24"/>
          </w:rPr>
          <w:t xml:space="preserve"> discipline </w:t>
        </w:r>
      </w:ins>
      <w:del w:id="40" w:author="Microsoft Office User" w:date="2018-12-20T10:54:00Z">
        <w:r w:rsidRPr="00AE0425" w:rsidDel="00FF445A">
          <w:rPr>
            <w:rFonts w:ascii="Times" w:hAnsi="Times"/>
            <w:sz w:val="24"/>
          </w:rPr>
          <w:delText xml:space="preserve">n offshoot </w:delText>
        </w:r>
      </w:del>
      <w:ins w:id="41" w:author="Microsoft Office User" w:date="2018-12-20T10:54:00Z">
        <w:r w:rsidR="00FF445A">
          <w:rPr>
            <w:rFonts w:ascii="Times" w:hAnsi="Times"/>
            <w:sz w:val="24"/>
          </w:rPr>
          <w:t>within</w:t>
        </w:r>
      </w:ins>
      <w:del w:id="42" w:author="Microsoft Office User" w:date="2018-12-20T10:54:00Z">
        <w:r w:rsidRPr="00AE0425" w:rsidDel="00FF445A">
          <w:rPr>
            <w:rFonts w:ascii="Times" w:hAnsi="Times"/>
            <w:sz w:val="24"/>
          </w:rPr>
          <w:delText>of</w:delText>
        </w:r>
      </w:del>
      <w:r w:rsidRPr="00AE0425">
        <w:rPr>
          <w:rFonts w:ascii="Times" w:hAnsi="Times"/>
          <w:sz w:val="24"/>
        </w:rPr>
        <w:t xml:space="preserve"> computer science, </w:t>
      </w:r>
      <w:del w:id="43" w:author="Microsoft Office User" w:date="2018-12-20T10:54:00Z">
        <w:r w:rsidRPr="00AE0425" w:rsidDel="00FF445A">
          <w:rPr>
            <w:rFonts w:ascii="Times" w:hAnsi="Times"/>
            <w:sz w:val="24"/>
          </w:rPr>
          <w:delText xml:space="preserve">is the </w:delText>
        </w:r>
      </w:del>
      <w:ins w:id="44" w:author="Russell, Seth" w:date="2018-12-15T15:50:00Z">
        <w:del w:id="45" w:author="Microsoft Office User" w:date="2018-12-20T10:54:00Z">
          <w:r w:rsidR="003D6663" w:rsidDel="00FF445A">
            <w:rPr>
              <w:rFonts w:ascii="Times" w:hAnsi="Times"/>
              <w:sz w:val="24"/>
            </w:rPr>
            <w:delText>present</w:delText>
          </w:r>
        </w:del>
      </w:ins>
      <w:ins w:id="46" w:author="Russell, Seth" w:date="2018-12-15T15:48:00Z">
        <w:del w:id="47" w:author="Microsoft Office User" w:date="2018-12-20T10:54:00Z">
          <w:r w:rsidR="001D7D66" w:rsidDel="00FF445A">
            <w:rPr>
              <w:rFonts w:ascii="Times" w:hAnsi="Times"/>
              <w:sz w:val="24"/>
            </w:rPr>
            <w:delText xml:space="preserve"> </w:delText>
          </w:r>
        </w:del>
      </w:ins>
      <w:del w:id="48" w:author="Microsoft Office User" w:date="2018-12-20T10:54:00Z">
        <w:r w:rsidRPr="00AE0425" w:rsidDel="00FF445A">
          <w:rPr>
            <w:rFonts w:ascii="Times" w:hAnsi="Times"/>
            <w:sz w:val="24"/>
          </w:rPr>
          <w:delText xml:space="preserve">discipline that </w:delText>
        </w:r>
      </w:del>
      <w:r w:rsidRPr="00AE0425">
        <w:rPr>
          <w:rFonts w:ascii="Times" w:hAnsi="Times"/>
          <w:sz w:val="24"/>
        </w:rPr>
        <w:t>“seeks to</w:t>
      </w:r>
      <w:ins w:id="49" w:author="Microsoft Office User" w:date="2018-12-20T10:54:00Z">
        <w:r w:rsidR="00FF445A">
          <w:rPr>
            <w:rFonts w:ascii="Times" w:hAnsi="Times"/>
            <w:sz w:val="24"/>
          </w:rPr>
          <w:t xml:space="preserve"> </w:t>
        </w:r>
      </w:ins>
      <w:del w:id="50" w:author="Microsoft Office User" w:date="2018-12-20T10:54:00Z">
        <w:r w:rsidRPr="00AE0425" w:rsidDel="00FF445A">
          <w:rPr>
            <w:rFonts w:ascii="Times" w:hAnsi="Times"/>
            <w:sz w:val="24"/>
          </w:rPr>
          <w:delText xml:space="preserve"> </w:delText>
        </w:r>
      </w:del>
      <w:r w:rsidRPr="00AE0425">
        <w:rPr>
          <w:rFonts w:ascii="Times" w:hAnsi="Times"/>
          <w:sz w:val="24"/>
        </w:rPr>
        <w:t xml:space="preserve">develop and use systematic models and reliable techniques to produce high-quality software. These </w:t>
      </w:r>
      <w:ins w:id="51" w:author="Russell, Seth" w:date="2018-12-15T15:47:00Z">
        <w:r w:rsidR="00AD7BEF">
          <w:rPr>
            <w:rFonts w:ascii="Times" w:hAnsi="Times"/>
            <w:sz w:val="24"/>
          </w:rPr>
          <w:t xml:space="preserve">software engineering </w:t>
        </w:r>
      </w:ins>
      <w:r w:rsidRPr="00AE0425">
        <w:rPr>
          <w:rFonts w:ascii="Times" w:hAnsi="Times"/>
          <w:sz w:val="24"/>
        </w:rPr>
        <w:t xml:space="preserve">concerns extend from theory and principles to </w:t>
      </w:r>
      <w:del w:id="52" w:author="Microsoft Office User" w:date="2018-12-20T10:55:00Z">
        <w:r w:rsidRPr="00AE0425" w:rsidDel="00FF445A">
          <w:rPr>
            <w:rFonts w:ascii="Times" w:hAnsi="Times"/>
            <w:sz w:val="24"/>
          </w:rPr>
          <w:delText xml:space="preserve">the </w:delText>
        </w:r>
      </w:del>
      <w:r w:rsidRPr="00AE0425">
        <w:rPr>
          <w:rFonts w:ascii="Times" w:hAnsi="Times"/>
          <w:sz w:val="24"/>
        </w:rPr>
        <w:t xml:space="preserve">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1A763985" w:rsidR="00AE0425" w:rsidRDefault="00AE0425" w:rsidP="00AE0425">
      <w:pPr>
        <w:pStyle w:val="Normal1"/>
        <w:rPr>
          <w:rFonts w:ascii="Times" w:hAnsi="Times"/>
          <w:sz w:val="24"/>
        </w:rPr>
      </w:pPr>
      <w:del w:id="53" w:author="Microsoft Office User" w:date="2018-12-20T10:56:00Z">
        <w:r w:rsidRPr="00AE0425" w:rsidDel="00FF445A">
          <w:rPr>
            <w:rFonts w:ascii="Times" w:hAnsi="Times"/>
            <w:sz w:val="24"/>
          </w:rPr>
          <w:delText>In a similar manner to the advances in computer science body of knowledge</w:delText>
        </w:r>
      </w:del>
      <w:ins w:id="54" w:author="Microsoft Office User" w:date="2018-12-20T10:56:00Z">
        <w:r w:rsidR="00FF445A">
          <w:rPr>
            <w:rFonts w:ascii="Times" w:hAnsi="Times"/>
            <w:sz w:val="24"/>
          </w:rPr>
          <w:t>As they gain sophistication</w:t>
        </w:r>
      </w:ins>
      <w:r w:rsidRPr="00AE0425">
        <w:rPr>
          <w:rFonts w:ascii="Times" w:hAnsi="Times"/>
          <w:sz w:val="24"/>
        </w:rPr>
        <w:t>, computational researchers, statisticians, and similar professionals need to advance their skills by adopting principles of software engineering. Wilson et a</w:t>
      </w:r>
      <w:ins w:id="55" w:author="Microsoft Office User" w:date="2018-12-20T10:56:00Z">
        <w:r w:rsidR="00FF445A">
          <w:rPr>
            <w:rFonts w:ascii="Times" w:hAnsi="Times"/>
            <w:sz w:val="24"/>
          </w:rPr>
          <w:t xml:space="preserve">l. </w:t>
        </w:r>
      </w:ins>
      <w:del w:id="56" w:author="Microsoft Office User" w:date="2018-12-20T10:56:00Z">
        <w:r w:rsidRPr="00AE0425" w:rsidDel="00FF445A">
          <w:rPr>
            <w:rFonts w:ascii="Times" w:hAnsi="Times"/>
            <w:sz w:val="24"/>
          </w:rPr>
          <w:delText>l in their 2014 paper covered</w:delText>
        </w:r>
      </w:del>
      <w:ins w:id="57" w:author="Microsoft Office User" w:date="2018-12-20T10:56:00Z">
        <w:r w:rsidR="00FF445A">
          <w:rPr>
            <w:rFonts w:ascii="Times" w:hAnsi="Times"/>
            <w:sz w:val="24"/>
          </w:rPr>
          <w:t>identified</w:t>
        </w:r>
      </w:ins>
      <w:ins w:id="58" w:author="Microsoft Office User" w:date="2018-12-20T10:57:00Z">
        <w:r w:rsidR="00C56EB1">
          <w:rPr>
            <w:rFonts w:ascii="Times" w:hAnsi="Times"/>
            <w:sz w:val="24"/>
          </w:rPr>
          <w:t xml:space="preserve"> 8</w:t>
        </w:r>
      </w:ins>
      <w:r w:rsidRPr="00AE0425">
        <w:rPr>
          <w:rFonts w:ascii="Times" w:hAnsi="Times"/>
          <w:sz w:val="24"/>
        </w:rPr>
        <w:t xml:space="preserve"> key areas where scientists can benefit from software engineering best practices </w:t>
      </w:r>
      <w:r w:rsidRPr="00AE0425">
        <w:rPr>
          <w:rFonts w:ascii="Times" w:hAnsi="Times"/>
          <w:sz w:val="24"/>
        </w:rPr>
        <w:fldChar w:fldCharType="begin"/>
      </w:r>
      <w:r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Pr="00AE0425">
        <w:rPr>
          <w:rFonts w:ascii="Times" w:hAnsi="Times"/>
          <w:sz w:val="24"/>
        </w:rPr>
        <w:fldChar w:fldCharType="separate"/>
      </w:r>
      <w:r w:rsidRPr="00AE0425">
        <w:rPr>
          <w:rFonts w:ascii="Times" w:hAnsi="Times"/>
          <w:sz w:val="24"/>
        </w:rPr>
        <w:t>(Wilson et al., 2014)</w:t>
      </w:r>
      <w:r w:rsidRPr="00AE0425">
        <w:rPr>
          <w:rFonts w:ascii="Times" w:hAnsi="Times"/>
          <w:sz w:val="24"/>
        </w:rPr>
        <w:fldChar w:fldCharType="end"/>
      </w:r>
      <w:r w:rsidRPr="00AE0425">
        <w:rPr>
          <w:rFonts w:ascii="Times" w:hAnsi="Times"/>
          <w:sz w:val="24"/>
        </w:rPr>
        <w:t xml:space="preserve">. </w:t>
      </w:r>
      <w:ins w:id="59" w:author="Russell, Seth" w:date="2018-12-13T12:00:00Z">
        <w:r w:rsidR="00CC1260" w:rsidRPr="00CC1260">
          <w:rPr>
            <w:rFonts w:ascii="Times" w:hAnsi="Times"/>
            <w:sz w:val="24"/>
          </w:rPr>
          <w:t xml:space="preserve">The term “best” as referenced in the previous cited work and others cited later refers to expert consensus based on knowledge and observational reporting of results from application of the </w:t>
        </w:r>
        <w:r w:rsidR="00CC1260">
          <w:rPr>
            <w:rFonts w:ascii="Times" w:hAnsi="Times"/>
            <w:sz w:val="24"/>
          </w:rPr>
          <w:t>practices</w:t>
        </w:r>
        <w:r w:rsidR="00CC1260" w:rsidRPr="00CC1260">
          <w:rPr>
            <w:rFonts w:ascii="Times" w:hAnsi="Times"/>
            <w:sz w:val="24"/>
          </w:rPr>
          <w:t>.</w:t>
        </w:r>
        <w:r w:rsidR="00CC1260">
          <w:rPr>
            <w:rFonts w:ascii="Times" w:hAnsi="Times"/>
            <w:sz w:val="24"/>
          </w:rPr>
          <w:t xml:space="preserve"> </w:t>
        </w:r>
      </w:ins>
      <w:r w:rsidRPr="00AE0425">
        <w:rPr>
          <w:rFonts w:ascii="Times" w:hAnsi="Times"/>
          <w:sz w:val="24"/>
        </w:rPr>
        <w:t xml:space="preserve">They provide a high-level description of 8 important </w:t>
      </w:r>
      <w:r w:rsidRPr="00AE0425">
        <w:rPr>
          <w:rFonts w:ascii="Times" w:hAnsi="Times"/>
          <w:sz w:val="24"/>
        </w:rPr>
        <w:lastRenderedPageBreak/>
        <w:t xml:space="preserve">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Pr="00AE0425">
        <w:rPr>
          <w:rFonts w:ascii="Times" w:hAnsi="Times"/>
          <w:sz w:val="24"/>
        </w:rPr>
        <w:fldChar w:fldCharType="begin"/>
      </w:r>
      <w:r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AE0425">
        <w:rPr>
          <w:rFonts w:ascii="Times" w:hAnsi="Times"/>
          <w:sz w:val="24"/>
        </w:rPr>
        <w:fldChar w:fldCharType="separate"/>
      </w:r>
      <w:r w:rsidRPr="00AE0425">
        <w:rPr>
          <w:rFonts w:ascii="Times" w:hAnsi="Times"/>
          <w:sz w:val="24"/>
        </w:rPr>
        <w:t>(Wilson, 2016; Nolan &amp; Padilla-Parra, 2017)</w:t>
      </w:r>
      <w:r w:rsidRPr="00AE0425">
        <w:rPr>
          <w:rFonts w:ascii="Times" w:hAnsi="Times"/>
          <w:sz w:val="24"/>
        </w:rPr>
        <w:fldChar w:fldCharType="end"/>
      </w:r>
      <w:r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0FAC05DF" w:rsidR="00AE0425" w:rsidRDefault="00AE0425" w:rsidP="00AE0425">
      <w:pPr>
        <w:pStyle w:val="Normal1"/>
        <w:rPr>
          <w:rFonts w:ascii="Times" w:hAnsi="Times"/>
          <w:sz w:val="24"/>
        </w:rPr>
      </w:pPr>
      <w:r w:rsidRPr="00AE0425">
        <w:rPr>
          <w:rFonts w:ascii="Times" w:hAnsi="Times"/>
          <w:sz w:val="24"/>
        </w:rPr>
        <w:t>The ACM/</w:t>
      </w:r>
      <w:ins w:id="60" w:author="Russell, Seth" w:date="2018-12-20T14:53:00Z">
        <w:r w:rsidR="008566E7" w:rsidRPr="008566E7">
          <w:rPr>
            <w:rFonts w:ascii="Times" w:hAnsi="Times"/>
            <w:sz w:val="24"/>
          </w:rPr>
          <w:t>Institute of Electrical and Electronics Engineers</w:t>
        </w:r>
        <w:r w:rsidR="008566E7">
          <w:rPr>
            <w:rFonts w:ascii="Times" w:hAnsi="Times"/>
            <w:sz w:val="24"/>
          </w:rPr>
          <w:t xml:space="preserve"> (IEEE) r</w:t>
        </w:r>
      </w:ins>
      <w:del w:id="61" w:author="Russell, Seth" w:date="2018-12-20T14:53:00Z">
        <w:r w:rsidRPr="00AE0425" w:rsidDel="008566E7">
          <w:rPr>
            <w:rFonts w:ascii="Times" w:hAnsi="Times"/>
            <w:sz w:val="24"/>
          </w:rPr>
          <w:delText>IEEE r</w:delText>
        </w:r>
      </w:del>
      <w:r w:rsidRPr="00AE0425">
        <w:rPr>
          <w:rFonts w:ascii="Times" w:hAnsi="Times"/>
          <w:sz w:val="24"/>
        </w:rPr>
        <w:t>ecommendations for an undergraduate degree in software engineering describe a range of course</w:t>
      </w:r>
      <w:del w:id="62" w:author="Tell Bennett" w:date="2018-12-20T10:58:00Z">
        <w:r w:rsidRPr="00AE0425" w:rsidDel="000D0A99">
          <w:rPr>
            <w:rFonts w:ascii="Times" w:hAnsi="Times"/>
            <w:sz w:val="24"/>
          </w:rPr>
          <w:delText xml:space="preserve"> </w:delText>
        </w:r>
      </w:del>
      <w:r w:rsidRPr="00AE0425">
        <w:rPr>
          <w:rFonts w:ascii="Times" w:hAnsi="Times"/>
          <w:sz w:val="24"/>
        </w:rPr>
        <w:t xml:space="preserve">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54483301" w:rsidR="00AE0425" w:rsidRDefault="00AE0425" w:rsidP="00AE0425">
      <w:pPr>
        <w:pStyle w:val="Normal1"/>
        <w:rPr>
          <w:rFonts w:ascii="Times" w:hAnsi="Times"/>
          <w:sz w:val="24"/>
        </w:rPr>
      </w:pPr>
      <w:r w:rsidRPr="00AE0425">
        <w:rPr>
          <w:rFonts w:ascii="Times" w:hAnsi="Times"/>
          <w:sz w:val="24"/>
        </w:rPr>
        <w:t>In addition to the need for further training, understanding the software lifecycle is necessary: the process of software development from ideation to delivery of code. The largest component of</w:t>
      </w:r>
      <w:del w:id="63" w:author="Tell Bennett" w:date="2018-12-20T10:59:00Z">
        <w:r w:rsidRPr="00AE0425" w:rsidDel="000D0A99">
          <w:rPr>
            <w:rFonts w:ascii="Times" w:hAnsi="Times"/>
            <w:sz w:val="24"/>
          </w:rPr>
          <w:delText xml:space="preserve"> a</w:delText>
        </w:r>
      </w:del>
      <w:r w:rsidRPr="00AE0425">
        <w:rPr>
          <w:rFonts w:ascii="Times" w:hAnsi="Times"/>
          <w:sz w:val="24"/>
        </w:rPr>
        <w:t xml:space="preserve"> software’s lifecycle is maintenance</w:t>
      </w:r>
      <w:ins w:id="64" w:author="Russell, Seth" w:date="2018-11-07T13:36:00Z">
        <w:r w:rsidR="00496733">
          <w:rPr>
            <w:rFonts w:ascii="Times" w:hAnsi="Times"/>
            <w:sz w:val="24"/>
          </w:rPr>
          <w:t>.</w:t>
        </w:r>
      </w:ins>
      <w:r w:rsidRPr="00AE0425">
        <w:rPr>
          <w:rFonts w:ascii="Times" w:hAnsi="Times"/>
          <w:sz w:val="24"/>
        </w:rPr>
        <w:t xml:space="preserve"> Software maintenance costs are large and increasing </w:t>
      </w:r>
      <w:r w:rsidRPr="00AE0425">
        <w:rPr>
          <w:rFonts w:ascii="Times" w:hAnsi="Times"/>
          <w:sz w:val="24"/>
        </w:rPr>
        <w:fldChar w:fldCharType="begin"/>
      </w:r>
      <w:ins w:id="65" w:author="Russell, Seth" w:date="2018-11-08T10:47:00Z">
        <w:r w:rsidR="009D01E6">
          <w:rPr>
            <w:rFonts w:ascii="Times" w:hAnsi="Times"/>
            <w:sz w:val="24"/>
          </w:rPr>
          <w:instrText xml:space="preserve"> ADDIN ZOTERO_ITEM CSL_CITATION {"citationID":"0lT00nA2","properties":{"formattedCitation":"(Glass, 2001; Dehaghani &amp; Hajrahimi, 2013; Koskinen, 2015)","plainCitation":"(Glass, 2001; Dehaghani &amp; Hajrahimi, 2013; Koskinen,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webpage","title":"Software Maintenance Costs","URL":"https://wiki.uef.fi/download/attachments/38669960/SMCOSTS.pdf","author":[{"family":"Koskinen","given":"Jussi"}],"issued":{"date-parts":[["2015",4,30]]}}},{"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ins>
      <w:del w:id="66" w:author="Russell, Seth" w:date="2018-11-08T10:47:00Z">
        <w:r w:rsidRPr="00AE0425" w:rsidDel="009D01E6">
          <w:rPr>
            <w:rFonts w:ascii="Times" w:hAnsi="Times"/>
            <w:sz w:val="24"/>
          </w:rPr>
          <w:delInstrText xml:space="preserve"> ADDIN ZOTERO_ITEM CSL_CITATION {"citationID":"0lT00nA2","properties":{"formattedCitation":"(Glass, 2001; Dehaghani &amp; Hajrahimi, 2013; Koskinen, Jussi, 2015)","plainCitation":"(Glass, 2001; Dehaghani &amp; Hajrahimi, 2013; Koskinen, Jussi,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delInstrText>
        </w:r>
      </w:del>
      <w:r w:rsidRPr="00AE0425">
        <w:rPr>
          <w:rFonts w:ascii="Times" w:hAnsi="Times"/>
          <w:sz w:val="24"/>
        </w:rPr>
        <w:fldChar w:fldCharType="separate"/>
      </w:r>
      <w:ins w:id="67" w:author="Russell, Seth" w:date="2018-11-08T10:47:00Z">
        <w:r w:rsidR="009D01E6">
          <w:rPr>
            <w:rFonts w:ascii="Times" w:hAnsi="Times"/>
            <w:sz w:val="24"/>
          </w:rPr>
          <w:t xml:space="preserve">(Glass, 2001; </w:t>
        </w:r>
        <w:proofErr w:type="spellStart"/>
        <w:r w:rsidR="009D01E6">
          <w:rPr>
            <w:rFonts w:ascii="Times" w:hAnsi="Times"/>
            <w:sz w:val="24"/>
          </w:rPr>
          <w:t>Dehaghani</w:t>
        </w:r>
        <w:proofErr w:type="spellEnd"/>
        <w:r w:rsidR="009D01E6">
          <w:rPr>
            <w:rFonts w:ascii="Times" w:hAnsi="Times"/>
            <w:sz w:val="24"/>
          </w:rPr>
          <w:t xml:space="preserve"> &amp; </w:t>
        </w:r>
        <w:proofErr w:type="spellStart"/>
        <w:r w:rsidR="009D01E6">
          <w:rPr>
            <w:rFonts w:ascii="Times" w:hAnsi="Times"/>
            <w:sz w:val="24"/>
          </w:rPr>
          <w:t>Hajrahimi</w:t>
        </w:r>
        <w:proofErr w:type="spellEnd"/>
        <w:r w:rsidR="009D01E6">
          <w:rPr>
            <w:rFonts w:ascii="Times" w:hAnsi="Times"/>
            <w:sz w:val="24"/>
          </w:rPr>
          <w:t>, 2013; Koskinen, 2015)</w:t>
        </w:r>
      </w:ins>
      <w:del w:id="68" w:author="Russell, Seth" w:date="2018-11-08T10:47:00Z">
        <w:r w:rsidRPr="009D01E6" w:rsidDel="009D01E6">
          <w:rPr>
            <w:rFonts w:ascii="Times" w:hAnsi="Times"/>
            <w:sz w:val="24"/>
          </w:rPr>
          <w:delText>(Glass, 2001; Dehaghani &amp; Hajrahimi, 2013; Koskinen, Jussi, 2015)</w:delText>
        </w:r>
      </w:del>
      <w:r w:rsidRPr="00AE0425">
        <w:rPr>
          <w:rFonts w:ascii="Times" w:hAnsi="Times"/>
          <w:sz w:val="24"/>
        </w:rPr>
        <w:fldChar w:fldCharType="end"/>
      </w:r>
      <w:r w:rsidRPr="00AE0425">
        <w:rPr>
          <w:rFonts w:ascii="Times" w:hAnsi="Times"/>
          <w:sz w:val="24"/>
        </w:rPr>
        <w:t xml:space="preserve">; some put maintenance at 90% of total software cost. The chief factor in </w:t>
      </w:r>
      <w:ins w:id="69" w:author="Tell Bennett" w:date="2018-12-20T11:00:00Z">
        <w:r w:rsidR="000D0A99">
          <w:rPr>
            <w:rFonts w:ascii="Times" w:hAnsi="Times"/>
            <w:sz w:val="24"/>
          </w:rPr>
          <w:t xml:space="preserve">software </w:t>
        </w:r>
        <w:r w:rsidR="000D0A99" w:rsidRPr="00AE0425">
          <w:rPr>
            <w:rFonts w:ascii="Times" w:hAnsi="Times"/>
            <w:sz w:val="24"/>
          </w:rPr>
          <w:t xml:space="preserve">maintenance </w:t>
        </w:r>
        <w:del w:id="70" w:author="Russell, Seth" w:date="2018-12-20T14:54:00Z">
          <w:r w:rsidR="000D0A99" w:rsidDel="008566E7">
            <w:rPr>
              <w:rFonts w:ascii="Times" w:hAnsi="Times"/>
              <w:sz w:val="24"/>
            </w:rPr>
            <w:delText xml:space="preserve"> </w:delText>
          </w:r>
        </w:del>
      </w:ins>
      <w:r w:rsidRPr="00AE0425">
        <w:rPr>
          <w:rFonts w:ascii="Times" w:hAnsi="Times"/>
          <w:sz w:val="24"/>
        </w:rPr>
        <w:t xml:space="preserve">cost </w:t>
      </w:r>
      <w:del w:id="71" w:author="Tell Bennett" w:date="2018-12-20T11:00:00Z">
        <w:r w:rsidRPr="00AE0425" w:rsidDel="000D0A99">
          <w:rPr>
            <w:rFonts w:ascii="Times" w:hAnsi="Times"/>
            <w:sz w:val="24"/>
          </w:rPr>
          <w:delText xml:space="preserve">of maintenance with respect to research and statistical software </w:delText>
        </w:r>
      </w:del>
      <w:r w:rsidRPr="00AE0425">
        <w:rPr>
          <w:rFonts w:ascii="Times" w:hAnsi="Times"/>
          <w:sz w:val="24"/>
        </w:rPr>
        <w:t xml:space="preserve">is </w:t>
      </w:r>
      <w:ins w:id="72" w:author="Tell Bennett" w:date="2018-12-20T11:00:00Z">
        <w:r w:rsidR="000D0A99">
          <w:rPr>
            <w:rFonts w:ascii="Times" w:hAnsi="Times"/>
            <w:sz w:val="24"/>
          </w:rPr>
          <w:t xml:space="preserve">the </w:t>
        </w:r>
      </w:ins>
      <w:r w:rsidRPr="00AE0425">
        <w:rPr>
          <w:rFonts w:ascii="Times" w:hAnsi="Times"/>
          <w:sz w:val="24"/>
        </w:rPr>
        <w:t>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w:t>
      </w:r>
      <w:ins w:id="73" w:author="Russell, Seth" w:date="2018-12-11T14:39:00Z">
        <w:r w:rsidR="00344604">
          <w:rPr>
            <w:rFonts w:ascii="Times" w:hAnsi="Times"/>
            <w:sz w:val="24"/>
          </w:rPr>
          <w:t xml:space="preserve">often </w:t>
        </w:r>
      </w:ins>
      <w:ins w:id="74" w:author="Russell, Seth" w:date="2018-12-11T14:22:00Z">
        <w:r w:rsidR="00BD5353">
          <w:rPr>
            <w:rFonts w:ascii="Times" w:hAnsi="Times"/>
            <w:sz w:val="24"/>
          </w:rPr>
          <w:t>do not</w:t>
        </w:r>
      </w:ins>
      <w:del w:id="75" w:author="Russell, Seth" w:date="2018-12-11T14:22:00Z">
        <w:r w:rsidRPr="00AE0425" w:rsidDel="00BD5353">
          <w:rPr>
            <w:rFonts w:ascii="Times" w:hAnsi="Times"/>
            <w:sz w:val="24"/>
          </w:rPr>
          <w:delText>often fail to</w:delText>
        </w:r>
      </w:del>
      <w:r w:rsidRPr="00AE0425">
        <w:rPr>
          <w:rFonts w:ascii="Times" w:hAnsi="Times"/>
          <w:sz w:val="24"/>
        </w:rPr>
        <w:t xml:space="preserve"> consider long term maintenance issues during the development phase</w:t>
      </w:r>
      <w:ins w:id="76" w:author="Russell, Seth" w:date="2018-12-11T14:12:00Z">
        <w:r w:rsidR="00C12F5B">
          <w:rPr>
            <w:rFonts w:ascii="Times" w:hAnsi="Times"/>
            <w:sz w:val="24"/>
          </w:rPr>
          <w:t xml:space="preserve"> </w:t>
        </w:r>
        <w:r w:rsidR="00C12F5B">
          <w:rPr>
            <w:rFonts w:ascii="Times" w:hAnsi="Times"/>
            <w:sz w:val="24"/>
          </w:rPr>
          <w:fldChar w:fldCharType="begin"/>
        </w:r>
      </w:ins>
      <w:ins w:id="77" w:author="Russell, Seth" w:date="2018-12-11T14:39:00Z">
        <w:r w:rsidR="00344604">
          <w:rPr>
            <w:rFonts w:ascii="Times" w:hAnsi="Times"/>
            <w:sz w:val="24"/>
          </w:rPr>
          <w:instrText xml:space="preserve"> ADDIN ZOTERO_ITEM CSL_CITATION {"citationID":"j4mY5vgD","properties":{"formattedCitation":"(Sandve et al., 2013; Prins et al., 2015)","plainCitation":"(Sandve et al., 2013; Prins et al., 2015)","noteIndex":0},"citationItems":[{"id":1818,"uris":["http://zotero.org/users/2180197/items/ISMNNVUR"],"uri":["http://zotero.org/users/2180197/items/ISMNNVUR"],"itemData":{"id":1818,"type":"article-journal","title":"Ten Simple Rules for Reproducible Computational Research","container-title":"PLOS Computational Biology","page":"e1003285","volume":"9","issue":"10","source":"PLoS Journals","URL":"http://journals.plos.org/ploscompbiol/article?id=10.1371/journal.pcbi.1003285","DOI":"10.1371/journal.pcbi.1003285","ISSN":"1553-7358","journalAbbreviation":"PLOS Computational Biology","language":"en","author":[{"family":"Sandve","given":"Geir Kjetil"},{"family":"Nekrutenko","given":"Anton"},{"family":"Taylor","given":"James"},{"family":"Hovig","given":"Eivind"}],"issued":{"date-parts":[["2013",10,24]]},"accessed":{"date-parts":[["2018",5,10]]}}},{"id":2094,"uris":["http://zotero.org/users/2180197/items/D2G6UAK5"],"uri":["http://zotero.org/users/2180197/items/D2G6UAK5"],"itemData":{"id":2094,"type":"article-journal","title":"Toward effective software solutions for big biology","container-title":"Nature Biotechnology","page":"686-687","volume":"33","source":"www.nature.com","abstract":"Toward effective software solutions for big biology","URL":"https://www.nature.com/articles/nbt.3240","DOI":"10.1038/nbt.3240","ISSN":"1546-1696","language":"en","author":[{"family":"Prins","given":"Pjotr"},{"family":"Ligt","given":"Joep","non-dropping-particle":"de"},{"family":"Tarasov","given":"Artem"},{"family":"Jansen","given":"Ritsert C."},{"family":"Cuppen","given":"Edwin"},{"family":"Bourne","given":"Philip E."}],"issued":{"date-parts":[["2015",7,8]]},"accessed":{"date-parts":[["2018",12,11]]}}}],"schema":"https://github.com/citation-style-language/schema/raw/master/csl-citation.json"} </w:instrText>
        </w:r>
      </w:ins>
      <w:r w:rsidR="00C12F5B">
        <w:rPr>
          <w:rFonts w:ascii="Times" w:hAnsi="Times"/>
          <w:sz w:val="24"/>
        </w:rPr>
        <w:fldChar w:fldCharType="separate"/>
      </w:r>
      <w:ins w:id="78" w:author="Russell, Seth" w:date="2018-12-11T14:39:00Z">
        <w:r w:rsidR="00344604">
          <w:rPr>
            <w:rFonts w:ascii="Times" w:hAnsi="Times"/>
            <w:noProof/>
            <w:sz w:val="24"/>
          </w:rPr>
          <w:t>(Sandve et al., 2013; Prins et al., 2015)</w:t>
        </w:r>
      </w:ins>
      <w:ins w:id="79" w:author="Russell, Seth" w:date="2018-12-11T14:12:00Z">
        <w:r w:rsidR="00C12F5B">
          <w:rPr>
            <w:rFonts w:ascii="Times" w:hAnsi="Times"/>
            <w:sz w:val="24"/>
          </w:rPr>
          <w:fldChar w:fldCharType="end"/>
        </w:r>
      </w:ins>
      <w:r w:rsidRPr="00AE0425">
        <w:rPr>
          <w:rFonts w:ascii="Times" w:hAnsi="Times"/>
          <w:sz w:val="24"/>
        </w:rPr>
        <w:t xml:space="preserve">. While a rigorous and formal 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xml:space="preserve">, there are many techniques that can help to reduce cost of maintenance and speed development. While best practices such as the use of version control software, open access to data, software, and results are becoming more wide spread, other </w:t>
      </w:r>
      <w:del w:id="80" w:author="Tell Bennett" w:date="2018-12-20T11:00:00Z">
        <w:r w:rsidRPr="00AE0425" w:rsidDel="000D0A99">
          <w:rPr>
            <w:rFonts w:ascii="Times" w:hAnsi="Times"/>
            <w:sz w:val="24"/>
          </w:rPr>
          <w:delText xml:space="preserve">best </w:delText>
        </w:r>
      </w:del>
      <w:r w:rsidRPr="00AE0425">
        <w:rPr>
          <w:rFonts w:ascii="Times" w:hAnsi="Times"/>
          <w:sz w:val="24"/>
        </w:rPr>
        <w:t>practices such as testing and optimization need further attention.</w:t>
      </w:r>
      <w:ins w:id="81" w:author="Russell, Seth" w:date="2018-12-13T09:31:00Z">
        <w:r w:rsidR="00FA45A5">
          <w:rPr>
            <w:rFonts w:ascii="Times" w:hAnsi="Times"/>
            <w:sz w:val="24"/>
          </w:rPr>
          <w:t xml:space="preserve"> </w:t>
        </w:r>
      </w:ins>
    </w:p>
    <w:p w14:paraId="4692070A" w14:textId="77777777" w:rsidR="00AE0425" w:rsidRPr="00AE0425" w:rsidRDefault="00AE0425" w:rsidP="00AE0425">
      <w:pPr>
        <w:pStyle w:val="Normal1"/>
        <w:rPr>
          <w:rFonts w:ascii="Times" w:hAnsi="Times"/>
          <w:sz w:val="24"/>
        </w:rPr>
      </w:pPr>
    </w:p>
    <w:p w14:paraId="41327D74" w14:textId="5594D376" w:rsidR="00AE0425" w:rsidRDefault="00AE0425" w:rsidP="00AE0425">
      <w:pPr>
        <w:pStyle w:val="Normal1"/>
        <w:contextualSpacing w:val="0"/>
        <w:rPr>
          <w:rFonts w:ascii="Times" w:hAnsi="Times"/>
          <w:sz w:val="24"/>
        </w:rPr>
      </w:pPr>
      <w:r w:rsidRPr="00AE0425">
        <w:rPr>
          <w:rFonts w:ascii="Times" w:hAnsi="Times"/>
          <w:sz w:val="24"/>
        </w:rPr>
        <w:t>In this paper, a brief survey of currently available R packages from</w:t>
      </w:r>
      <w:r w:rsidR="00AD5C09">
        <w:rPr>
          <w:rFonts w:ascii="Times" w:hAnsi="Times"/>
          <w:sz w:val="24"/>
        </w:rPr>
        <w:t xml:space="preserve"> </w:t>
      </w:r>
      <w:r w:rsidR="00AD5C09" w:rsidRPr="006441D8">
        <w:rPr>
          <w:rFonts w:ascii="Times" w:hAnsi="Times"/>
          <w:sz w:val="24"/>
        </w:rPr>
        <w:t>The Comprehensive R Archive Network</w:t>
      </w:r>
      <w:r w:rsidR="00AD5C09">
        <w:rPr>
          <w:rFonts w:ascii="Times" w:hAnsi="Times"/>
          <w:sz w:val="24"/>
        </w:rPr>
        <w:t xml:space="preserve"> (</w:t>
      </w:r>
      <w:r w:rsidRPr="00AE0425">
        <w:rPr>
          <w:rFonts w:ascii="Times" w:hAnsi="Times"/>
          <w:sz w:val="24"/>
        </w:rPr>
        <w:t>CRAN</w:t>
      </w:r>
      <w:r w:rsidR="00AD5C09">
        <w:rPr>
          <w:rFonts w:ascii="Times" w:hAnsi="Times"/>
          <w:sz w:val="24"/>
        </w:rPr>
        <w:t>)</w:t>
      </w:r>
      <w:r w:rsidRPr="00AE0425">
        <w:rPr>
          <w:rFonts w:ascii="Times" w:hAnsi="Times"/>
          <w:sz w:val="24"/>
        </w:rPr>
        <w:t xml:space="preserve"> will be used to show the continued need for software testing and optimization. Source code for this analysis is freely available at </w:t>
      </w:r>
      <w:hyperlink r:id="rId6" w:history="1">
        <w:r w:rsidRPr="00AE0425">
          <w:rPr>
            <w:rStyle w:val="Hyperlink"/>
            <w:rFonts w:ascii="Times" w:hAnsi="Times"/>
            <w:sz w:val="24"/>
          </w:rPr>
          <w:t>https://github.com/magic-lantern/SoftwareEngineeringPrinciples</w:t>
        </w:r>
      </w:hyperlink>
      <w:r w:rsidRPr="00AE0425">
        <w:rPr>
          <w:rFonts w:ascii="Times" w:hAnsi="Times"/>
          <w:sz w:val="24"/>
        </w:rPr>
        <w:t xml:space="preserve">.  </w:t>
      </w:r>
      <w:ins w:id="82" w:author="Russell, Seth" w:date="2018-12-15T15:56:00Z">
        <w:r w:rsidR="00FC77E3">
          <w:rPr>
            <w:rFonts w:ascii="Times" w:hAnsi="Times"/>
            <w:sz w:val="24"/>
          </w:rPr>
          <w:t>After the pr</w:t>
        </w:r>
      </w:ins>
      <w:ins w:id="83" w:author="Russell, Seth" w:date="2018-12-15T15:57:00Z">
        <w:r w:rsidR="00FC77E3">
          <w:rPr>
            <w:rFonts w:ascii="Times" w:hAnsi="Times"/>
            <w:sz w:val="24"/>
          </w:rPr>
          <w:t xml:space="preserve">esentation of the current state of R packages, </w:t>
        </w:r>
        <w:r w:rsidR="00FC77E3">
          <w:rPr>
            <w:rFonts w:ascii="Times" w:hAnsi="Times"/>
            <w:sz w:val="24"/>
          </w:rPr>
          <w:lastRenderedPageBreak/>
          <w:t xml:space="preserve">general advice on software testing and optimization will be presented. </w:t>
        </w:r>
      </w:ins>
      <w:del w:id="84" w:author="Russell, Seth" w:date="2018-12-15T15:57:00Z">
        <w:r w:rsidRPr="00AE0425" w:rsidDel="00FC77E3">
          <w:rPr>
            <w:rFonts w:ascii="Times" w:hAnsi="Times"/>
            <w:sz w:val="24"/>
          </w:rPr>
          <w:delText>Additionally,</w:delText>
        </w:r>
      </w:del>
      <w:ins w:id="85" w:author="Russell, Seth" w:date="2018-12-15T15:57:00Z">
        <w:r w:rsidR="00FC77E3">
          <w:rPr>
            <w:rFonts w:ascii="Times" w:hAnsi="Times"/>
            <w:sz w:val="24"/>
          </w:rPr>
          <w:t>T</w:t>
        </w:r>
      </w:ins>
      <w:del w:id="86" w:author="Russell, Seth" w:date="2018-12-15T15:57:00Z">
        <w:r w:rsidRPr="00AE0425" w:rsidDel="00FC77E3">
          <w:rPr>
            <w:rFonts w:ascii="Times" w:hAnsi="Times"/>
            <w:sz w:val="24"/>
          </w:rPr>
          <w:delText xml:space="preserve"> t</w:delText>
        </w:r>
      </w:del>
      <w:r w:rsidRPr="00AE0425">
        <w:rPr>
          <w:rFonts w:ascii="Times" w:hAnsi="Times"/>
          <w:sz w:val="24"/>
        </w:rPr>
        <w:t>he R package “</w:t>
      </w:r>
      <w:proofErr w:type="spellStart"/>
      <w:r w:rsidRPr="00AE0425">
        <w:rPr>
          <w:rFonts w:ascii="Times" w:hAnsi="Times"/>
          <w:sz w:val="24"/>
        </w:rPr>
        <w:t>pccc</w:t>
      </w:r>
      <w:proofErr w:type="spellEnd"/>
      <w:r w:rsidRPr="00AE0425">
        <w:rPr>
          <w:rFonts w:ascii="Times" w:hAnsi="Times"/>
          <w:sz w:val="24"/>
        </w:rPr>
        <w:t xml:space="preserve">: Pediatric Complex Chronic Conditions” </w:t>
      </w:r>
      <w:r w:rsidRPr="00AE0425">
        <w:rPr>
          <w:rFonts w:ascii="Times" w:hAnsi="Times"/>
          <w:sz w:val="24"/>
        </w:rPr>
        <w:fldChar w:fldCharType="begin"/>
      </w:r>
      <w:r w:rsidR="002025AA">
        <w:rPr>
          <w:rFonts w:ascii="Times" w:hAnsi="Times"/>
          <w:sz w:val="24"/>
        </w:rPr>
        <w:instrText xml:space="preserve"> ADDIN ZOTERO_ITEM CSL_CITATION {"citationID":"pYu0HHWn","properties":{"unsorted":true,"formattedCitation":"(Feinstein et al., 2018; DeWitt et al., 2017)","plainCitation":"(Feinstein et al., 2018; DeWitt et al., 2017)","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002025AA">
        <w:rPr>
          <w:rFonts w:ascii="Times" w:hAnsi="Times"/>
          <w:sz w:val="24"/>
        </w:rPr>
        <w:t>(Feinstein et al., 2018; DeWitt et al., 2017)</w:t>
      </w:r>
      <w:r w:rsidRPr="00AE0425">
        <w:rPr>
          <w:rFonts w:ascii="Times" w:hAnsi="Times"/>
          <w:sz w:val="24"/>
        </w:rPr>
        <w:fldChar w:fldCharType="end"/>
      </w:r>
      <w:r w:rsidRPr="00AE0425">
        <w:rPr>
          <w:rFonts w:ascii="Times" w:hAnsi="Times"/>
          <w:sz w:val="24"/>
        </w:rPr>
        <w:t> (</w:t>
      </w:r>
      <w:proofErr w:type="spellStart"/>
      <w:del w:id="87" w:author="Russell, Seth" w:date="2018-12-20T16:29:00Z">
        <w:r w:rsidRPr="00745143" w:rsidDel="00745143">
          <w:rPr>
            <w:rFonts w:ascii="Consolas" w:hAnsi="Consolas" w:cs="Consolas"/>
            <w:sz w:val="24"/>
            <w:rPrChange w:id="88" w:author="Russell, Seth" w:date="2018-12-20T16:28:00Z">
              <w:rPr>
                <w:rFonts w:ascii="Times" w:hAnsi="Times"/>
                <w:sz w:val="24"/>
              </w:rPr>
            </w:rPrChange>
          </w:rPr>
          <w:delText>PCCC</w:delText>
        </w:r>
      </w:del>
      <w:ins w:id="89" w:author="Russell, Seth" w:date="2018-12-20T16:29:00Z">
        <w:r w:rsidR="00745143">
          <w:rPr>
            <w:rFonts w:ascii="Consolas" w:hAnsi="Consolas" w:cs="Consolas"/>
            <w:sz w:val="24"/>
          </w:rPr>
          <w:t>pccc</w:t>
        </w:r>
      </w:ins>
      <w:proofErr w:type="spellEnd"/>
      <w:r w:rsidRPr="00AE0425">
        <w:rPr>
          <w:rFonts w:ascii="Times" w:hAnsi="Times"/>
          <w:sz w:val="24"/>
        </w:rPr>
        <w:t xml:space="preserve">), available via CRAN and at </w:t>
      </w:r>
      <w:hyperlink r:id="rId7"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w:t>
      </w:r>
      <w:del w:id="90" w:author="Russell, Seth" w:date="2018-12-20T16:29:00Z">
        <w:r w:rsidRPr="00745143" w:rsidDel="00745143">
          <w:rPr>
            <w:rFonts w:ascii="Consolas" w:hAnsi="Consolas" w:cs="Consolas"/>
            <w:sz w:val="24"/>
            <w:rPrChange w:id="91" w:author="Russell, Seth" w:date="2018-12-20T16:28:00Z">
              <w:rPr>
                <w:rFonts w:ascii="Times" w:hAnsi="Times"/>
                <w:sz w:val="24"/>
              </w:rPr>
            </w:rPrChange>
          </w:rPr>
          <w:delText>PCCC</w:delText>
        </w:r>
        <w:r w:rsidRPr="00AE0425" w:rsidDel="00745143">
          <w:rPr>
            <w:rFonts w:ascii="Times" w:hAnsi="Times"/>
            <w:sz w:val="24"/>
          </w:rPr>
          <w:delText xml:space="preserve"> </w:delText>
        </w:r>
      </w:del>
      <w:proofErr w:type="spellStart"/>
      <w:ins w:id="92" w:author="Russell, Seth" w:date="2018-12-20T16:29:00Z">
        <w:r w:rsidR="00745143">
          <w:rPr>
            <w:rFonts w:ascii="Consolas" w:hAnsi="Consolas" w:cs="Consolas"/>
            <w:sz w:val="24"/>
          </w:rPr>
          <w:t>pccc</w:t>
        </w:r>
        <w:proofErr w:type="spellEnd"/>
        <w:r w:rsidR="00745143" w:rsidRPr="00AE0425">
          <w:rPr>
            <w:rFonts w:ascii="Times" w:hAnsi="Times"/>
            <w:sz w:val="24"/>
          </w:rPr>
          <w:t xml:space="preserve"> </w:t>
        </w:r>
      </w:ins>
      <w:r w:rsidRPr="00AE0425">
        <w:rPr>
          <w:rFonts w:ascii="Times" w:hAnsi="Times"/>
          <w:sz w:val="24"/>
        </w:rPr>
        <w:t xml:space="preserve">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w:t>
      </w:r>
      <w:proofErr w:type="spellStart"/>
      <w:r w:rsidRPr="00AE0425">
        <w:rPr>
          <w:rFonts w:ascii="Times" w:hAnsi="Times"/>
          <w:sz w:val="24"/>
        </w:rPr>
        <w:t>Feudtner</w:t>
      </w:r>
      <w:proofErr w:type="spellEnd"/>
      <w:r w:rsidRPr="00AE0425">
        <w:rPr>
          <w:rFonts w:ascii="Times" w:hAnsi="Times"/>
          <w:sz w:val="24"/>
        </w:rPr>
        <w:t xml:space="preserve">, Christakis &amp; Connell, 2000; </w:t>
      </w:r>
      <w:proofErr w:type="spellStart"/>
      <w:r w:rsidRPr="00AE0425">
        <w:rPr>
          <w:rFonts w:ascii="Times" w:hAnsi="Times"/>
          <w:sz w:val="24"/>
        </w:rPr>
        <w:t>Feudtner</w:t>
      </w:r>
      <w:proofErr w:type="spellEnd"/>
      <w:r w:rsidRPr="00AE0425">
        <w:rPr>
          <w:rFonts w:ascii="Times" w:hAnsi="Times"/>
          <w:sz w:val="24"/>
        </w:rPr>
        <w:t xml:space="preserve"> et al., 2014)</w:t>
      </w:r>
      <w:r w:rsidRPr="00AE0425">
        <w:rPr>
          <w:rFonts w:ascii="Times" w:hAnsi="Times"/>
          <w:sz w:val="24"/>
        </w:rPr>
        <w:fldChar w:fldCharType="end"/>
      </w:r>
      <w:r w:rsidRPr="00AE0425">
        <w:rPr>
          <w:rFonts w:ascii="Times" w:hAnsi="Times"/>
          <w:sz w:val="24"/>
        </w:rPr>
        <w:t xml:space="preserve">. </w:t>
      </w:r>
      <w:del w:id="93" w:author="Russell, Seth" w:date="2018-12-20T16:29:00Z">
        <w:r w:rsidRPr="00745143" w:rsidDel="00745143">
          <w:rPr>
            <w:rFonts w:ascii="Consolas" w:hAnsi="Consolas" w:cs="Consolas"/>
            <w:sz w:val="24"/>
            <w:rPrChange w:id="94" w:author="Russell, Seth" w:date="2018-12-20T16:29:00Z">
              <w:rPr>
                <w:rFonts w:ascii="Times" w:hAnsi="Times"/>
                <w:sz w:val="24"/>
              </w:rPr>
            </w:rPrChange>
          </w:rPr>
          <w:delText xml:space="preserve">The PCCC </w:delText>
        </w:r>
      </w:del>
      <w:proofErr w:type="spellStart"/>
      <w:ins w:id="95" w:author="Russell, Seth" w:date="2018-12-20T16:29:00Z">
        <w:r w:rsidR="00745143" w:rsidRPr="00745143">
          <w:rPr>
            <w:rFonts w:ascii="Consolas" w:hAnsi="Consolas" w:cs="Consolas"/>
            <w:sz w:val="24"/>
            <w:rPrChange w:id="96" w:author="Russell, Seth" w:date="2018-12-20T16:29:00Z">
              <w:rPr>
                <w:rFonts w:ascii="Times" w:hAnsi="Times"/>
                <w:sz w:val="24"/>
              </w:rPr>
            </w:rPrChange>
          </w:rPr>
          <w:t>pccc</w:t>
        </w:r>
        <w:proofErr w:type="spellEnd"/>
        <w:r w:rsidR="00745143" w:rsidRPr="00AE0425">
          <w:rPr>
            <w:rFonts w:ascii="Times" w:hAnsi="Times"/>
            <w:sz w:val="24"/>
          </w:rPr>
          <w:t xml:space="preserve"> </w:t>
        </w:r>
      </w:ins>
      <w:del w:id="97" w:author="Russell, Seth" w:date="2018-12-20T16:29:00Z">
        <w:r w:rsidRPr="00AE0425" w:rsidDel="00745143">
          <w:rPr>
            <w:rFonts w:ascii="Times" w:hAnsi="Times"/>
            <w:sz w:val="24"/>
          </w:rPr>
          <w:delText xml:space="preserve">package </w:delText>
        </w:r>
      </w:del>
      <w:r w:rsidRPr="00AE0425">
        <w:rPr>
          <w:rFonts w:ascii="Times" w:hAnsi="Times"/>
          <w:sz w:val="24"/>
        </w:rPr>
        <w:t>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0EEABC4A" w:rsidR="00AE0425" w:rsidRDefault="00AE0425" w:rsidP="00AE0425">
      <w:pPr>
        <w:pStyle w:val="Normal1"/>
        <w:contextualSpacing w:val="0"/>
        <w:rPr>
          <w:ins w:id="98" w:author="Russell, Seth" w:date="2018-12-14T10:03:00Z"/>
          <w:rFonts w:ascii="Times" w:hAnsi="Times"/>
          <w:sz w:val="24"/>
        </w:rPr>
      </w:pPr>
    </w:p>
    <w:p w14:paraId="5E461A8E" w14:textId="4E245356" w:rsidR="00437F9A" w:rsidRDefault="00437F9A">
      <w:pPr>
        <w:pStyle w:val="Heading2"/>
        <w:rPr>
          <w:ins w:id="99" w:author="Russell, Seth" w:date="2018-12-14T10:04:00Z"/>
        </w:rPr>
        <w:pPrChange w:id="100" w:author="Russell, Seth" w:date="2018-12-17T08:17:00Z">
          <w:pPr>
            <w:pStyle w:val="Normal1"/>
            <w:contextualSpacing w:val="0"/>
          </w:pPr>
        </w:pPrChange>
      </w:pPr>
      <w:ins w:id="101" w:author="Russell, Seth" w:date="2018-12-14T10:03:00Z">
        <w:r>
          <w:t>ANALYSIS OF R PACKAGES ON CRAN</w:t>
        </w:r>
      </w:ins>
    </w:p>
    <w:p w14:paraId="629DF2B1" w14:textId="77777777" w:rsidR="00437F9A" w:rsidRDefault="00437F9A" w:rsidP="00AE0425">
      <w:pPr>
        <w:pStyle w:val="Normal1"/>
        <w:contextualSpacing w:val="0"/>
        <w:rPr>
          <w:rFonts w:ascii="Times" w:hAnsi="Times"/>
          <w:sz w:val="24"/>
        </w:rPr>
      </w:pPr>
    </w:p>
    <w:p w14:paraId="060FA68A" w14:textId="46111851" w:rsidR="00AE0425" w:rsidDel="00437F9A" w:rsidRDefault="00AE0425">
      <w:pPr>
        <w:pStyle w:val="Heading3"/>
        <w:rPr>
          <w:del w:id="102" w:author="Russell, Seth" w:date="2018-12-14T10:02:00Z"/>
        </w:rPr>
        <w:pPrChange w:id="103" w:author="Russell, Seth" w:date="2018-12-17T08:18:00Z">
          <w:pPr>
            <w:pStyle w:val="Normal1"/>
            <w:contextualSpacing w:val="0"/>
          </w:pPr>
        </w:pPrChange>
      </w:pPr>
      <w:del w:id="104" w:author="Russell, Seth" w:date="2018-12-14T10:02:00Z">
        <w:r w:rsidDel="00437F9A">
          <w:delText>SOFTWARE TESTING</w:delText>
        </w:r>
      </w:del>
    </w:p>
    <w:p w14:paraId="604FA32B" w14:textId="26E6518A" w:rsidR="00AE0425" w:rsidDel="00437F9A" w:rsidRDefault="00AE0425">
      <w:pPr>
        <w:pStyle w:val="Heading3"/>
        <w:rPr>
          <w:del w:id="105" w:author="Russell, Seth" w:date="2018-12-14T10:02:00Z"/>
          <w:rFonts w:ascii="Times" w:hAnsi="Times"/>
        </w:rPr>
        <w:pPrChange w:id="106" w:author="Russell, Seth" w:date="2018-12-17T08:18:00Z">
          <w:pPr>
            <w:pStyle w:val="Normal1"/>
          </w:pPr>
        </w:pPrChange>
      </w:pPr>
      <w:del w:id="107" w:author="Russell, Seth" w:date="2018-12-14T10:02:00Z">
        <w:r w:rsidRPr="00AE0425" w:rsidDel="00437F9A">
          <w:rPr>
            <w:rFonts w:ascii="Times" w:hAnsi="Times"/>
          </w:rPr>
          <w:delText xml:space="preserve">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w:delText>
        </w:r>
      </w:del>
      <w:del w:id="108" w:author="Russell, Seth" w:date="2018-12-11T15:37:00Z">
        <w:r w:rsidRPr="00AE0425" w:rsidDel="001671D8">
          <w:rPr>
            <w:rFonts w:ascii="Times" w:hAnsi="Times"/>
          </w:rPr>
          <w:delText>field</w:delText>
        </w:r>
      </w:del>
      <w:del w:id="109" w:author="Russell, Seth" w:date="2018-12-14T10:02:00Z">
        <w:r w:rsidRPr="00AE0425" w:rsidDel="00437F9A">
          <w:rPr>
            <w:rFonts w:ascii="Times" w:hAnsi="Times"/>
          </w:rPr>
          <w:delText>, software testing is a major component of any software development lifecycle and should also be a key component of research software. As will be shown later, even among R software packages intended to be shared with and used by others, the majority of R packages (67% to 7</w:delText>
        </w:r>
      </w:del>
      <w:del w:id="110" w:author="Russell, Seth" w:date="2018-12-10T11:45:00Z">
        <w:r w:rsidRPr="00AE0425" w:rsidDel="00133738">
          <w:rPr>
            <w:rFonts w:ascii="Times" w:hAnsi="Times"/>
          </w:rPr>
          <w:delText>4</w:delText>
        </w:r>
      </w:del>
      <w:del w:id="111" w:author="Russell, Seth" w:date="2018-12-14T10:02:00Z">
        <w:r w:rsidRPr="00AE0425" w:rsidDel="00437F9A">
          <w:rPr>
            <w:rFonts w:ascii="Times" w:hAnsi="Times"/>
          </w:rPr>
          <w:delText xml:space="preserve">% depending on metric, see next section) do not have tests that are made available with the package. From </w:delText>
        </w:r>
      </w:del>
      <w:del w:id="112" w:author="Russell, Seth" w:date="2018-12-12T10:19:00Z">
        <w:r w:rsidRPr="00AE0425" w:rsidDel="0056154E">
          <w:rPr>
            <w:rFonts w:ascii="Times" w:hAnsi="Times"/>
          </w:rPr>
          <w:delText>this author’s</w:delText>
        </w:r>
      </w:del>
      <w:del w:id="113" w:author="Russell, Seth" w:date="2018-12-14T10:02:00Z">
        <w:r w:rsidRPr="00AE0425" w:rsidDel="00437F9A">
          <w:rPr>
            <w:rFonts w:ascii="Times" w:hAnsi="Times"/>
          </w:rPr>
          <w:delText xml:space="preserve"> experience, it is estimated that the amount of research software that has been formally tested is much lower.</w:delText>
        </w:r>
      </w:del>
    </w:p>
    <w:p w14:paraId="52AFC24F" w14:textId="6CD2E04A" w:rsidR="00AE0425" w:rsidRPr="00AE0425" w:rsidDel="00437F9A" w:rsidRDefault="00AE0425">
      <w:pPr>
        <w:pStyle w:val="Heading3"/>
        <w:rPr>
          <w:del w:id="114" w:author="Russell, Seth" w:date="2018-12-14T10:02:00Z"/>
          <w:rFonts w:ascii="Times" w:hAnsi="Times"/>
        </w:rPr>
        <w:pPrChange w:id="115" w:author="Russell, Seth" w:date="2018-12-17T08:18:00Z">
          <w:pPr>
            <w:pStyle w:val="Normal1"/>
          </w:pPr>
        </w:pPrChange>
      </w:pPr>
    </w:p>
    <w:p w14:paraId="5F48294E" w14:textId="3B13479B" w:rsidR="002D08F9" w:rsidDel="00437F9A" w:rsidRDefault="00AE0425">
      <w:pPr>
        <w:pStyle w:val="Heading3"/>
        <w:rPr>
          <w:del w:id="116" w:author="Russell, Seth" w:date="2018-12-14T10:02:00Z"/>
          <w:rFonts w:ascii="Times" w:hAnsi="Times"/>
        </w:rPr>
        <w:pPrChange w:id="117" w:author="Russell, Seth" w:date="2018-12-17T08:18:00Z">
          <w:pPr>
            <w:pStyle w:val="Normal1"/>
            <w:contextualSpacing w:val="0"/>
          </w:pPr>
        </w:pPrChange>
      </w:pPr>
      <w:del w:id="118" w:author="Russell, Seth" w:date="2018-12-14T10:02:00Z">
        <w:r w:rsidRPr="00AE0425" w:rsidDel="00437F9A">
          <w:rPr>
            <w:rFonts w:ascii="Times" w:hAnsi="Times"/>
          </w:rPr>
          <w:delText xml:space="preserve">Various methodologies and strategies exist for software testing and validation as well as how </w:delText>
        </w:r>
      </w:del>
      <w:del w:id="119" w:author="Russell, Seth" w:date="2018-12-11T14:46:00Z">
        <w:r w:rsidRPr="00AE0425" w:rsidDel="00B21205">
          <w:rPr>
            <w:rFonts w:ascii="Times" w:hAnsi="Times"/>
          </w:rPr>
          <w:delText xml:space="preserve">best </w:delText>
        </w:r>
      </w:del>
      <w:del w:id="120" w:author="Russell, Seth" w:date="2018-12-14T10:02:00Z">
        <w:r w:rsidRPr="00AE0425" w:rsidDel="00437F9A">
          <w:rPr>
            <w:rFonts w:ascii="Times" w:hAnsi="Times"/>
          </w:rPr>
          <w:delText xml:space="preserve">to integrate software with a software development lifecycle. Some common testing strategies are no strategy, ad hoc testing </w:delText>
        </w:r>
        <w:r w:rsidRPr="00AE0425" w:rsidDel="00437F9A">
          <w:rPr>
            <w:rFonts w:ascii="Times" w:hAnsi="Times"/>
          </w:rPr>
          <w:fldChar w:fldCharType="begin"/>
        </w:r>
        <w:r w:rsidRPr="00AE0425" w:rsidDel="00437F9A">
          <w:rPr>
            <w:rFonts w:ascii="Times" w:hAnsi="Times"/>
          </w:rPr>
          <w:del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delInstrText>
        </w:r>
        <w:r w:rsidRPr="00AE0425" w:rsidDel="00437F9A">
          <w:rPr>
            <w:rFonts w:ascii="Times" w:hAnsi="Times"/>
          </w:rPr>
          <w:fldChar w:fldCharType="separate"/>
        </w:r>
        <w:r w:rsidRPr="00AE0425" w:rsidDel="00437F9A">
          <w:rPr>
            <w:rFonts w:ascii="Times" w:hAnsi="Times"/>
          </w:rPr>
          <w:delText>(Agruss &amp; Johnson, 2000)</w:delText>
        </w:r>
        <w:r w:rsidRPr="00AE0425" w:rsidDel="00437F9A">
          <w:rPr>
            <w:rFonts w:ascii="Times" w:hAnsi="Times"/>
          </w:rPr>
          <w:fldChar w:fldCharType="end"/>
        </w:r>
        <w:r w:rsidRPr="00AE0425" w:rsidDel="00437F9A">
          <w:rPr>
            <w:rFonts w:ascii="Times" w:hAnsi="Times"/>
          </w:rPr>
          <w:delText xml:space="preserve">, test driven development (TDD) </w:delText>
        </w:r>
        <w:r w:rsidRPr="00AE0425" w:rsidDel="00437F9A">
          <w:rPr>
            <w:rFonts w:ascii="Times" w:hAnsi="Times"/>
          </w:rPr>
          <w:fldChar w:fldCharType="begin"/>
        </w:r>
      </w:del>
      <w:del w:id="121" w:author="Russell, Seth" w:date="2018-11-08T10:41:00Z">
        <w:r w:rsidRPr="00AE0425" w:rsidDel="009D01E6">
          <w:rPr>
            <w:rFonts w:ascii="Times" w:hAnsi="Times"/>
          </w:rPr>
          <w:delInstrText xml:space="preserve"> ADDIN ZOTERO_ITEM CSL_CITATION {"citationID":"KFI2soF7","properties":{"formattedCitation":"(Kent Beck &amp; Erich Gamma, 1998)","plainCitation":"(Kent Beck &amp; Erich Gamma, 1998)","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delInstrText>
        </w:r>
      </w:del>
      <w:del w:id="122" w:author="Russell, Seth" w:date="2018-12-14T10:02:00Z">
        <w:r w:rsidRPr="00AE0425" w:rsidDel="00437F9A">
          <w:rPr>
            <w:rFonts w:ascii="Times" w:hAnsi="Times"/>
          </w:rPr>
          <w:fldChar w:fldCharType="separate"/>
        </w:r>
      </w:del>
      <w:del w:id="123" w:author="Russell, Seth" w:date="2018-11-08T10:41:00Z">
        <w:r w:rsidRPr="009D01E6" w:rsidDel="009D01E6">
          <w:rPr>
            <w:rFonts w:ascii="Times" w:hAnsi="Times"/>
          </w:rPr>
          <w:delText>(Kent Beck &amp; Erich Gamma, 1998)</w:delText>
        </w:r>
      </w:del>
      <w:del w:id="124" w:author="Russell, Seth" w:date="2018-12-14T10:02:00Z">
        <w:r w:rsidRPr="00AE0425" w:rsidDel="00437F9A">
          <w:rPr>
            <w:rFonts w:ascii="Times" w:hAnsi="Times"/>
          </w:rPr>
          <w:fldChar w:fldCharType="end"/>
        </w:r>
        <w:r w:rsidRPr="00AE0425" w:rsidDel="00437F9A">
          <w:rPr>
            <w:rFonts w:ascii="Times" w:hAnsi="Times"/>
          </w:rPr>
          <w:delTex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delText>
        </w:r>
      </w:del>
    </w:p>
    <w:p w14:paraId="7F781AEC" w14:textId="4A588A52" w:rsidR="002D08F9" w:rsidDel="00437F9A" w:rsidRDefault="002D08F9">
      <w:pPr>
        <w:pStyle w:val="Heading3"/>
        <w:rPr>
          <w:del w:id="125" w:author="Russell, Seth" w:date="2018-12-14T10:02:00Z"/>
          <w:rFonts w:ascii="Times" w:hAnsi="Times"/>
        </w:rPr>
        <w:pPrChange w:id="126" w:author="Russell, Seth" w:date="2018-12-17T08:18:00Z">
          <w:pPr>
            <w:pStyle w:val="Normal1"/>
            <w:contextualSpacing w:val="0"/>
          </w:pPr>
        </w:pPrChange>
      </w:pPr>
    </w:p>
    <w:p w14:paraId="2C3E999F" w14:textId="6EAED913" w:rsidR="002D08F9" w:rsidRPr="002D08F9" w:rsidRDefault="002D08F9">
      <w:pPr>
        <w:pStyle w:val="Heading3"/>
        <w:pPrChange w:id="127" w:author="Russell, Seth" w:date="2018-12-17T08:18:00Z">
          <w:pPr>
            <w:contextualSpacing w:val="0"/>
          </w:pPr>
        </w:pPrChange>
      </w:pPr>
      <w:del w:id="128" w:author="Tell Bennett" w:date="2018-12-20T11:01:00Z">
        <w:r w:rsidRPr="002D08F9" w:rsidDel="000D0A99">
          <w:delText xml:space="preserve">ANALYSIS OF </w:delText>
        </w:r>
      </w:del>
      <w:r w:rsidRPr="002D08F9">
        <w:t>TESTING OF R PACKAGES</w:t>
      </w:r>
      <w:del w:id="129" w:author="Russell, Seth" w:date="2018-12-14T10:04:00Z">
        <w:r w:rsidRPr="002D08F9" w:rsidDel="00437F9A">
          <w:delText xml:space="preserve"> ON CRAN</w:delText>
        </w:r>
      </w:del>
    </w:p>
    <w:p w14:paraId="4738628F" w14:textId="68D62F27"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In order to</w:t>
      </w:r>
      <w:del w:id="130" w:author="Tell Bennett" w:date="2018-12-20T11:01:00Z">
        <w:r w:rsidRPr="002D08F9" w:rsidDel="000D0A99">
          <w:rPr>
            <w:rFonts w:ascii="Times" w:eastAsia="Cambria" w:hAnsi="Times" w:cs="Times New Roman"/>
            <w:szCs w:val="24"/>
          </w:rPr>
          <w:delText xml:space="preserve"> get an</w:delText>
        </w:r>
      </w:del>
      <w:r w:rsidRPr="002D08F9">
        <w:rPr>
          <w:rFonts w:ascii="Times" w:eastAsia="Cambria" w:hAnsi="Times" w:cs="Times New Roman"/>
          <w:szCs w:val="24"/>
        </w:rPr>
        <w:t xml:space="preserve"> estimate </w:t>
      </w:r>
      <w:del w:id="131" w:author="Tell Bennett" w:date="2018-12-20T11:01:00Z">
        <w:r w:rsidRPr="002D08F9" w:rsidDel="000D0A99">
          <w:rPr>
            <w:rFonts w:ascii="Times" w:eastAsia="Cambria" w:hAnsi="Times" w:cs="Times New Roman"/>
            <w:szCs w:val="24"/>
          </w:rPr>
          <w:delText xml:space="preserve">of </w:delText>
        </w:r>
      </w:del>
      <w:r w:rsidRPr="002D08F9">
        <w:rPr>
          <w:rFonts w:ascii="Times" w:eastAsia="Cambria" w:hAnsi="Times" w:cs="Times New Roman"/>
          <w:szCs w:val="24"/>
        </w:rPr>
        <w:t xml:space="preserve">the level of testing common among R software, </w:t>
      </w:r>
      <w:del w:id="132" w:author="Tell Bennett" w:date="2018-12-20T11:01:00Z">
        <w:r w:rsidRPr="002D08F9" w:rsidDel="000D0A99">
          <w:rPr>
            <w:rFonts w:ascii="Times" w:eastAsia="Cambria" w:hAnsi="Times" w:cs="Times New Roman"/>
            <w:szCs w:val="24"/>
          </w:rPr>
          <w:delText xml:space="preserve">an </w:delText>
        </w:r>
      </w:del>
      <w:ins w:id="133" w:author="Tell Bennett" w:date="2018-12-20T11:01:00Z">
        <w:r w:rsidR="000D0A99">
          <w:rPr>
            <w:rFonts w:ascii="Times" w:eastAsia="Cambria" w:hAnsi="Times" w:cs="Times New Roman"/>
            <w:szCs w:val="24"/>
          </w:rPr>
          <w:t>we analyzed</w:t>
        </w:r>
        <w:r w:rsidR="000D0A99" w:rsidRPr="002D08F9">
          <w:rPr>
            <w:rFonts w:ascii="Times" w:eastAsia="Cambria" w:hAnsi="Times" w:cs="Times New Roman"/>
            <w:szCs w:val="24"/>
          </w:rPr>
          <w:t xml:space="preserve"> </w:t>
        </w:r>
      </w:ins>
      <w:del w:id="134" w:author="Tell Bennett" w:date="2018-12-20T11:01:00Z">
        <w:r w:rsidRPr="002D08F9" w:rsidDel="000D0A99">
          <w:rPr>
            <w:rFonts w:ascii="Times" w:eastAsia="Cambria" w:hAnsi="Times" w:cs="Times New Roman"/>
            <w:szCs w:val="24"/>
          </w:rPr>
          <w:delText>analysis of</w:delText>
        </w:r>
      </w:del>
      <w:ins w:id="135" w:author="Tell Bennett" w:date="2018-12-20T11:01:00Z">
        <w:r w:rsidR="000D0A99">
          <w:rPr>
            <w:rFonts w:ascii="Times" w:eastAsia="Cambria" w:hAnsi="Times" w:cs="Times New Roman"/>
            <w:szCs w:val="24"/>
          </w:rPr>
          <w:t>all</w:t>
        </w:r>
      </w:ins>
      <w:r w:rsidRPr="002D08F9">
        <w:rPr>
          <w:rFonts w:ascii="Times" w:eastAsia="Cambria" w:hAnsi="Times" w:cs="Times New Roman"/>
          <w:szCs w:val="24"/>
        </w:rPr>
        <w:t xml:space="preserve"> R packages available through CRAN</w:t>
      </w:r>
      <w:del w:id="136" w:author="Tell Bennett" w:date="2018-12-20T11:01:00Z">
        <w:r w:rsidRPr="002D08F9" w:rsidDel="000D0A99">
          <w:rPr>
            <w:rFonts w:ascii="Times" w:eastAsia="Cambria" w:hAnsi="Times" w:cs="Times New Roman"/>
            <w:szCs w:val="24"/>
          </w:rPr>
          <w:delText xml:space="preserve"> has been performed</w:delText>
        </w:r>
      </w:del>
      <w:r w:rsidRPr="002D08F9">
        <w:rPr>
          <w:rFonts w:ascii="Times" w:eastAsia="Cambria" w:hAnsi="Times" w:cs="Times New Roman"/>
          <w:szCs w:val="24"/>
        </w:rPr>
        <w:t xml:space="preserve">. Although Nolan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olan &amp; Padilla-Parra,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del w:id="137" w:author="Tell Bennett" w:date="2018-12-20T11:01:00Z">
        <w:r w:rsidRPr="002D08F9" w:rsidDel="000D0A99">
          <w:rPr>
            <w:rFonts w:ascii="Times" w:eastAsia="Cambria" w:hAnsi="Times" w:cs="Times New Roman"/>
            <w:szCs w:val="24"/>
          </w:rPr>
          <w:delText xml:space="preserve">has </w:delText>
        </w:r>
      </w:del>
      <w:r w:rsidRPr="002D08F9">
        <w:rPr>
          <w:rFonts w:ascii="Times" w:eastAsia="Cambria" w:hAnsi="Times" w:cs="Times New Roman"/>
          <w:szCs w:val="24"/>
        </w:rPr>
        <w:t>performed a similar analysis in the past, due to the rapid change in the CRAN as a whole, a reevaluation is necessary.  At the time of Nolan’s work, CRAN contained 10084 packages</w:t>
      </w:r>
      <w:ins w:id="138" w:author="Tell Bennett" w:date="2018-12-20T11:01:00Z">
        <w:r w:rsidR="000D0A99">
          <w:rPr>
            <w:rFonts w:ascii="Times" w:eastAsia="Cambria" w:hAnsi="Times" w:cs="Times New Roman"/>
            <w:szCs w:val="24"/>
          </w:rPr>
          <w:t>;</w:t>
        </w:r>
      </w:ins>
      <w:del w:id="139" w:author="Tell Bennett" w:date="2018-12-20T11:01:00Z">
        <w:r w:rsidRPr="002D08F9" w:rsidDel="000D0A99">
          <w:rPr>
            <w:rFonts w:ascii="Times" w:eastAsia="Cambria" w:hAnsi="Times" w:cs="Times New Roman"/>
            <w:szCs w:val="24"/>
          </w:rPr>
          <w:delText>,</w:delText>
        </w:r>
      </w:del>
      <w:r w:rsidRPr="002D08F9">
        <w:rPr>
          <w:rFonts w:ascii="Times" w:eastAsia="Cambria" w:hAnsi="Times" w:cs="Times New Roman"/>
          <w:szCs w:val="24"/>
        </w:rPr>
        <w:t xml:space="preserve"> </w:t>
      </w:r>
      <w:del w:id="140" w:author="Tell Bennett" w:date="2018-12-20T11:01:00Z">
        <w:r w:rsidRPr="002D08F9" w:rsidDel="000D0A99">
          <w:rPr>
            <w:rFonts w:ascii="Times" w:eastAsia="Cambria" w:hAnsi="Times" w:cs="Times New Roman"/>
            <w:szCs w:val="24"/>
          </w:rPr>
          <w:delText>now it</w:delText>
        </w:r>
      </w:del>
      <w:ins w:id="141" w:author="Tell Bennett" w:date="2018-12-20T11:01:00Z">
        <w:r w:rsidR="000D0A99">
          <w:rPr>
            <w:rFonts w:ascii="Times" w:eastAsia="Cambria" w:hAnsi="Times" w:cs="Times New Roman"/>
            <w:szCs w:val="24"/>
          </w:rPr>
          <w:t>it now</w:t>
        </w:r>
      </w:ins>
      <w:r w:rsidRPr="002D08F9">
        <w:rPr>
          <w:rFonts w:ascii="Times" w:eastAsia="Cambria" w:hAnsi="Times" w:cs="Times New Roman"/>
          <w:szCs w:val="24"/>
        </w:rPr>
        <w:t xml:space="preserve"> contains 13</w:t>
      </w:r>
      <w:ins w:id="142" w:author="Russell, Seth" w:date="2018-12-10T12:16:00Z">
        <w:r w:rsidR="00C62346">
          <w:rPr>
            <w:rFonts w:ascii="Times" w:eastAsia="Cambria" w:hAnsi="Times" w:cs="Times New Roman"/>
            <w:szCs w:val="24"/>
          </w:rPr>
          <w:t>5</w:t>
        </w:r>
      </w:ins>
      <w:r w:rsidRPr="002D08F9">
        <w:rPr>
          <w:rFonts w:ascii="Times" w:eastAsia="Cambria" w:hAnsi="Times" w:cs="Times New Roman"/>
          <w:szCs w:val="24"/>
        </w:rPr>
        <w:t>09</w:t>
      </w:r>
      <w:del w:id="143" w:author="Russell, Seth" w:date="2018-12-10T12:16:00Z">
        <w:r w:rsidRPr="002D08F9" w:rsidDel="00C62346">
          <w:rPr>
            <w:rFonts w:ascii="Times" w:eastAsia="Cambria" w:hAnsi="Times" w:cs="Times New Roman"/>
            <w:szCs w:val="24"/>
          </w:rPr>
          <w:delText>4</w:delText>
        </w:r>
      </w:del>
      <w:r w:rsidRPr="002D08F9">
        <w:rPr>
          <w:rFonts w:ascii="Times" w:eastAsia="Cambria" w:hAnsi="Times" w:cs="Times New Roman"/>
          <w:szCs w:val="24"/>
        </w:rPr>
        <w:t xml:space="preserve">.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t>
      </w:r>
      <w:del w:id="144" w:author="Tell Bennett" w:date="2018-12-20T11:02:00Z">
        <w:r w:rsidRPr="002D08F9" w:rsidDel="000D0A99">
          <w:rPr>
            <w:rFonts w:ascii="Times" w:eastAsia="Cambria" w:hAnsi="Times" w:cs="Times New Roman"/>
            <w:szCs w:val="24"/>
          </w:rPr>
          <w:delText xml:space="preserve">was </w:delText>
        </w:r>
      </w:del>
      <w:ins w:id="145" w:author="Tell Bennett" w:date="2018-12-20T11:02:00Z">
        <w:r w:rsidR="000D0A99">
          <w:rPr>
            <w:rFonts w:ascii="Times" w:eastAsia="Cambria" w:hAnsi="Times" w:cs="Times New Roman"/>
            <w:szCs w:val="24"/>
          </w:rPr>
          <w:t>were</w:t>
        </w:r>
        <w:r w:rsidR="000D0A99" w:rsidRPr="002D08F9">
          <w:rPr>
            <w:rFonts w:ascii="Times" w:eastAsia="Cambria" w:hAnsi="Times" w:cs="Times New Roman"/>
            <w:szCs w:val="24"/>
          </w:rPr>
          <w:t xml:space="preserve"> </w:t>
        </w:r>
      </w:ins>
      <w:r w:rsidRPr="002D08F9">
        <w:rPr>
          <w:rFonts w:ascii="Times" w:eastAsia="Cambria" w:hAnsi="Times" w:cs="Times New Roman"/>
          <w:szCs w:val="24"/>
        </w:rPr>
        <w:t>reported - there are many commonly used R packages that have not been updated in the last 2</w:t>
      </w:r>
      <w:ins w:id="146" w:author="Russell, Seth" w:date="2018-11-07T13:36:00Z">
        <w:r w:rsidR="00496733">
          <w:rPr>
            <w:rFonts w:ascii="Times" w:eastAsia="Cambria" w:hAnsi="Times" w:cs="Times New Roman"/>
            <w:szCs w:val="24"/>
          </w:rPr>
          <w:t xml:space="preserve"> years</w:t>
        </w:r>
      </w:ins>
      <w:r w:rsidRPr="002D08F9">
        <w:rPr>
          <w:rFonts w:ascii="Times" w:eastAsia="Cambria" w:hAnsi="Times" w:cs="Times New Roman"/>
          <w:szCs w:val="24"/>
        </w:rPr>
        <w:t xml:space="preserve">. </w:t>
      </w:r>
    </w:p>
    <w:p w14:paraId="6D40E501" w14:textId="77777777" w:rsidR="00BC60C5" w:rsidRPr="002D08F9" w:rsidRDefault="00BC60C5" w:rsidP="00BC60C5">
      <w:pPr>
        <w:contextualSpacing w:val="0"/>
        <w:rPr>
          <w:rFonts w:ascii="Times" w:eastAsia="Cambria" w:hAnsi="Times" w:cs="Times New Roman"/>
          <w:szCs w:val="24"/>
        </w:rPr>
      </w:pPr>
    </w:p>
    <w:p w14:paraId="5929E2D6" w14:textId="0F0F674C" w:rsidR="002D08F9" w:rsidRPr="002D08F9" w:rsidRDefault="002D08F9">
      <w:pPr>
        <w:pStyle w:val="PeerJCode"/>
        <w:rPr>
          <w:rFonts w:ascii="Times" w:hAnsi="Times" w:cs="Times New Roman"/>
        </w:rPr>
        <w:pPrChange w:id="147" w:author="Russell, Seth" w:date="2018-12-20T14:56:00Z">
          <w:pPr>
            <w:contextualSpacing w:val="0"/>
          </w:pPr>
        </w:pPrChange>
      </w:pPr>
      <w:r w:rsidRPr="002D08F9">
        <w:rPr>
          <w:rFonts w:ascii="Times" w:hAnsi="Times" w:cs="Times New Roman"/>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proofErr w:type="gramStart"/>
      <w:r w:rsidRPr="008566E7">
        <w:rPr>
          <w:rPrChange w:id="148" w:author="Russell, Seth" w:date="2018-12-20T14:56:00Z">
            <w:rPr>
              <w:rFonts w:ascii="Times" w:eastAsia="Cambria" w:hAnsi="Times" w:cs="Times New Roman"/>
              <w:szCs w:val="24"/>
            </w:rPr>
          </w:rPrChange>
        </w:rPr>
        <w:t>stop(</w:t>
      </w:r>
      <w:proofErr w:type="gramEnd"/>
      <w:r w:rsidRPr="008566E7">
        <w:rPr>
          <w:rPrChange w:id="149" w:author="Russell, Seth" w:date="2018-12-20T14:56:00Z">
            <w:rPr>
              <w:rFonts w:ascii="Times" w:eastAsia="Cambria" w:hAnsi="Times" w:cs="Times New Roman"/>
              <w:szCs w:val="24"/>
            </w:rPr>
          </w:rPrChange>
        </w:rPr>
        <w:t>)</w:t>
      </w:r>
      <w:r w:rsidRPr="002D08F9">
        <w:rPr>
          <w:rFonts w:ascii="Times" w:hAnsi="Times" w:cs="Times New Roman"/>
        </w:rPr>
        <w:t xml:space="preserve"> or </w:t>
      </w:r>
      <w:proofErr w:type="spellStart"/>
      <w:r w:rsidRPr="008566E7">
        <w:rPr>
          <w:rPrChange w:id="150" w:author="Russell, Seth" w:date="2018-12-20T14:55:00Z">
            <w:rPr>
              <w:rFonts w:ascii="Times" w:eastAsia="Cambria" w:hAnsi="Times" w:cs="Times New Roman"/>
              <w:szCs w:val="24"/>
            </w:rPr>
          </w:rPrChange>
        </w:rPr>
        <w:t>stopifnot</w:t>
      </w:r>
      <w:proofErr w:type="spellEnd"/>
      <w:r w:rsidRPr="008566E7">
        <w:rPr>
          <w:rPrChange w:id="151" w:author="Russell, Seth" w:date="2018-12-20T14:55:00Z">
            <w:rPr>
              <w:rFonts w:ascii="Times" w:eastAsia="Cambria" w:hAnsi="Times" w:cs="Times New Roman"/>
              <w:szCs w:val="24"/>
            </w:rPr>
          </w:rPrChange>
        </w:rPr>
        <w:t>()</w:t>
      </w:r>
      <w:r w:rsidRPr="002D08F9">
        <w:rPr>
          <w:rFonts w:ascii="Times" w:hAnsi="Times" w:cs="Times New Roman"/>
        </w:rPr>
        <w:t>. Also, developers may have their own test cases they run while developing their software, but did not include them in the package made available on CRAN. Unit tests can be considered</w:t>
      </w:r>
      <w:del w:id="152" w:author="Tell Bennett" w:date="2018-12-20T11:02:00Z">
        <w:r w:rsidRPr="002D08F9" w:rsidDel="000D0A99">
          <w:rPr>
            <w:rFonts w:ascii="Times" w:hAnsi="Times" w:cs="Times New Roman"/>
          </w:rPr>
          <w:delText xml:space="preserve"> as</w:delText>
        </w:r>
      </w:del>
      <w:r w:rsidRPr="002D08F9">
        <w:rPr>
          <w:rFonts w:ascii="Times" w:hAnsi="Times" w:cs="Times New Roman"/>
        </w:rPr>
        <w:t xml:space="preserve"> executable documentation, a key method of conveying how to use software correctly </w:t>
      </w:r>
      <w:r w:rsidRPr="002D08F9">
        <w:rPr>
          <w:rFonts w:ascii="Times" w:hAnsi="Times" w:cs="Times New Roman"/>
        </w:rPr>
        <w:fldChar w:fldCharType="begin"/>
      </w:r>
      <w:ins w:id="153" w:author="Russell, Seth" w:date="2018-11-07T13:43:00Z">
        <w:r w:rsidR="00D70116">
          <w:rPr>
            <w:rFonts w:ascii="Times" w:hAnsi="Times" w:cs="Times New Roman"/>
          </w:rPr>
          <w:instrText xml:space="preserve"> ADDIN ZOTERO_ITEM CSL_CITATION {"citationID":"PC2nAqwk","properties":{"formattedCitation":"(Reese, 2018)","plainCitation":"(Reese, 2018)","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Reese","given":"John"}],"issued":{"date-parts":[["2018",7,27]]}}}],"schema":"https://github.com/citation-style-language/schema/raw/master/csl-citation.json"} </w:instrText>
        </w:r>
      </w:ins>
      <w:del w:id="154" w:author="Russell, Seth" w:date="2018-11-07T13:41:00Z">
        <w:r w:rsidRPr="002D08F9" w:rsidDel="00496733">
          <w:rPr>
            <w:rFonts w:ascii="Times" w:hAnsi="Times" w:cs="Times New Roman"/>
          </w:rPr>
          <w:delInstrText xml:space="preserve"> ADDIN ZOTERO_ITEM CSL_CITATION {"citationID":"PC2nAqwk","properties":{"formattedCitation":"(jpreese)","plainCitation":"(jpreese)","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delInstrText>
        </w:r>
      </w:del>
      <w:r w:rsidRPr="002D08F9">
        <w:rPr>
          <w:rFonts w:ascii="Times" w:hAnsi="Times" w:cs="Times New Roman"/>
        </w:rPr>
        <w:fldChar w:fldCharType="separate"/>
      </w:r>
      <w:ins w:id="155" w:author="Russell, Seth" w:date="2018-11-07T13:41:00Z">
        <w:r w:rsidR="00496733">
          <w:rPr>
            <w:rFonts w:ascii="Times" w:hAnsi="Times" w:cs="Times New Roman"/>
            <w:noProof/>
          </w:rPr>
          <w:t>(Reese, 2018)</w:t>
        </w:r>
      </w:ins>
      <w:del w:id="156" w:author="Russell, Seth" w:date="2018-11-07T13:41:00Z">
        <w:r w:rsidRPr="00496733" w:rsidDel="00496733">
          <w:rPr>
            <w:rFonts w:ascii="Times" w:hAnsi="Times" w:cs="Times New Roman"/>
            <w:noProof/>
          </w:rPr>
          <w:delText>(jpreese)</w:delText>
        </w:r>
      </w:del>
      <w:r w:rsidRPr="002D08F9">
        <w:rPr>
          <w:rFonts w:ascii="Times" w:hAnsi="Times" w:cs="Times New Roman"/>
        </w:rPr>
        <w:fldChar w:fldCharType="end"/>
      </w:r>
      <w:r w:rsidRPr="002D08F9">
        <w:rPr>
          <w:rFonts w:ascii="Times" w:hAnsi="Times" w:cs="Times New Roman"/>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Cs w:val="24"/>
        </w:rPr>
      </w:pPr>
    </w:p>
    <w:p w14:paraId="36F0123F" w14:textId="77777777"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Cs w:val="24"/>
        </w:rPr>
      </w:pPr>
    </w:p>
    <w:p w14:paraId="32F8C0F2" w14:textId="76353B05" w:rsid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1: </w:t>
      </w:r>
      <w:ins w:id="157" w:author="Russell, Seth" w:date="2018-12-11T15:41:00Z">
        <w:r w:rsidR="001671D8">
          <w:rPr>
            <w:rFonts w:ascii="Times" w:eastAsia="Cambria" w:hAnsi="Times" w:cs="Times New Roman"/>
            <w:szCs w:val="24"/>
          </w:rPr>
          <w:t>In</w:t>
        </w:r>
      </w:ins>
      <w:ins w:id="158" w:author="Russell, Seth" w:date="2018-12-11T15:40:00Z">
        <w:r w:rsidR="001671D8">
          <w:rPr>
            <w:rFonts w:ascii="Times" w:eastAsia="Cambria" w:hAnsi="Times" w:cs="Times New Roman"/>
            <w:szCs w:val="24"/>
          </w:rPr>
          <w:t xml:space="preserve"> the source code of each package, </w:t>
        </w:r>
      </w:ins>
      <w:del w:id="159" w:author="Russell, Seth" w:date="2018-12-11T15:40:00Z">
        <w:r w:rsidRPr="002D08F9" w:rsidDel="001671D8">
          <w:rPr>
            <w:rFonts w:ascii="Times" w:eastAsia="Cambria" w:hAnsi="Times" w:cs="Times New Roman"/>
            <w:szCs w:val="24"/>
          </w:rPr>
          <w:delText>G</w:delText>
        </w:r>
      </w:del>
      <w:ins w:id="160" w:author="Russell, Seth" w:date="2018-12-11T15:41:00Z">
        <w:r w:rsidR="001671D8">
          <w:rPr>
            <w:rFonts w:ascii="Times" w:eastAsia="Cambria" w:hAnsi="Times" w:cs="Times New Roman"/>
            <w:szCs w:val="24"/>
          </w:rPr>
          <w:t>search</w:t>
        </w:r>
      </w:ins>
      <w:del w:id="161" w:author="Russell, Seth" w:date="2018-12-11T15:41:00Z">
        <w:r w:rsidRPr="002D08F9" w:rsidDel="001671D8">
          <w:rPr>
            <w:rFonts w:ascii="Times" w:eastAsia="Cambria" w:hAnsi="Times" w:cs="Times New Roman"/>
            <w:szCs w:val="24"/>
          </w:rPr>
          <w:delText>rep</w:delText>
        </w:r>
      </w:del>
      <w:r w:rsidRPr="002D08F9">
        <w:rPr>
          <w:rFonts w:ascii="Times" w:eastAsia="Cambria" w:hAnsi="Times" w:cs="Times New Roman"/>
          <w:szCs w:val="24"/>
        </w:rPr>
        <w:t xml:space="preserve"> for non-empty testing directories using the </w:t>
      </w:r>
      <w:ins w:id="162" w:author="Russell, Seth" w:date="2018-12-11T15:41:00Z">
        <w:r w:rsidR="001671D8">
          <w:rPr>
            <w:rFonts w:ascii="Times" w:eastAsia="Cambria" w:hAnsi="Times" w:cs="Times New Roman"/>
            <w:szCs w:val="24"/>
          </w:rPr>
          <w:t xml:space="preserve">regular expression </w:t>
        </w:r>
      </w:ins>
      <w:r w:rsidRPr="002D08F9">
        <w:rPr>
          <w:rFonts w:ascii="Times" w:eastAsia="Cambria" w:hAnsi="Times" w:cs="Times New Roman"/>
          <w:szCs w:val="24"/>
        </w:rPr>
        <w:t>pattern "[Tt]</w:t>
      </w:r>
      <w:proofErr w:type="spellStart"/>
      <w:proofErr w:type="gramStart"/>
      <w:r w:rsidRPr="002D08F9">
        <w:rPr>
          <w:rFonts w:ascii="Times" w:eastAsia="Cambria" w:hAnsi="Times" w:cs="Times New Roman"/>
          <w:szCs w:val="24"/>
        </w:rPr>
        <w:t>est</w:t>
      </w:r>
      <w:proofErr w:type="spellEnd"/>
      <w:r w:rsidRPr="002D08F9">
        <w:rPr>
          <w:rFonts w:ascii="Times" w:eastAsia="Cambria" w:hAnsi="Times" w:cs="Times New Roman"/>
          <w:szCs w:val="24"/>
        </w:rPr>
        <w:t>[</w:t>
      </w:r>
      <w:proofErr w:type="gramEnd"/>
      <w:r w:rsidRPr="002D08F9">
        <w:rPr>
          <w:rFonts w:ascii="Times" w:eastAsia="Cambria" w:hAnsi="Times" w:cs="Times New Roman"/>
          <w:szCs w:val="24"/>
        </w:rPr>
        <w: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Cs w:val="24"/>
        </w:rPr>
      </w:pPr>
    </w:p>
    <w:p w14:paraId="0C0ED763" w14:textId="6248F251" w:rsidR="002D08F9" w:rsidRP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2: Check for stated dependencies on one of the following testing packages: </w:t>
      </w:r>
      <w:proofErr w:type="spellStart"/>
      <w:r w:rsidRPr="00745143">
        <w:rPr>
          <w:rFonts w:ascii="Consolas" w:eastAsia="Cambria" w:hAnsi="Consolas" w:cs="Consolas"/>
          <w:szCs w:val="24"/>
          <w:rPrChange w:id="163" w:author="Russell, Seth" w:date="2018-12-20T16:30:00Z">
            <w:rPr>
              <w:rFonts w:ascii="Times" w:eastAsia="Cambria" w:hAnsi="Times" w:cs="Times New Roman"/>
              <w:szCs w:val="24"/>
            </w:rPr>
          </w:rPrChange>
        </w:rPr>
        <w:t>RUni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Burger, Juenemann &amp; Koenig, 2015)</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proofErr w:type="spellStart"/>
      <w:r w:rsidRPr="00745143">
        <w:rPr>
          <w:rFonts w:ascii="Consolas" w:eastAsia="Cambria" w:hAnsi="Consolas" w:cs="Consolas"/>
          <w:szCs w:val="24"/>
          <w:rPrChange w:id="164" w:author="Russell, Seth" w:date="2018-12-20T16:30:00Z">
            <w:rPr>
              <w:rFonts w:ascii="Times" w:eastAsia="Cambria" w:hAnsi="Times" w:cs="Times New Roman"/>
              <w:szCs w:val="24"/>
            </w:rPr>
          </w:rPrChange>
        </w:rPr>
        <w:t>svUni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rosjean, 2014)</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proofErr w:type="spellStart"/>
      <w:r w:rsidRPr="00745143">
        <w:rPr>
          <w:rFonts w:ascii="Consolas" w:eastAsia="Cambria" w:hAnsi="Consolas" w:cs="Consolas"/>
          <w:szCs w:val="24"/>
          <w:rPrChange w:id="165" w:author="Russell, Seth" w:date="2018-12-20T16:30:00Z">
            <w:rPr>
              <w:rFonts w:ascii="Times" w:eastAsia="Cambria" w:hAnsi="Times" w:cs="Times New Roman"/>
              <w:szCs w:val="24"/>
            </w:rPr>
          </w:rPrChange>
        </w:rPr>
        <w:t>testi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Xie, 2018)</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proofErr w:type="spellStart"/>
      <w:r w:rsidRPr="00745143">
        <w:rPr>
          <w:rFonts w:ascii="Consolas" w:eastAsia="Cambria" w:hAnsi="Consolas" w:cs="Consolas"/>
          <w:szCs w:val="24"/>
          <w:rPrChange w:id="166" w:author="Russell, Seth" w:date="2018-12-20T16:31:00Z">
            <w:rPr>
              <w:rFonts w:ascii="Times" w:eastAsia="Cambria" w:hAnsi="Times" w:cs="Times New Roman"/>
              <w:szCs w:val="24"/>
            </w:rPr>
          </w:rPrChange>
        </w:rPr>
        <w:t>testtha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Wickham, 2011)</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r w:rsidRPr="00745143">
        <w:rPr>
          <w:rFonts w:ascii="Consolas" w:eastAsia="Cambria" w:hAnsi="Consolas" w:cs="Consolas"/>
          <w:szCs w:val="24"/>
          <w:rPrChange w:id="167" w:author="Russell, Seth" w:date="2018-12-20T16:31:00Z">
            <w:rPr>
              <w:rFonts w:ascii="Times" w:eastAsia="Cambria" w:hAnsi="Times" w:cs="Times New Roman"/>
              <w:szCs w:val="24"/>
            </w:rPr>
          </w:rPrChange>
        </w:rPr>
        <w:t>unitizer</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aslam,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or </w:t>
      </w:r>
      <w:proofErr w:type="spellStart"/>
      <w:r w:rsidRPr="00745143">
        <w:rPr>
          <w:rFonts w:ascii="Consolas" w:eastAsia="Cambria" w:hAnsi="Consolas" w:cs="Consolas"/>
          <w:szCs w:val="24"/>
          <w:rPrChange w:id="168" w:author="Russell, Seth" w:date="2018-12-20T16:31:00Z">
            <w:rPr>
              <w:rFonts w:ascii="Times" w:eastAsia="Cambria" w:hAnsi="Times" w:cs="Times New Roman"/>
              <w:szCs w:val="24"/>
            </w:rPr>
          </w:rPrChange>
        </w:rPr>
        <w:t>unittes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Lentin &amp; Hennessey,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ins w:id="169" w:author="Russell, Seth" w:date="2018-12-11T14:47:00Z">
        <w:r w:rsidR="00B21205">
          <w:rPr>
            <w:rFonts w:ascii="Times" w:eastAsia="Cambria" w:hAnsi="Times" w:cs="Times New Roman"/>
            <w:szCs w:val="24"/>
          </w:rPr>
          <w:t xml:space="preserve">From the authors of these packages, </w:t>
        </w:r>
      </w:ins>
      <w:del w:id="170" w:author="Russell, Seth" w:date="2018-12-11T14:47:00Z">
        <w:r w:rsidRPr="002D08F9" w:rsidDel="00B21205">
          <w:rPr>
            <w:rFonts w:ascii="Times" w:eastAsia="Cambria" w:hAnsi="Times" w:cs="Times New Roman"/>
            <w:szCs w:val="24"/>
          </w:rPr>
          <w:delText>I</w:delText>
        </w:r>
      </w:del>
      <w:ins w:id="171" w:author="Russell, Seth" w:date="2018-12-11T14:47:00Z">
        <w:r w:rsidR="00B21205">
          <w:rPr>
            <w:rFonts w:ascii="Times" w:eastAsia="Cambria" w:hAnsi="Times" w:cs="Times New Roman"/>
            <w:szCs w:val="24"/>
          </w:rPr>
          <w:t>i</w:t>
        </w:r>
      </w:ins>
      <w:r w:rsidRPr="002D08F9">
        <w:rPr>
          <w:rFonts w:ascii="Times" w:eastAsia="Cambria" w:hAnsi="Times" w:cs="Times New Roman"/>
          <w:szCs w:val="24"/>
        </w:rPr>
        <w:t xml:space="preserve">t is </w:t>
      </w:r>
      <w:del w:id="172" w:author="Russell, Seth" w:date="2018-12-11T14:47:00Z">
        <w:r w:rsidRPr="002D08F9" w:rsidDel="00B21205">
          <w:rPr>
            <w:rFonts w:ascii="Times" w:eastAsia="Cambria" w:hAnsi="Times" w:cs="Times New Roman"/>
            <w:szCs w:val="24"/>
          </w:rPr>
          <w:delText>considered best practice</w:delText>
        </w:r>
      </w:del>
      <w:ins w:id="173" w:author="Russell, Seth" w:date="2018-12-11T14:47:00Z">
        <w:r w:rsidR="00B21205">
          <w:rPr>
            <w:rFonts w:ascii="Times" w:eastAsia="Cambria" w:hAnsi="Times" w:cs="Times New Roman"/>
            <w:szCs w:val="24"/>
          </w:rPr>
          <w:t>recommended</w:t>
        </w:r>
      </w:ins>
      <w:r w:rsidRPr="002D08F9">
        <w:rPr>
          <w:rFonts w:ascii="Times" w:eastAsia="Cambria" w:hAnsi="Times" w:cs="Times New Roman"/>
          <w:szCs w:val="24"/>
        </w:rPr>
        <w:t xml:space="preserve"> to list dependenc</w:t>
      </w:r>
      <w:del w:id="174" w:author="Russell, Seth" w:date="2018-12-11T14:47:00Z">
        <w:r w:rsidRPr="002D08F9" w:rsidDel="00B21205">
          <w:rPr>
            <w:rFonts w:ascii="Times" w:eastAsia="Cambria" w:hAnsi="Times" w:cs="Times New Roman"/>
            <w:szCs w:val="24"/>
          </w:rPr>
          <w:delText>ies</w:delText>
        </w:r>
      </w:del>
      <w:ins w:id="175" w:author="Russell, Seth" w:date="2018-12-11T14:47:00Z">
        <w:r w:rsidR="00B21205">
          <w:rPr>
            <w:rFonts w:ascii="Times" w:eastAsia="Cambria" w:hAnsi="Times" w:cs="Times New Roman"/>
            <w:szCs w:val="24"/>
          </w:rPr>
          <w:t>y (or dependencies)</w:t>
        </w:r>
      </w:ins>
      <w:r w:rsidRPr="002D08F9">
        <w:rPr>
          <w:rFonts w:ascii="Times" w:eastAsia="Cambria" w:hAnsi="Times" w:cs="Times New Roman"/>
          <w:szCs w:val="24"/>
        </w:rPr>
        <w:t xml:space="preserve"> </w:t>
      </w:r>
      <w:del w:id="176" w:author="Russell, Seth" w:date="2018-12-11T14:47:00Z">
        <w:r w:rsidRPr="002D08F9" w:rsidDel="00B21205">
          <w:rPr>
            <w:rFonts w:ascii="Times" w:eastAsia="Cambria" w:hAnsi="Times" w:cs="Times New Roman"/>
            <w:szCs w:val="24"/>
          </w:rPr>
          <w:delText>on</w:delText>
        </w:r>
      </w:del>
      <w:ins w:id="177" w:author="Russell, Seth" w:date="2018-12-11T14:47:00Z">
        <w:r w:rsidR="00B21205">
          <w:rPr>
            <w:rFonts w:ascii="Times" w:eastAsia="Cambria" w:hAnsi="Times" w:cs="Times New Roman"/>
            <w:szCs w:val="24"/>
          </w:rPr>
          <w:t>to</w:t>
        </w:r>
      </w:ins>
      <w:r w:rsidRPr="002D08F9">
        <w:rPr>
          <w:rFonts w:ascii="Times" w:eastAsia="Cambria" w:hAnsi="Times" w:cs="Times New Roman"/>
          <w:szCs w:val="24"/>
        </w:rPr>
        <w:t xml:space="preserve">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Cs w:val="24"/>
        </w:rPr>
      </w:pPr>
    </w:p>
    <w:p w14:paraId="3069B1C7" w14:textId="2FE29D05"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For the testing analysis, we used 2008 as the cutoff year for visualizations due to the low number of packages</w:t>
      </w:r>
      <w:ins w:id="178" w:author="Russell, Seth" w:date="2018-12-11T15:45:00Z">
        <w:r w:rsidR="00F54D92">
          <w:rPr>
            <w:rFonts w:ascii="Times" w:eastAsia="Cambria" w:hAnsi="Times" w:cs="Times New Roman"/>
            <w:szCs w:val="24"/>
          </w:rPr>
          <w:t xml:space="preserve"> last</w:t>
        </w:r>
      </w:ins>
      <w:r w:rsidRPr="002D08F9">
        <w:rPr>
          <w:rFonts w:ascii="Times" w:eastAsia="Cambria" w:hAnsi="Times" w:cs="Times New Roman"/>
          <w:szCs w:val="24"/>
        </w:rPr>
        <w:t xml:space="preserve"> updated prior to 2008. </w:t>
      </w:r>
    </w:p>
    <w:p w14:paraId="17F87494" w14:textId="77777777" w:rsidR="00BC60C5" w:rsidRPr="002D08F9" w:rsidRDefault="00BC60C5" w:rsidP="00BC60C5">
      <w:pPr>
        <w:contextualSpacing w:val="0"/>
        <w:rPr>
          <w:rFonts w:ascii="Times" w:eastAsia="Cambria" w:hAnsi="Times" w:cs="Times New Roman"/>
          <w:szCs w:val="24"/>
        </w:rPr>
      </w:pPr>
    </w:p>
    <w:p w14:paraId="79EEA693" w14:textId="77C06E69" w:rsidR="00806EBE"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Cs w:val="24"/>
        </w:rPr>
        <w:t>ted in 2018 having some tests. T</w:t>
      </w:r>
      <w:r w:rsidRPr="002D08F9">
        <w:rPr>
          <w:rFonts w:ascii="Times" w:eastAsia="Cambria" w:hAnsi="Times" w:cs="Times New Roman"/>
          <w:szCs w:val="24"/>
        </w:rPr>
        <w:t xml:space="preserve">able </w:t>
      </w:r>
      <w:r w:rsidR="00117069">
        <w:rPr>
          <w:rFonts w:ascii="Times" w:eastAsia="Cambria" w:hAnsi="Times" w:cs="Times New Roman"/>
          <w:szCs w:val="24"/>
        </w:rPr>
        <w:t xml:space="preserve">S1 contains the </w:t>
      </w:r>
      <w:r w:rsidRPr="002D08F9">
        <w:rPr>
          <w:rFonts w:ascii="Times" w:eastAsia="Cambria" w:hAnsi="Times" w:cs="Times New Roman"/>
          <w:szCs w:val="24"/>
        </w:rPr>
        <w:t>data used to generate Figure 1.</w:t>
      </w:r>
    </w:p>
    <w:p w14:paraId="5C27EE39" w14:textId="77777777" w:rsidR="00806EBE" w:rsidRDefault="00806EBE" w:rsidP="00BC60C5">
      <w:pPr>
        <w:contextualSpacing w:val="0"/>
        <w:rPr>
          <w:rFonts w:ascii="Times" w:eastAsia="Cambria" w:hAnsi="Times" w:cs="Times New Roman"/>
          <w:szCs w:val="24"/>
        </w:rPr>
      </w:pPr>
    </w:p>
    <w:p w14:paraId="16D40B94" w14:textId="0A05E391" w:rsidR="00117069" w:rsidRDefault="002D08F9" w:rsidP="00117069">
      <w:pPr>
        <w:contextualSpacing w:val="0"/>
        <w:rPr>
          <w:rFonts w:ascii="Times" w:eastAsia="Cambria" w:hAnsi="Times" w:cs="Times New Roman"/>
          <w:szCs w:val="24"/>
        </w:rPr>
      </w:pPr>
      <w:r w:rsidRPr="002D08F9">
        <w:rPr>
          <w:rFonts w:ascii="Times" w:eastAsia="Cambria" w:hAnsi="Times" w:cs="Times New Roman"/>
          <w:szCs w:val="24"/>
        </w:rPr>
        <w:t>As shown in Figure 2, reliance upon testing frameworks is increasing over</w:t>
      </w:r>
      <w:ins w:id="179" w:author="Russell, Seth" w:date="2018-11-08T11:12:00Z">
        <w:r w:rsidR="00F937D2">
          <w:rPr>
            <w:rFonts w:ascii="Times" w:eastAsia="Cambria" w:hAnsi="Times" w:cs="Times New Roman"/>
            <w:szCs w:val="24"/>
          </w:rPr>
          <w:t xml:space="preserve"> </w:t>
        </w:r>
      </w:ins>
      <w:r w:rsidRPr="002D08F9">
        <w:rPr>
          <w:rFonts w:ascii="Times" w:eastAsia="Cambria" w:hAnsi="Times" w:cs="Times New Roman"/>
          <w:szCs w:val="24"/>
        </w:rPr>
        <w:t>time both in count and as a percent</w:t>
      </w:r>
      <w:ins w:id="180" w:author="Russell, Seth" w:date="2018-11-08T11:13:00Z">
        <w:r w:rsidR="00F937D2">
          <w:rPr>
            <w:rFonts w:ascii="Times" w:eastAsia="Cambria" w:hAnsi="Times" w:cs="Times New Roman"/>
            <w:szCs w:val="24"/>
          </w:rPr>
          <w:t>age</w:t>
        </w:r>
      </w:ins>
      <w:r w:rsidRPr="002D08F9">
        <w:rPr>
          <w:rFonts w:ascii="Times" w:eastAsia="Cambria" w:hAnsi="Times" w:cs="Times New Roman"/>
          <w:szCs w:val="24"/>
        </w:rPr>
        <w:t xml:space="preserve"> of all packages. There 16 packages that list dependencies </w:t>
      </w:r>
      <w:ins w:id="181" w:author="Tell Bennett" w:date="2018-12-20T11:03:00Z">
        <w:r w:rsidR="000D0A99">
          <w:rPr>
            <w:rFonts w:ascii="Times" w:eastAsia="Cambria" w:hAnsi="Times" w:cs="Times New Roman"/>
            <w:szCs w:val="24"/>
          </w:rPr>
          <w:t>on</w:t>
        </w:r>
      </w:ins>
      <w:del w:id="182" w:author="Tell Bennett" w:date="2018-12-20T11:03:00Z">
        <w:r w:rsidRPr="002D08F9" w:rsidDel="000D0A99">
          <w:rPr>
            <w:rFonts w:ascii="Times" w:eastAsia="Cambria" w:hAnsi="Times" w:cs="Times New Roman"/>
            <w:szCs w:val="24"/>
          </w:rPr>
          <w:delText>to</w:delText>
        </w:r>
      </w:del>
      <w:r w:rsidRPr="002D08F9">
        <w:rPr>
          <w:rFonts w:ascii="Times" w:eastAsia="Cambria" w:hAnsi="Times" w:cs="Times New Roman"/>
          <w:szCs w:val="24"/>
        </w:rPr>
        <w:t xml:space="preserve"> more than one testing framework (9 with dependencies on both </w:t>
      </w:r>
      <w:proofErr w:type="spellStart"/>
      <w:r w:rsidRPr="00745143">
        <w:rPr>
          <w:rFonts w:ascii="Consolas" w:eastAsia="Cambria" w:hAnsi="Consolas" w:cs="Consolas"/>
          <w:szCs w:val="24"/>
          <w:rPrChange w:id="183" w:author="Russell, Seth" w:date="2018-12-20T16:31:00Z">
            <w:rPr>
              <w:rFonts w:ascii="Times" w:eastAsia="Cambria" w:hAnsi="Times" w:cs="Times New Roman"/>
              <w:szCs w:val="24"/>
            </w:rPr>
          </w:rPrChange>
        </w:rPr>
        <w:t>RUnit</w:t>
      </w:r>
      <w:proofErr w:type="spellEnd"/>
      <w:r w:rsidRPr="002D08F9">
        <w:rPr>
          <w:rFonts w:ascii="Times" w:eastAsia="Cambria" w:hAnsi="Times" w:cs="Times New Roman"/>
          <w:szCs w:val="24"/>
        </w:rPr>
        <w:t xml:space="preserve"> and </w:t>
      </w:r>
      <w:proofErr w:type="spellStart"/>
      <w:r w:rsidRPr="00745143">
        <w:rPr>
          <w:rFonts w:ascii="Consolas" w:eastAsia="Cambria" w:hAnsi="Consolas" w:cs="Consolas"/>
          <w:szCs w:val="24"/>
          <w:rPrChange w:id="184" w:author="Russell, Seth" w:date="2018-12-20T16:31:00Z">
            <w:rPr>
              <w:rFonts w:ascii="Times" w:eastAsia="Cambria" w:hAnsi="Times" w:cs="Times New Roman"/>
              <w:szCs w:val="24"/>
            </w:rPr>
          </w:rPrChange>
        </w:rPr>
        <w:t>testthat</w:t>
      </w:r>
      <w:proofErr w:type="spellEnd"/>
      <w:r w:rsidRPr="002D08F9">
        <w:rPr>
          <w:rFonts w:ascii="Times" w:eastAsia="Cambria" w:hAnsi="Times" w:cs="Times New Roman"/>
          <w:szCs w:val="24"/>
        </w:rPr>
        <w:t xml:space="preserve">, 7 with dependencies on both </w:t>
      </w:r>
      <w:proofErr w:type="spellStart"/>
      <w:r w:rsidRPr="00745143">
        <w:rPr>
          <w:rFonts w:ascii="Consolas" w:eastAsia="Cambria" w:hAnsi="Consolas" w:cs="Consolas"/>
          <w:szCs w:val="24"/>
          <w:rPrChange w:id="185" w:author="Russell, Seth" w:date="2018-12-20T16:32:00Z">
            <w:rPr>
              <w:rFonts w:ascii="Times" w:eastAsia="Cambria" w:hAnsi="Times" w:cs="Times New Roman"/>
              <w:szCs w:val="24"/>
            </w:rPr>
          </w:rPrChange>
        </w:rPr>
        <w:t>testit</w:t>
      </w:r>
      <w:proofErr w:type="spellEnd"/>
      <w:r w:rsidRPr="002D08F9">
        <w:rPr>
          <w:rFonts w:ascii="Times" w:eastAsia="Cambria" w:hAnsi="Times" w:cs="Times New Roman"/>
          <w:szCs w:val="24"/>
        </w:rPr>
        <w:t xml:space="preserve"> and </w:t>
      </w:r>
      <w:proofErr w:type="spellStart"/>
      <w:r w:rsidRPr="00745143">
        <w:rPr>
          <w:rFonts w:ascii="Consolas" w:eastAsia="Cambria" w:hAnsi="Consolas" w:cs="Consolas"/>
          <w:szCs w:val="24"/>
          <w:rPrChange w:id="186" w:author="Russell, Seth" w:date="2018-12-20T16:32:00Z">
            <w:rPr>
              <w:rFonts w:ascii="Times" w:eastAsia="Cambria" w:hAnsi="Times" w:cs="Times New Roman"/>
              <w:szCs w:val="24"/>
            </w:rPr>
          </w:rPrChange>
        </w:rPr>
        <w:t>testthat</w:t>
      </w:r>
      <w:proofErr w:type="spellEnd"/>
      <w:r w:rsidRPr="002D08F9">
        <w:rPr>
          <w:rFonts w:ascii="Times" w:eastAsia="Cambria" w:hAnsi="Times" w:cs="Times New Roman"/>
          <w:szCs w:val="24"/>
        </w:rPr>
        <w:t xml:space="preserve">), so the total number of packages shown in the histogram includes 16 that are double counted. </w:t>
      </w:r>
      <w:r w:rsidR="00117069">
        <w:rPr>
          <w:rFonts w:ascii="Times" w:eastAsia="Cambria" w:hAnsi="Times" w:cs="Times New Roman"/>
          <w:szCs w:val="24"/>
        </w:rPr>
        <w:t>T</w:t>
      </w:r>
      <w:r w:rsidR="00117069" w:rsidRPr="002D08F9">
        <w:rPr>
          <w:rFonts w:ascii="Times" w:eastAsia="Cambria" w:hAnsi="Times" w:cs="Times New Roman"/>
          <w:szCs w:val="24"/>
        </w:rPr>
        <w:t xml:space="preserve">able </w:t>
      </w:r>
      <w:r w:rsidR="00117069">
        <w:rPr>
          <w:rFonts w:ascii="Times" w:eastAsia="Cambria" w:hAnsi="Times" w:cs="Times New Roman"/>
          <w:szCs w:val="24"/>
        </w:rPr>
        <w:t>S2 contains the data used to generate Figure 2</w:t>
      </w:r>
      <w:r w:rsidR="00117069" w:rsidRPr="002D08F9">
        <w:rPr>
          <w:rFonts w:ascii="Times" w:eastAsia="Cambria" w:hAnsi="Times" w:cs="Times New Roman"/>
          <w:szCs w:val="24"/>
        </w:rPr>
        <w:t>.</w:t>
      </w:r>
    </w:p>
    <w:p w14:paraId="5FCF4E98" w14:textId="5D672BD4" w:rsidR="00806EBE" w:rsidRDefault="00806EBE" w:rsidP="00BC60C5">
      <w:pPr>
        <w:contextualSpacing w:val="0"/>
        <w:rPr>
          <w:rFonts w:ascii="Times" w:eastAsia="Cambria" w:hAnsi="Times" w:cs="Times New Roman"/>
          <w:szCs w:val="24"/>
        </w:rPr>
      </w:pPr>
    </w:p>
    <w:p w14:paraId="10D4B30B" w14:textId="03B47AE3"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the numbers from Metric 1 do not match the numbers of Metric 2, some additional exploration is necessary. There are 8</w:t>
      </w:r>
      <w:del w:id="187" w:author="Russell, Seth" w:date="2018-12-10T11:48:00Z">
        <w:r w:rsidRPr="002D08F9" w:rsidDel="00A91931">
          <w:rPr>
            <w:rFonts w:ascii="Times" w:eastAsia="Cambria" w:hAnsi="Times" w:cs="Times New Roman"/>
            <w:szCs w:val="24"/>
          </w:rPr>
          <w:delText>66</w:delText>
        </w:r>
      </w:del>
      <w:ins w:id="188" w:author="Russell, Seth" w:date="2018-12-10T11:48:00Z">
        <w:r w:rsidR="00A91931">
          <w:rPr>
            <w:rFonts w:ascii="Times" w:eastAsia="Cambria" w:hAnsi="Times" w:cs="Times New Roman"/>
            <w:szCs w:val="24"/>
          </w:rPr>
          <w:t>84</w:t>
        </w:r>
      </w:ins>
      <w:r w:rsidRPr="002D08F9">
        <w:rPr>
          <w:rFonts w:ascii="Times" w:eastAsia="Cambria" w:hAnsi="Times" w:cs="Times New Roman"/>
          <w:szCs w:val="24"/>
        </w:rPr>
        <w:t xml:space="preserve"> more packages identified from Metric 1 vs Metric 2. There are 1</w:t>
      </w:r>
      <w:ins w:id="189" w:author="Russell, Seth" w:date="2018-12-10T11:48:00Z">
        <w:r w:rsidR="00A91931">
          <w:rPr>
            <w:rFonts w:ascii="Times" w:eastAsia="Cambria" w:hAnsi="Times" w:cs="Times New Roman"/>
            <w:szCs w:val="24"/>
          </w:rPr>
          <w:t>115</w:t>
        </w:r>
      </w:ins>
      <w:del w:id="190" w:author="Russell, Seth" w:date="2018-12-10T11:48:00Z">
        <w:r w:rsidRPr="002D08F9" w:rsidDel="00A91931">
          <w:rPr>
            <w:rFonts w:ascii="Times" w:eastAsia="Cambria" w:hAnsi="Times" w:cs="Times New Roman"/>
            <w:szCs w:val="24"/>
          </w:rPr>
          <w:delText>080</w:delText>
        </w:r>
      </w:del>
      <w:r w:rsidRPr="002D08F9">
        <w:rPr>
          <w:rFonts w:ascii="Times" w:eastAsia="Cambria" w:hAnsi="Times" w:cs="Times New Roman"/>
          <w:szCs w:val="24"/>
        </w:rPr>
        <w:t xml:space="preserve"> packages that do not list a dependency to a testing framework, but have a testing directory</w:t>
      </w:r>
      <w:ins w:id="191" w:author="Russell, Seth" w:date="2018-12-10T15:27:00Z">
        <w:r w:rsidR="00644375">
          <w:rPr>
            <w:rFonts w:ascii="Times" w:eastAsia="Cambria" w:hAnsi="Times" w:cs="Times New Roman"/>
            <w:szCs w:val="24"/>
          </w:rPr>
          <w:t xml:space="preserve">; e.g. </w:t>
        </w:r>
      </w:ins>
      <w:del w:id="192" w:author="Russell, Seth" w:date="2018-12-10T15:27:00Z">
        <w:r w:rsidRPr="002D08F9" w:rsidDel="00644375">
          <w:rPr>
            <w:rFonts w:ascii="Times" w:eastAsia="Cambria" w:hAnsi="Times" w:cs="Times New Roman"/>
            <w:szCs w:val="24"/>
          </w:rPr>
          <w:delText xml:space="preserve"> – see </w:delText>
        </w:r>
      </w:del>
      <w:r w:rsidRPr="002D08F9">
        <w:rPr>
          <w:rFonts w:ascii="Times" w:eastAsia="Cambria" w:hAnsi="Times" w:cs="Times New Roman"/>
          <w:szCs w:val="24"/>
        </w:rPr>
        <w:t xml:space="preserve">the package </w:t>
      </w:r>
      <w:proofErr w:type="spellStart"/>
      <w:r w:rsidRPr="00F45D21">
        <w:rPr>
          <w:rFonts w:ascii="Consolas" w:eastAsia="Cambria" w:hAnsi="Consolas" w:cs="Consolas"/>
          <w:szCs w:val="24"/>
          <w:rPrChange w:id="193" w:author="Russell, Seth" w:date="2018-12-20T16:33:00Z">
            <w:rPr>
              <w:rFonts w:ascii="Times" w:eastAsia="Cambria" w:hAnsi="Times" w:cs="Times New Roman"/>
              <w:szCs w:val="24"/>
            </w:rPr>
          </w:rPrChange>
        </w:rPr>
        <w:t>xlsx</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Dragulescu &amp; Arendt, 2018)</w:t>
      </w:r>
      <w:r w:rsidRPr="002D08F9">
        <w:rPr>
          <w:rFonts w:ascii="Times" w:eastAsia="Cambria" w:hAnsi="Times" w:cs="Times New Roman"/>
          <w:szCs w:val="24"/>
        </w:rPr>
        <w:fldChar w:fldCharType="end"/>
      </w:r>
      <w:del w:id="194" w:author="Russell, Seth" w:date="2018-12-10T15:27:00Z">
        <w:r w:rsidRPr="002D08F9" w:rsidDel="00644375">
          <w:rPr>
            <w:rFonts w:ascii="Times" w:eastAsia="Cambria" w:hAnsi="Times" w:cs="Times New Roman"/>
            <w:szCs w:val="24"/>
          </w:rPr>
          <w:delText xml:space="preserve"> as an example</w:delText>
        </w:r>
      </w:del>
      <w:r w:rsidRPr="002D08F9">
        <w:rPr>
          <w:rFonts w:ascii="Times" w:eastAsia="Cambria" w:hAnsi="Times" w:cs="Times New Roman"/>
          <w:szCs w:val="24"/>
        </w:rPr>
        <w:t xml:space="preserve">. Some </w:t>
      </w:r>
      <w:del w:id="195" w:author="Russell, Seth" w:date="2018-12-10T15:25:00Z">
        <w:r w:rsidRPr="002D08F9" w:rsidDel="00644375">
          <w:rPr>
            <w:rFonts w:ascii="Times" w:eastAsia="Cambria" w:hAnsi="Times" w:cs="Times New Roman"/>
            <w:szCs w:val="24"/>
          </w:rPr>
          <w:delText>also actually</w:delText>
        </w:r>
      </w:del>
      <w:ins w:id="196" w:author="Russell, Seth" w:date="2018-12-10T15:25:00Z">
        <w:r w:rsidR="00644375">
          <w:rPr>
            <w:rFonts w:ascii="Times" w:eastAsia="Cambria" w:hAnsi="Times" w:cs="Times New Roman"/>
            <w:szCs w:val="24"/>
          </w:rPr>
          <w:t>packages</w:t>
        </w:r>
      </w:ins>
      <w:r w:rsidRPr="002D08F9">
        <w:rPr>
          <w:rFonts w:ascii="Times" w:eastAsia="Cambria" w:hAnsi="Times" w:cs="Times New Roman"/>
          <w:szCs w:val="24"/>
        </w:rPr>
        <w:t xml:space="preserve"> use a testing framework, but do not list it as a dependency</w:t>
      </w:r>
      <w:ins w:id="197" w:author="Russell, Seth" w:date="2018-12-10T15:27:00Z">
        <w:r w:rsidR="00644375">
          <w:rPr>
            <w:rFonts w:ascii="Times" w:eastAsia="Cambria" w:hAnsi="Times" w:cs="Times New Roman"/>
            <w:szCs w:val="24"/>
          </w:rPr>
          <w:t xml:space="preserve">; </w:t>
        </w:r>
      </w:ins>
      <w:del w:id="198" w:author="Russell, Seth" w:date="2018-12-10T15:27:00Z">
        <w:r w:rsidRPr="002D08F9" w:rsidDel="00644375">
          <w:rPr>
            <w:rFonts w:ascii="Times" w:eastAsia="Cambria" w:hAnsi="Times" w:cs="Times New Roman"/>
            <w:szCs w:val="24"/>
          </w:rPr>
          <w:delText>,</w:delText>
        </w:r>
      </w:del>
      <w:ins w:id="199" w:author="Russell, Seth" w:date="2018-12-10T15:27:00Z">
        <w:r w:rsidR="00644375">
          <w:rPr>
            <w:rFonts w:ascii="Times" w:eastAsia="Cambria" w:hAnsi="Times" w:cs="Times New Roman"/>
            <w:szCs w:val="24"/>
          </w:rPr>
          <w:t xml:space="preserve">e.g. </w:t>
        </w:r>
      </w:ins>
      <w:del w:id="200" w:author="Russell, Seth" w:date="2018-12-10T15:27:00Z">
        <w:r w:rsidRPr="002D08F9" w:rsidDel="00644375">
          <w:rPr>
            <w:rFonts w:ascii="Times" w:eastAsia="Cambria" w:hAnsi="Times" w:cs="Times New Roman"/>
            <w:szCs w:val="24"/>
          </w:rPr>
          <w:delText xml:space="preserve"> see </w:delText>
        </w:r>
      </w:del>
      <w:r w:rsidRPr="002D08F9">
        <w:rPr>
          <w:rFonts w:ascii="Times" w:eastAsia="Cambria" w:hAnsi="Times" w:cs="Times New Roman"/>
          <w:szCs w:val="24"/>
        </w:rPr>
        <w:t xml:space="preserve">the package </w:t>
      </w:r>
      <w:proofErr w:type="spellStart"/>
      <w:r w:rsidRPr="00F45D21">
        <w:rPr>
          <w:rFonts w:ascii="Consolas" w:eastAsia="Cambria" w:hAnsi="Consolas" w:cs="Consolas"/>
          <w:szCs w:val="24"/>
          <w:rPrChange w:id="201" w:author="Russell, Seth" w:date="2018-12-20T16:33:00Z">
            <w:rPr>
              <w:rFonts w:ascii="Times" w:eastAsia="Cambria" w:hAnsi="Times" w:cs="Times New Roman"/>
              <w:szCs w:val="24"/>
            </w:rPr>
          </w:rPrChange>
        </w:rPr>
        <w:t>redcapAPI</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utter &amp; Lane, 2018)</w:t>
      </w:r>
      <w:r w:rsidRPr="002D08F9">
        <w:rPr>
          <w:rFonts w:ascii="Times" w:eastAsia="Cambria" w:hAnsi="Times" w:cs="Times New Roman"/>
          <w:szCs w:val="24"/>
        </w:rPr>
        <w:fldChar w:fldCharType="end"/>
      </w:r>
      <w:del w:id="202" w:author="Russell, Seth" w:date="2018-12-10T15:28:00Z">
        <w:r w:rsidRPr="002D08F9" w:rsidDel="00644375">
          <w:rPr>
            <w:rFonts w:ascii="Times" w:eastAsia="Cambria" w:hAnsi="Times" w:cs="Times New Roman"/>
            <w:szCs w:val="24"/>
          </w:rPr>
          <w:delText xml:space="preserve"> as a</w:delText>
        </w:r>
      </w:del>
      <w:del w:id="203" w:author="Russell, Seth" w:date="2018-12-10T15:27:00Z">
        <w:r w:rsidRPr="002D08F9" w:rsidDel="00644375">
          <w:rPr>
            <w:rFonts w:ascii="Times" w:eastAsia="Cambria" w:hAnsi="Times" w:cs="Times New Roman"/>
            <w:szCs w:val="24"/>
          </w:rPr>
          <w:delText>n example</w:delText>
        </w:r>
      </w:del>
      <w:r w:rsidRPr="002D08F9">
        <w:rPr>
          <w:rFonts w:ascii="Times" w:eastAsia="Cambria" w:hAnsi="Times" w:cs="Times New Roman"/>
          <w:szCs w:val="24"/>
        </w:rPr>
        <w:t>. There are also 2</w:t>
      </w:r>
      <w:del w:id="204" w:author="Russell, Seth" w:date="2018-12-10T11:48:00Z">
        <w:r w:rsidRPr="002D08F9" w:rsidDel="00A91931">
          <w:rPr>
            <w:rFonts w:ascii="Times" w:eastAsia="Cambria" w:hAnsi="Times" w:cs="Times New Roman"/>
            <w:szCs w:val="24"/>
          </w:rPr>
          <w:delText>14</w:delText>
        </w:r>
      </w:del>
      <w:ins w:id="205" w:author="Russell, Seth" w:date="2018-12-10T11:48:00Z">
        <w:r w:rsidR="00A91931">
          <w:rPr>
            <w:rFonts w:ascii="Times" w:eastAsia="Cambria" w:hAnsi="Times" w:cs="Times New Roman"/>
            <w:szCs w:val="24"/>
          </w:rPr>
          <w:t>31</w:t>
        </w:r>
      </w:ins>
      <w:r w:rsidRPr="002D08F9">
        <w:rPr>
          <w:rFonts w:ascii="Times" w:eastAsia="Cambria" w:hAnsi="Times" w:cs="Times New Roman"/>
          <w:szCs w:val="24"/>
        </w:rPr>
        <w:t xml:space="preserve"> packages that list a testing framework as a dependency, but do not contain a directory with tests.</w:t>
      </w:r>
      <w:ins w:id="206" w:author="Russell, Seth" w:date="2018-12-11T15:47:00Z">
        <w:r w:rsidR="00DA1B9E">
          <w:rPr>
            <w:rFonts w:ascii="Times" w:eastAsia="Cambria" w:hAnsi="Times" w:cs="Times New Roman"/>
            <w:szCs w:val="24"/>
          </w:rPr>
          <w:t xml:space="preserve"> See Supplemental tables </w:t>
        </w:r>
      </w:ins>
      <w:ins w:id="207" w:author="Russell, Seth" w:date="2018-12-11T15:48:00Z">
        <w:r w:rsidR="00DA1B9E">
          <w:rPr>
            <w:rFonts w:ascii="Times" w:eastAsia="Cambria" w:hAnsi="Times" w:cs="Times New Roman"/>
            <w:szCs w:val="24"/>
          </w:rPr>
          <w:t xml:space="preserve">S1 and S2 </w:t>
        </w:r>
      </w:ins>
      <w:ins w:id="208" w:author="Russell, Seth" w:date="2018-12-11T15:47:00Z">
        <w:r w:rsidR="00DA1B9E">
          <w:rPr>
            <w:rFonts w:ascii="Times" w:eastAsia="Cambria" w:hAnsi="Times" w:cs="Times New Roman"/>
            <w:szCs w:val="24"/>
          </w:rPr>
          <w:t>for more details.</w:t>
        </w:r>
      </w:ins>
    </w:p>
    <w:p w14:paraId="1EFBF1D1" w14:textId="77777777" w:rsidR="00BC60C5" w:rsidRDefault="00BC60C5" w:rsidP="00BC60C5">
      <w:pPr>
        <w:contextualSpacing w:val="0"/>
        <w:rPr>
          <w:rFonts w:ascii="Times" w:eastAsia="Cambria" w:hAnsi="Times" w:cs="Times New Roman"/>
          <w:szCs w:val="24"/>
        </w:rPr>
      </w:pPr>
    </w:p>
    <w:p w14:paraId="48B00A96" w14:textId="4CDD6BED" w:rsidR="00BC60C5" w:rsidRPr="00BC60C5" w:rsidDel="00182F59" w:rsidRDefault="00BC60C5">
      <w:pPr>
        <w:pStyle w:val="Heading3"/>
        <w:rPr>
          <w:del w:id="209" w:author="Russell, Seth" w:date="2018-12-11T14:01:00Z"/>
        </w:rPr>
        <w:pPrChange w:id="210" w:author="Russell, Seth" w:date="2018-12-17T08:22:00Z">
          <w:pPr>
            <w:contextualSpacing w:val="0"/>
          </w:pPr>
        </w:pPrChange>
      </w:pPr>
      <w:del w:id="211" w:author="Russell, Seth" w:date="2018-12-11T14:01:00Z">
        <w:r w:rsidRPr="00BC60C5" w:rsidDel="00182F59">
          <w:delText>WHEN TO TEST</w:delText>
        </w:r>
      </w:del>
    </w:p>
    <w:p w14:paraId="5D062FE1" w14:textId="34B8E3C5" w:rsidR="002D08F9" w:rsidRPr="002D08F9" w:rsidDel="00182F59" w:rsidRDefault="002D08F9">
      <w:pPr>
        <w:pStyle w:val="Heading3"/>
        <w:rPr>
          <w:del w:id="212" w:author="Russell, Seth" w:date="2018-12-11T14:01:00Z"/>
          <w:rFonts w:ascii="Times" w:hAnsi="Times" w:cs="Times New Roman"/>
        </w:rPr>
        <w:pPrChange w:id="213" w:author="Russell, Seth" w:date="2018-12-17T08:22:00Z">
          <w:pPr>
            <w:contextualSpacing w:val="0"/>
          </w:pPr>
        </w:pPrChange>
      </w:pPr>
      <w:del w:id="214" w:author="Russell, Seth" w:date="2018-12-11T14:01:00Z">
        <w:r w:rsidRPr="002D08F9" w:rsidDel="00182F59">
          <w:rPr>
            <w:rFonts w:ascii="Times" w:hAnsi="Times" w:cs="Times New Roman"/>
          </w:rPr>
          <w:delTex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delText>
        </w:r>
        <w:r w:rsidRPr="002D08F9" w:rsidDel="00182F59">
          <w:rPr>
            <w:rFonts w:ascii="Times" w:hAnsi="Times" w:cs="Times New Roman"/>
          </w:rPr>
          <w:fldChar w:fldCharType="begin"/>
        </w:r>
      </w:del>
      <w:del w:id="215" w:author="Russell, Seth" w:date="2018-11-08T10:41:00Z">
        <w:r w:rsidRPr="002D08F9" w:rsidDel="009D01E6">
          <w:rPr>
            <w:rFonts w:ascii="Times" w:hAnsi="Times" w:cs="Times New Roman"/>
          </w:rPr>
          <w:delInstrText xml:space="preserve"> ADDIN ZOTERO_ITEM CSL_CITATION {"citationID":"GPL5cNYe","properties":{"formattedCitation":"(David Heinemeier Hansson, 2014; Sommerville, 2016)","plainCitation":"(David Heinemeier 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delInstrText>
        </w:r>
      </w:del>
      <w:del w:id="216" w:author="Russell, Seth" w:date="2018-12-11T14:01:00Z">
        <w:r w:rsidRPr="002D08F9" w:rsidDel="00182F59">
          <w:rPr>
            <w:rFonts w:ascii="Times" w:hAnsi="Times" w:cs="Times New Roman"/>
          </w:rPr>
          <w:fldChar w:fldCharType="separate"/>
        </w:r>
      </w:del>
      <w:del w:id="217" w:author="Russell, Seth" w:date="2018-11-08T10:41:00Z">
        <w:r w:rsidRPr="009D01E6" w:rsidDel="009D01E6">
          <w:rPr>
            <w:rFonts w:ascii="Times" w:hAnsi="Times" w:cs="Times New Roman"/>
            <w:noProof/>
          </w:rPr>
          <w:delText>(David Heinemeier Hansson, 2014; Sommerville, 2016)</w:delText>
        </w:r>
      </w:del>
      <w:del w:id="218" w:author="Russell, Seth" w:date="2018-12-11T14:01:00Z">
        <w:r w:rsidRPr="002D08F9" w:rsidDel="00182F59">
          <w:rPr>
            <w:rFonts w:ascii="Times" w:hAnsi="Times" w:cs="Times New Roman"/>
          </w:rPr>
          <w:fldChar w:fldCharType="end"/>
        </w:r>
        <w:r w:rsidRPr="002D08F9" w:rsidDel="00182F59">
          <w:rPr>
            <w:rFonts w:ascii="Times" w:hAnsi="Times" w:cs="Times New Roman"/>
          </w:rPr>
          <w:delText>.  A better approach that matches the flexible and changing nature of research software is to create tests after a requirement or feature has been implemented.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delText>
        </w:r>
        <w:r w:rsidRPr="002D08F9" w:rsidDel="00182F59">
          <w:rPr>
            <w:rFonts w:ascii="Times" w:hAnsi="Times" w:cs="Times New Roman"/>
          </w:rPr>
          <w:br/>
        </w:r>
        <w:r w:rsidRPr="002D08F9" w:rsidDel="00182F59">
          <w:rPr>
            <w:rFonts w:ascii="Times" w:hAnsi="Times" w:cs="Times New Roman"/>
          </w:rPr>
          <w:br/>
        </w:r>
        <w:r w:rsidR="00BC60C5" w:rsidRPr="00BC60C5" w:rsidDel="00182F59">
          <w:delText>WHAT TO TEST</w:delText>
        </w:r>
      </w:del>
    </w:p>
    <w:p w14:paraId="0F66BBD9" w14:textId="5DCE5296" w:rsidR="002D08F9" w:rsidDel="00182F59" w:rsidRDefault="002D08F9">
      <w:pPr>
        <w:pStyle w:val="Heading3"/>
        <w:rPr>
          <w:del w:id="219" w:author="Russell, Seth" w:date="2018-12-11T14:01:00Z"/>
          <w:rFonts w:ascii="Times" w:hAnsi="Times" w:cs="Times New Roman"/>
        </w:rPr>
        <w:pPrChange w:id="220" w:author="Russell, Seth" w:date="2018-12-17T08:22:00Z">
          <w:pPr>
            <w:contextualSpacing w:val="0"/>
          </w:pPr>
        </w:pPrChange>
      </w:pPr>
      <w:del w:id="221" w:author="Russell, Seth" w:date="2018-12-11T14:01:00Z">
        <w:r w:rsidRPr="002D08F9" w:rsidDel="00182F59">
          <w:rPr>
            <w:rFonts w:ascii="Times" w:hAnsi="Times" w:cs="Times New Roman"/>
          </w:rPr>
          <w:delText xml:space="preserve">In an ideal world, any software developed would be accompanied by 100% test coverage validating all aspects of functionality and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 </w:delText>
        </w:r>
        <w:r w:rsidRPr="002D08F9" w:rsidDel="00182F59">
          <w:rPr>
            <w:rFonts w:ascii="Times" w:hAnsi="Times" w:cs="Times New Roman"/>
          </w:rPr>
          <w:fldChar w:fldCharType="begin"/>
        </w:r>
        <w:r w:rsidRPr="002D08F9" w:rsidDel="00182F59">
          <w:rPr>
            <w:rFonts w:ascii="Times" w:hAnsi="Times" w:cs="Times New Roman"/>
          </w:rPr>
          <w:del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delInstrText>
        </w:r>
        <w:r w:rsidRPr="002D08F9" w:rsidDel="00182F59">
          <w:rPr>
            <w:rFonts w:ascii="Times" w:hAnsi="Times" w:cs="Times New Roman"/>
          </w:rPr>
          <w:fldChar w:fldCharType="separate"/>
        </w:r>
        <w:r w:rsidRPr="002D08F9" w:rsidDel="00182F59">
          <w:rPr>
            <w:rFonts w:ascii="Times" w:hAnsi="Times" w:cs="Times New Roman"/>
            <w:noProof/>
          </w:rPr>
          <w:delText>(Rooney, 2002)</w:delText>
        </w:r>
        <w:r w:rsidRPr="002D08F9" w:rsidDel="00182F59">
          <w:rPr>
            <w:rFonts w:ascii="Times" w:hAnsi="Times" w:cs="Times New Roman"/>
          </w:rPr>
          <w:fldChar w:fldCharType="end"/>
        </w:r>
        <w:r w:rsidRPr="002D08F9" w:rsidDel="00182F59">
          <w:rPr>
            <w:rFonts w:ascii="Times" w:hAnsi="Times" w:cs="Times New Roman"/>
          </w:rPr>
          <w:delText>.</w:delText>
        </w:r>
      </w:del>
    </w:p>
    <w:p w14:paraId="07CE05A7" w14:textId="4F433EED" w:rsidR="00A875F7" w:rsidRPr="002D08F9" w:rsidDel="00182F59" w:rsidRDefault="00A875F7">
      <w:pPr>
        <w:pStyle w:val="Heading3"/>
        <w:rPr>
          <w:del w:id="222" w:author="Russell, Seth" w:date="2018-12-11T14:01:00Z"/>
          <w:rFonts w:ascii="Times" w:hAnsi="Times" w:cs="Times New Roman"/>
        </w:rPr>
        <w:pPrChange w:id="223" w:author="Russell, Seth" w:date="2018-12-17T08:22:00Z">
          <w:pPr>
            <w:contextualSpacing w:val="0"/>
          </w:pPr>
        </w:pPrChange>
      </w:pPr>
    </w:p>
    <w:p w14:paraId="7341262E" w14:textId="68EA8376" w:rsidR="002D08F9" w:rsidDel="00182F59" w:rsidRDefault="002D08F9">
      <w:pPr>
        <w:pStyle w:val="Heading3"/>
        <w:rPr>
          <w:del w:id="224" w:author="Russell, Seth" w:date="2018-12-11T14:01:00Z"/>
          <w:rFonts w:ascii="Times" w:hAnsi="Times" w:cs="Times New Roman"/>
        </w:rPr>
        <w:pPrChange w:id="225" w:author="Russell, Seth" w:date="2018-12-17T08:22:00Z">
          <w:pPr>
            <w:contextualSpacing w:val="0"/>
          </w:pPr>
        </w:pPrChange>
      </w:pPr>
      <w:del w:id="226" w:author="Russell, Seth" w:date="2018-12-11T14:01:00Z">
        <w:r w:rsidRPr="002D08F9" w:rsidDel="00182F59">
          <w:rPr>
            <w:rFonts w:ascii="Times" w:hAnsi="Times" w:cs="Times New Roman"/>
          </w:rPr>
          <w:delTex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delText>
        </w:r>
      </w:del>
    </w:p>
    <w:p w14:paraId="1BA04155" w14:textId="07C23A9C" w:rsidR="00A875F7" w:rsidRPr="002D08F9" w:rsidDel="00182F59" w:rsidRDefault="00A875F7">
      <w:pPr>
        <w:pStyle w:val="Heading3"/>
        <w:rPr>
          <w:del w:id="227" w:author="Russell, Seth" w:date="2018-12-11T14:01:00Z"/>
          <w:rFonts w:ascii="Times" w:hAnsi="Times" w:cs="Times New Roman"/>
        </w:rPr>
        <w:pPrChange w:id="228" w:author="Russell, Seth" w:date="2018-12-17T08:22:00Z">
          <w:pPr>
            <w:contextualSpacing w:val="0"/>
          </w:pPr>
        </w:pPrChange>
      </w:pPr>
    </w:p>
    <w:p w14:paraId="2562B550" w14:textId="254009F0" w:rsidR="002D08F9" w:rsidDel="00182F59" w:rsidRDefault="002D08F9">
      <w:pPr>
        <w:pStyle w:val="Heading3"/>
        <w:rPr>
          <w:del w:id="229" w:author="Russell, Seth" w:date="2018-12-11T14:01:00Z"/>
          <w:rFonts w:ascii="Times" w:hAnsi="Times" w:cs="Times New Roman"/>
        </w:rPr>
        <w:pPrChange w:id="230" w:author="Russell, Seth" w:date="2018-12-17T08:22:00Z">
          <w:pPr>
            <w:contextualSpacing w:val="0"/>
          </w:pPr>
        </w:pPrChange>
      </w:pPr>
      <w:del w:id="231" w:author="Russell, Seth" w:date="2018-12-11T14:01:00Z">
        <w:r w:rsidRPr="002D08F9" w:rsidDel="00182F59">
          <w:rPr>
            <w:rFonts w:ascii="Times" w:hAnsi="Times" w:cs="Times New Roman"/>
          </w:rPr>
          <w:delText>Once answers to these questions are known, the developer(s) should spend time designing tests to validate key features, avoiding major negatives, and ensuring software performs adequately. Part of the test design process should include how to “test” more than just the code. Some specific aspects of non-code tests include validation of approach and implementation choices with a mentor or colleague.</w:delText>
        </w:r>
      </w:del>
    </w:p>
    <w:p w14:paraId="6C73C188" w14:textId="24CA0EFC" w:rsidR="00BC60C5" w:rsidDel="00182F59" w:rsidRDefault="00BC60C5">
      <w:pPr>
        <w:pStyle w:val="Heading3"/>
        <w:rPr>
          <w:del w:id="232" w:author="Russell, Seth" w:date="2018-12-11T14:01:00Z"/>
          <w:rFonts w:ascii="Times" w:hAnsi="Times" w:cs="Times New Roman"/>
        </w:rPr>
        <w:pPrChange w:id="233" w:author="Russell, Seth" w:date="2018-12-17T08:22:00Z">
          <w:pPr>
            <w:contextualSpacing w:val="0"/>
          </w:pPr>
        </w:pPrChange>
      </w:pPr>
    </w:p>
    <w:p w14:paraId="43AF07F7" w14:textId="7F2121A5" w:rsidR="00BC60C5" w:rsidRPr="002D08F9" w:rsidDel="00182F59" w:rsidRDefault="00BC60C5">
      <w:pPr>
        <w:pStyle w:val="Heading3"/>
        <w:rPr>
          <w:del w:id="234" w:author="Russell, Seth" w:date="2018-12-11T14:01:00Z"/>
        </w:rPr>
        <w:pPrChange w:id="235" w:author="Russell, Seth" w:date="2018-12-17T08:22:00Z">
          <w:pPr>
            <w:contextualSpacing w:val="0"/>
          </w:pPr>
        </w:pPrChange>
      </w:pPr>
      <w:del w:id="236" w:author="Russell, Seth" w:date="2018-12-11T14:01:00Z">
        <w:r w:rsidRPr="00A875F7" w:rsidDel="00182F59">
          <w:delText>HOW TO TEST</w:delText>
        </w:r>
      </w:del>
    </w:p>
    <w:p w14:paraId="65CFE4F8" w14:textId="73E496F1" w:rsidR="002D08F9" w:rsidDel="00182F59" w:rsidRDefault="002D08F9">
      <w:pPr>
        <w:pStyle w:val="Heading3"/>
        <w:rPr>
          <w:del w:id="237" w:author="Russell, Seth" w:date="2018-12-11T14:01:00Z"/>
          <w:rFonts w:ascii="Times" w:hAnsi="Times" w:cs="Times New Roman"/>
        </w:rPr>
        <w:pPrChange w:id="238" w:author="Russell, Seth" w:date="2018-12-17T08:22:00Z">
          <w:pPr>
            <w:contextualSpacing w:val="0"/>
          </w:pPr>
        </w:pPrChange>
      </w:pPr>
      <w:del w:id="239" w:author="Russell, Seth" w:date="2018-12-11T14:01:00Z">
        <w:r w:rsidRPr="002D08F9" w:rsidDel="00182F59">
          <w:rPr>
            <w:rFonts w:ascii="Times" w:hAnsi="Times" w:cs="Times New Roman"/>
          </w:rPr>
          <w:delText xml:space="preserve">Most programming languages have a multitude of testing tools and frameworks available for assisting developers with the process of testing software. Due to the recurring patterns common across programming languages most languages have an SUnit </w:delText>
        </w:r>
      </w:del>
      <w:del w:id="240" w:author="Russell, Seth" w:date="2018-11-08T10:30:00Z">
        <w:r w:rsidR="00950BCA" w:rsidDel="001673F2">
          <w:rPr>
            <w:rFonts w:ascii="Times New Roman" w:hAnsi="Times New Roman" w:cs="Times New Roman"/>
          </w:rPr>
          <w:delText>(“SUnit,” 2017)</w:delText>
        </w:r>
      </w:del>
      <w:del w:id="241" w:author="Russell, Seth" w:date="2018-12-11T14:01:00Z">
        <w:r w:rsidRPr="002D08F9" w:rsidDel="00182F59">
          <w:rPr>
            <w:rFonts w:ascii="Times" w:hAnsi="Times" w:cs="Times New Roman"/>
          </w:rPr>
          <w:fldChar w:fldCharType="begin"/>
        </w:r>
      </w:del>
      <w:del w:id="242" w:author="Russell, Seth" w:date="2018-11-07T17:43:00Z">
        <w:r w:rsidRPr="002D08F9" w:rsidDel="009C3AAD">
          <w:rPr>
            <w:rFonts w:ascii="Times" w:hAnsi="Times" w:cs="Times New Roman"/>
          </w:rPr>
          <w:delInstrText xml:space="preserve"> ADDIN ZOTERO_ITEM CSL_CITATION {"citationID":"P6J5cOK7","properties":{"formattedCitation":"(\\uc0\\u8220{}SUnit,\\uc0\\u8221{} 2017)","plainCitation":"(“SUnit,” 201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delInstrText>
        </w:r>
      </w:del>
      <w:del w:id="243" w:author="Russell, Seth" w:date="2018-12-11T14:01:00Z">
        <w:r w:rsidRPr="002D08F9" w:rsidDel="00182F59">
          <w:rPr>
            <w:rFonts w:ascii="Times" w:hAnsi="Times" w:cs="Times New Roman"/>
          </w:rPr>
          <w:fldChar w:fldCharType="separate"/>
        </w:r>
      </w:del>
      <w:del w:id="244" w:author="Russell, Seth" w:date="2018-11-08T11:07:00Z">
        <w:r w:rsidRPr="00B42653" w:rsidDel="00B42653">
          <w:rPr>
            <w:rFonts w:ascii="Times" w:hAnsi="Times" w:cs="Times New Roman"/>
          </w:rPr>
          <w:delText>(“SUnit,” 2017)</w:delText>
        </w:r>
      </w:del>
      <w:del w:id="245"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derived testing tool, commonly referred to as an “xUnit” </w:delText>
        </w:r>
        <w:r w:rsidRPr="002D08F9" w:rsidDel="00182F59">
          <w:rPr>
            <w:rFonts w:ascii="Times" w:hAnsi="Times" w:cs="Times New Roman"/>
          </w:rPr>
          <w:fldChar w:fldCharType="begin"/>
        </w:r>
      </w:del>
      <w:del w:id="246" w:author="Russell, Seth" w:date="2018-11-08T11:07:00Z">
        <w:r w:rsidRPr="002D08F9" w:rsidDel="00B42653">
          <w:rPr>
            <w:rFonts w:ascii="Times" w:hAnsi="Times" w:cs="Times New Roman"/>
          </w:rPr>
          <w:delInstrText xml:space="preserve"> ADDIN ZOTERO_ITEM CSL_CITATION {"citationID":"ZitrlYOb","properties":{"formattedCitation":"(\\uc0\\u8220{}xUnit,\\uc0\\u8221{} 2017)","plainCitation":"(“xUnit,” 2017)","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delInstrText>
        </w:r>
      </w:del>
      <w:del w:id="247" w:author="Russell, Seth" w:date="2018-12-11T14:01:00Z">
        <w:r w:rsidRPr="002D08F9" w:rsidDel="00182F59">
          <w:rPr>
            <w:rFonts w:ascii="Times" w:hAnsi="Times" w:cs="Times New Roman"/>
          </w:rPr>
          <w:fldChar w:fldCharType="separate"/>
        </w:r>
      </w:del>
      <w:del w:id="248" w:author="Russell, Seth" w:date="2018-11-08T11:07:00Z">
        <w:r w:rsidRPr="00B42653" w:rsidDel="00B42653">
          <w:rPr>
            <w:rFonts w:ascii="Times" w:hAnsi="Times" w:cs="Times New Roman"/>
          </w:rPr>
          <w:delText>(“xUnit,” 2017)</w:delText>
        </w:r>
      </w:del>
      <w:del w:id="249"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testing framework that focuses on validating individual units of code along with necessary input and output meet desired requirements.  Based on software language used, unit tests may be at the class or function/procedure level. Some common xUnit style packages in R are RUnit and testthat. Unit tests should be automated and run regularly to ensure errors are caught and addressed quickly. For R, it is easy to integrate unit tests into the package build process, but other approaches such as via post-commit hook in a version control system are common.</w:delText>
        </w:r>
      </w:del>
    </w:p>
    <w:p w14:paraId="3BEF275E" w14:textId="237F91F1" w:rsidR="00A875F7" w:rsidRPr="002D08F9" w:rsidDel="00182F59" w:rsidRDefault="00A875F7">
      <w:pPr>
        <w:pStyle w:val="Heading3"/>
        <w:rPr>
          <w:del w:id="250" w:author="Russell, Seth" w:date="2018-12-11T14:01:00Z"/>
          <w:rFonts w:ascii="Times" w:hAnsi="Times" w:cs="Times New Roman"/>
        </w:rPr>
        <w:pPrChange w:id="251" w:author="Russell, Seth" w:date="2018-12-17T08:22:00Z">
          <w:pPr>
            <w:contextualSpacing w:val="0"/>
          </w:pPr>
        </w:pPrChange>
      </w:pPr>
    </w:p>
    <w:p w14:paraId="738FFA8C" w14:textId="7AD7DBA6" w:rsidR="002D08F9" w:rsidDel="00182F59" w:rsidRDefault="002D08F9">
      <w:pPr>
        <w:pStyle w:val="Heading3"/>
        <w:rPr>
          <w:del w:id="252" w:author="Russell, Seth" w:date="2018-12-11T14:01:00Z"/>
          <w:rFonts w:ascii="Times" w:hAnsi="Times" w:cs="Times New Roman"/>
        </w:rPr>
        <w:pPrChange w:id="253" w:author="Russell, Seth" w:date="2018-12-17T08:22:00Z">
          <w:pPr>
            <w:contextualSpacing w:val="0"/>
          </w:pPr>
        </w:pPrChange>
      </w:pPr>
      <w:del w:id="254" w:author="Russell, Seth" w:date="2018-12-11T14:01:00Z">
        <w:r w:rsidRPr="002D08F9" w:rsidDel="00182F59">
          <w:rPr>
            <w:rFonts w:ascii="Times" w:hAnsi="Times" w:cs="Times New Roman"/>
          </w:rPr>
          <w:delText xml:space="preserve">In addition to unit tests, users should perform acceptance tests, or high-level functionality tests that validate the software meets requirements. Due to the high-level nature and subjective focus of acceptance tests, they are often manually performed. Careful documentation of how a user will actually use software, referred to as user stories, are translated into step by step tests that a human follows to validate the software works as expected. A few examples of acceptance testing tools are: Selenium </w:delText>
        </w:r>
        <w:r w:rsidRPr="002D08F9" w:rsidDel="00182F59">
          <w:rPr>
            <w:rFonts w:ascii="Times" w:hAnsi="Times" w:cs="Times New Roman"/>
          </w:rPr>
          <w:fldChar w:fldCharType="begin"/>
        </w:r>
      </w:del>
      <w:del w:id="255" w:author="Russell, Seth" w:date="2018-11-07T17:27:00Z">
        <w:r w:rsidRPr="002D08F9" w:rsidDel="00AE1368">
          <w:rPr>
            <w:rFonts w:ascii="Times" w:hAnsi="Times" w:cs="Times New Roman"/>
          </w:rPr>
          <w:delInstrText xml:space="preserve"> ADDIN ZOTERO_ITEM CSL_CITATION {"citationID":"vWE2KJp0","properties":{"formattedCitation":"({\\i{}Selenium})","plainCitation":"(Selenium)","noteIndex":0},"citationItems":[{"id":1685,"uris":["http://zotero.org/users/2180197/items/EG9HJ57N"],"uri":["http://zotero.org/users/2180197/items/EG9HJ57N"],"itemData":{"id":1685,"type":"book","title":"Selenium","URL":"https://www.seleniumhq.org"}}],"schema":"https://github.com/citation-style-language/schema/raw/master/csl-citation.json"} </w:delInstrText>
        </w:r>
      </w:del>
      <w:del w:id="256" w:author="Russell, Seth" w:date="2018-12-11T14:01:00Z">
        <w:r w:rsidRPr="002D08F9" w:rsidDel="00182F59">
          <w:rPr>
            <w:rFonts w:ascii="Times" w:hAnsi="Times" w:cs="Times New Roman"/>
          </w:rPr>
          <w:fldChar w:fldCharType="separate"/>
        </w:r>
      </w:del>
      <w:del w:id="257" w:author="Russell, Seth" w:date="2018-11-07T17:27:00Z">
        <w:r w:rsidRPr="009D01E6" w:rsidDel="00AE1368">
          <w:rPr>
            <w:rFonts w:ascii="Times" w:hAnsi="Times" w:cs="Times New Roman"/>
          </w:rPr>
          <w:delText>(</w:delText>
        </w:r>
        <w:r w:rsidRPr="00271BA6" w:rsidDel="00AE1368">
          <w:rPr>
            <w:rFonts w:ascii="Times" w:hAnsi="Times" w:cs="Times New Roman"/>
            <w:i/>
            <w:iCs/>
          </w:rPr>
          <w:delText>Selenium</w:delText>
        </w:r>
        <w:r w:rsidRPr="00271BA6" w:rsidDel="00AE1368">
          <w:rPr>
            <w:rFonts w:ascii="Times" w:hAnsi="Times" w:cs="Times New Roman"/>
          </w:rPr>
          <w:delText>)</w:delText>
        </w:r>
      </w:del>
      <w:del w:id="258"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Microfocus Unified Functional Testing (formely known as HP’s QuickTest Professional) </w:delText>
        </w:r>
        <w:r w:rsidRPr="002D08F9" w:rsidDel="00182F59">
          <w:rPr>
            <w:rFonts w:ascii="Times" w:hAnsi="Times" w:cs="Times New Roman"/>
          </w:rPr>
          <w:fldChar w:fldCharType="begin"/>
        </w:r>
      </w:del>
      <w:del w:id="259" w:author="Russell, Seth" w:date="2018-11-07T17:59:00Z">
        <w:r w:rsidRPr="002D08F9" w:rsidDel="009C3AAD">
          <w:rPr>
            <w:rFonts w:ascii="Times" w:hAnsi="Times" w:cs="Times New Roman"/>
          </w:rPr>
          <w:delInstrText xml:space="preserve"> ADDIN ZOTERO_ITEM CSL_CITATION {"citationID":"8a9JTYYC","properties":{"formattedCitation":"({\\i{}Unified Functional Testing})","plainCitation":"(Unified Functional Testing)","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delInstrText>
        </w:r>
      </w:del>
      <w:del w:id="260" w:author="Russell, Seth" w:date="2018-12-11T14:01:00Z">
        <w:r w:rsidRPr="002D08F9" w:rsidDel="00182F59">
          <w:rPr>
            <w:rFonts w:ascii="Times" w:hAnsi="Times" w:cs="Times New Roman"/>
          </w:rPr>
          <w:fldChar w:fldCharType="separate"/>
        </w:r>
      </w:del>
      <w:del w:id="261" w:author="Russell, Seth" w:date="2018-11-07T17:59:00Z">
        <w:r w:rsidRPr="00271BA6" w:rsidDel="009C3AAD">
          <w:rPr>
            <w:rFonts w:ascii="Times" w:hAnsi="Times" w:cs="Times New Roman"/>
          </w:rPr>
          <w:delText>(</w:delText>
        </w:r>
        <w:r w:rsidRPr="00271BA6" w:rsidDel="009C3AAD">
          <w:rPr>
            <w:rFonts w:ascii="Times" w:hAnsi="Times" w:cs="Times New Roman"/>
            <w:i/>
            <w:iCs/>
          </w:rPr>
          <w:delText>Unified Functional Testing</w:delText>
        </w:r>
        <w:r w:rsidRPr="00B42653" w:rsidDel="009C3AAD">
          <w:rPr>
            <w:rFonts w:ascii="Times" w:hAnsi="Times" w:cs="Times New Roman"/>
          </w:rPr>
          <w:delText>)</w:delText>
        </w:r>
      </w:del>
      <w:del w:id="262"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and Ranorex </w:delText>
        </w:r>
        <w:r w:rsidRPr="002D08F9" w:rsidDel="00182F59">
          <w:rPr>
            <w:rFonts w:ascii="Times" w:hAnsi="Times" w:cs="Times New Roman"/>
          </w:rPr>
          <w:fldChar w:fldCharType="begin"/>
        </w:r>
      </w:del>
      <w:del w:id="263" w:author="Russell, Seth" w:date="2018-11-07T17:24:00Z">
        <w:r w:rsidRPr="002D08F9" w:rsidDel="00AE1368">
          <w:rPr>
            <w:rFonts w:ascii="Times" w:hAnsi="Times" w:cs="Times New Roman"/>
          </w:rPr>
          <w:delInstrText xml:space="preserve"> ADDIN ZOTERO_ITEM CSL_CITATION {"citationID":"OPM91RcG","properties":{"formattedCitation":"({\\i{}Ranorex})","plainCitation":"(Ranorex)","noteIndex":0},"citationItems":[{"id":1689,"uris":["http://zotero.org/users/2180197/items/K4PINVDU"],"uri":["http://zotero.org/users/2180197/items/K4PINVDU"],"itemData":{"id":1689,"type":"book","title":"Ranorex","publisher":"Ranorex GmbH","URL":"https://www.ranorex.com"}}],"schema":"https://github.com/citation-style-language/schema/raw/master/csl-citation.json"} </w:delInstrText>
        </w:r>
      </w:del>
      <w:del w:id="264" w:author="Russell, Seth" w:date="2018-12-11T14:01:00Z">
        <w:r w:rsidRPr="002D08F9" w:rsidDel="00182F59">
          <w:rPr>
            <w:rFonts w:ascii="Times" w:hAnsi="Times" w:cs="Times New Roman"/>
          </w:rPr>
          <w:fldChar w:fldCharType="separate"/>
        </w:r>
      </w:del>
      <w:del w:id="265" w:author="Russell, Seth" w:date="2018-11-07T17:24:00Z">
        <w:r w:rsidRPr="009D01E6" w:rsidDel="00AE1368">
          <w:rPr>
            <w:rFonts w:ascii="Times" w:hAnsi="Times" w:cs="Times New Roman"/>
          </w:rPr>
          <w:delText>(</w:delText>
        </w:r>
        <w:r w:rsidRPr="00271BA6" w:rsidDel="00AE1368">
          <w:rPr>
            <w:rFonts w:ascii="Times" w:hAnsi="Times" w:cs="Times New Roman"/>
            <w:i/>
            <w:iCs/>
          </w:rPr>
          <w:delText>Ranorex</w:delText>
        </w:r>
        <w:r w:rsidRPr="00271BA6" w:rsidDel="00AE1368">
          <w:rPr>
            <w:rFonts w:ascii="Times" w:hAnsi="Times" w:cs="Times New Roman"/>
          </w:rPr>
          <w:delText>)</w:delText>
        </w:r>
      </w:del>
      <w:del w:id="266"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As research focused software often does not have a GUI, an alternative to manual testing processes is to create a full step by step example via RMarkdown </w:delText>
        </w:r>
        <w:r w:rsidRPr="002D08F9" w:rsidDel="00182F59">
          <w:rPr>
            <w:rFonts w:ascii="Times" w:hAnsi="Times" w:cs="Times New Roman"/>
          </w:rPr>
          <w:fldChar w:fldCharType="begin"/>
        </w:r>
        <w:r w:rsidRPr="002D08F9" w:rsidDel="00182F59">
          <w:rPr>
            <w:rFonts w:ascii="Times" w:hAnsi="Times" w:cs="Times New Roman"/>
          </w:rPr>
          <w:del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delInstrText>
        </w:r>
        <w:r w:rsidRPr="002D08F9" w:rsidDel="00182F59">
          <w:rPr>
            <w:rFonts w:ascii="Times" w:hAnsi="Times" w:cs="Times New Roman"/>
          </w:rPr>
          <w:fldChar w:fldCharType="separate"/>
        </w:r>
        <w:r w:rsidRPr="002D08F9" w:rsidDel="00182F59">
          <w:rPr>
            <w:rFonts w:ascii="Times" w:hAnsi="Times" w:cs="Times New Roman"/>
            <w:noProof/>
          </w:rPr>
          <w:delText>(Xie, 2015)</w:delText>
        </w:r>
        <w:r w:rsidRPr="002D08F9" w:rsidDel="00182F59">
          <w:rPr>
            <w:rFonts w:ascii="Times" w:hAnsi="Times" w:cs="Times New Roman"/>
          </w:rPr>
          <w:fldChar w:fldCharType="end"/>
        </w:r>
        <w:r w:rsidRPr="002D08F9" w:rsidDel="00182F59">
          <w:rPr>
            <w:rFonts w:ascii="Times" w:hAnsi="Times" w:cs="Times New Roman"/>
          </w:rPr>
          <w:delText xml:space="preserve"> notebook demonstrating use of the software followed by either manually or automatic validation that the expected end result is correct. </w:delText>
        </w:r>
      </w:del>
    </w:p>
    <w:p w14:paraId="7F4302D6" w14:textId="46126385" w:rsidR="00A875F7" w:rsidRPr="002D08F9" w:rsidDel="00182F59" w:rsidRDefault="00A875F7">
      <w:pPr>
        <w:pStyle w:val="Heading3"/>
        <w:rPr>
          <w:del w:id="267" w:author="Russell, Seth" w:date="2018-12-11T14:01:00Z"/>
          <w:rFonts w:ascii="Times" w:hAnsi="Times" w:cs="Times New Roman"/>
        </w:rPr>
        <w:pPrChange w:id="268" w:author="Russell, Seth" w:date="2018-12-17T08:22:00Z">
          <w:pPr>
            <w:contextualSpacing w:val="0"/>
          </w:pPr>
        </w:pPrChange>
      </w:pPr>
    </w:p>
    <w:p w14:paraId="758BC1BF" w14:textId="7A614296" w:rsidR="002D08F9" w:rsidDel="00182F59" w:rsidRDefault="002D08F9">
      <w:pPr>
        <w:pStyle w:val="Heading3"/>
        <w:rPr>
          <w:del w:id="269" w:author="Russell, Seth" w:date="2018-12-11T14:01:00Z"/>
          <w:rFonts w:ascii="Times" w:hAnsi="Times" w:cs="Times New Roman"/>
        </w:rPr>
        <w:pPrChange w:id="270" w:author="Russell, Seth" w:date="2018-12-17T08:22:00Z">
          <w:pPr>
            <w:contextualSpacing w:val="0"/>
          </w:pPr>
        </w:pPrChange>
      </w:pPr>
      <w:del w:id="271" w:author="Russell, Seth" w:date="2018-12-11T14:01:00Z">
        <w:r w:rsidRPr="002D08F9" w:rsidDel="00182F59">
          <w:rPr>
            <w:rFonts w:ascii="Times" w:hAnsi="Times" w:cs="Times New Roman"/>
          </w:rPr>
          <w:delTex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delText>
        </w:r>
      </w:del>
    </w:p>
    <w:p w14:paraId="05F191F7" w14:textId="00445B00" w:rsidR="00BC60C5" w:rsidDel="00182F59" w:rsidRDefault="00BC60C5">
      <w:pPr>
        <w:pStyle w:val="Heading3"/>
        <w:rPr>
          <w:del w:id="272" w:author="Russell, Seth" w:date="2018-12-11T14:01:00Z"/>
          <w:rFonts w:ascii="Times" w:hAnsi="Times" w:cs="Times New Roman"/>
        </w:rPr>
        <w:pPrChange w:id="273" w:author="Russell, Seth" w:date="2018-12-17T08:22:00Z">
          <w:pPr>
            <w:contextualSpacing w:val="0"/>
          </w:pPr>
        </w:pPrChange>
      </w:pPr>
    </w:p>
    <w:p w14:paraId="1352DF7A" w14:textId="6E252BE9" w:rsidR="00BC60C5" w:rsidRPr="002D08F9" w:rsidDel="00182F59" w:rsidRDefault="00BC60C5">
      <w:pPr>
        <w:pStyle w:val="Heading3"/>
        <w:rPr>
          <w:del w:id="274" w:author="Russell, Seth" w:date="2018-12-11T14:01:00Z"/>
        </w:rPr>
        <w:pPrChange w:id="275" w:author="Russell, Seth" w:date="2018-12-17T08:22:00Z">
          <w:pPr>
            <w:contextualSpacing w:val="0"/>
          </w:pPr>
        </w:pPrChange>
      </w:pPr>
      <w:del w:id="276" w:author="Russell, Seth" w:date="2018-12-11T14:01:00Z">
        <w:r w:rsidRPr="00A875F7" w:rsidDel="00182F59">
          <w:delText>TESTING ANTI-PATTERNS</w:delText>
        </w:r>
      </w:del>
    </w:p>
    <w:p w14:paraId="1A64E906" w14:textId="71A53AB8" w:rsidR="002D08F9" w:rsidDel="00182F59" w:rsidRDefault="002D08F9">
      <w:pPr>
        <w:pStyle w:val="Heading3"/>
        <w:rPr>
          <w:del w:id="277" w:author="Russell, Seth" w:date="2018-12-11T14:01:00Z"/>
          <w:rFonts w:ascii="Times" w:hAnsi="Times" w:cs="Times New Roman"/>
        </w:rPr>
        <w:pPrChange w:id="278" w:author="Russell, Seth" w:date="2018-12-17T08:22:00Z">
          <w:pPr>
            <w:contextualSpacing w:val="0"/>
          </w:pPr>
        </w:pPrChange>
      </w:pPr>
      <w:del w:id="279" w:author="Russell, Seth" w:date="2018-12-11T14:01:00Z">
        <w:r w:rsidRPr="002D08F9" w:rsidDel="00182F59">
          <w:rPr>
            <w:rFonts w:ascii="Times" w:hAnsi="Times" w:cs="Times New Roman"/>
          </w:rPr>
          <w:delText xml:space="preserve">While the above guidance should help researchers know the basics of testing, it does not cover in detail what not to do. An excellent collection of testing anti-patterns can be found at </w:delText>
        </w:r>
        <w:r w:rsidRPr="002D08F9" w:rsidDel="00182F59">
          <w:rPr>
            <w:rFonts w:ascii="Times" w:hAnsi="Times" w:cs="Times New Roman"/>
          </w:rPr>
          <w:fldChar w:fldCharType="begin"/>
        </w:r>
      </w:del>
      <w:del w:id="280" w:author="Russell, Seth" w:date="2018-11-07T18:01:00Z">
        <w:r w:rsidRPr="002D08F9" w:rsidDel="00FB713D">
          <w:rPr>
            <w:rFonts w:ascii="Times" w:hAnsi="Times" w:cs="Times New Roman"/>
          </w:rPr>
          <w:delInstrText xml:space="preserve"> ADDIN ZOTERO_ITEM CSL_CITATION {"citationID":"mwWnzD0d","properties":{"formattedCitation":"({\\i{}Unit testing Anti-patterns catalogue}; Jarkko Moilanen; James Carr, 2015)","plainCitation":"(Unit testing Anti-patterns catalogue; Jarkko Moilanen; James Carr, 201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delInstrText>
        </w:r>
      </w:del>
      <w:del w:id="281" w:author="Russell, Seth" w:date="2018-12-11T14:01:00Z">
        <w:r w:rsidRPr="002D08F9" w:rsidDel="00182F59">
          <w:rPr>
            <w:rFonts w:ascii="Times" w:hAnsi="Times" w:cs="Times New Roman"/>
          </w:rPr>
          <w:fldChar w:fldCharType="separate"/>
        </w:r>
      </w:del>
      <w:del w:id="282" w:author="Russell, Seth" w:date="2018-11-07T18:01:00Z">
        <w:r w:rsidRPr="00271BA6" w:rsidDel="00FB713D">
          <w:rPr>
            <w:rFonts w:ascii="Times" w:hAnsi="Times" w:cs="Times New Roman"/>
          </w:rPr>
          <w:delText>(</w:delText>
        </w:r>
        <w:r w:rsidRPr="00271BA6" w:rsidDel="00FB713D">
          <w:rPr>
            <w:rFonts w:ascii="Times" w:hAnsi="Times" w:cs="Times New Roman"/>
            <w:i/>
            <w:iCs/>
          </w:rPr>
          <w:delText>Unit te</w:delText>
        </w:r>
        <w:r w:rsidRPr="00B42653" w:rsidDel="00FB713D">
          <w:rPr>
            <w:rFonts w:ascii="Times" w:hAnsi="Times" w:cs="Times New Roman"/>
            <w:i/>
            <w:iCs/>
          </w:rPr>
          <w:delText>sting Anti-patterns catalogue</w:delText>
        </w:r>
        <w:r w:rsidRPr="00B42653" w:rsidDel="00FB713D">
          <w:rPr>
            <w:rFonts w:ascii="Times" w:hAnsi="Times" w:cs="Times New Roman"/>
          </w:rPr>
          <w:delText>; Jarkko Moilanen; James Carr, 2015)</w:delText>
        </w:r>
      </w:del>
      <w:del w:id="283" w:author="Russell, Seth" w:date="2018-12-11T14:01:00Z">
        <w:r w:rsidRPr="002D08F9" w:rsidDel="00182F59">
          <w:rPr>
            <w:rFonts w:ascii="Times" w:hAnsi="Times" w:cs="Times New Roman"/>
          </w:rPr>
          <w:fldChar w:fldCharType="end"/>
        </w:r>
        <w:r w:rsidRPr="002D08F9" w:rsidDel="00182F59">
          <w:rPr>
            <w:rFonts w:ascii="Times" w:hAnsi="Times" w:cs="Times New Roman"/>
          </w:rPr>
          <w:delText>. Some key problems that novices experience when learning how to test software are:</w:delText>
        </w:r>
      </w:del>
    </w:p>
    <w:p w14:paraId="1E4E4B11" w14:textId="6ACAA6D8" w:rsidR="00A875F7" w:rsidRPr="002D08F9" w:rsidDel="00182F59" w:rsidRDefault="00A875F7">
      <w:pPr>
        <w:pStyle w:val="Heading3"/>
        <w:rPr>
          <w:del w:id="284" w:author="Russell, Seth" w:date="2018-12-11T14:01:00Z"/>
          <w:rFonts w:ascii="Times" w:hAnsi="Times" w:cs="Times New Roman"/>
        </w:rPr>
        <w:pPrChange w:id="285" w:author="Russell, Seth" w:date="2018-12-17T08:22:00Z">
          <w:pPr>
            <w:contextualSpacing w:val="0"/>
          </w:pPr>
        </w:pPrChange>
      </w:pPr>
    </w:p>
    <w:p w14:paraId="2C4C4E2B" w14:textId="1368A38A" w:rsidR="002D08F9" w:rsidRPr="002D08F9" w:rsidDel="00182F59" w:rsidRDefault="002D08F9">
      <w:pPr>
        <w:pStyle w:val="Heading3"/>
        <w:rPr>
          <w:del w:id="286" w:author="Russell, Seth" w:date="2018-12-11T14:01:00Z"/>
          <w:rFonts w:ascii="Times" w:hAnsi="Times" w:cs="Times New Roman"/>
        </w:rPr>
        <w:pPrChange w:id="287" w:author="Russell, Seth" w:date="2018-12-17T08:22:00Z">
          <w:pPr>
            <w:numPr>
              <w:numId w:val="8"/>
            </w:numPr>
            <w:ind w:left="720" w:hanging="360"/>
            <w:contextualSpacing w:val="0"/>
          </w:pPr>
        </w:pPrChange>
      </w:pPr>
      <w:del w:id="288" w:author="Russell, Seth" w:date="2018-12-11T14:01:00Z">
        <w:r w:rsidRPr="002D08F9" w:rsidDel="00182F59">
          <w:rPr>
            <w:rFonts w:ascii="Times" w:hAnsi="Times" w:cs="Times New Roman"/>
          </w:rPr>
          <w:delText>Interdependent tests - Interdependent tests can cause multiple test failures. When a failure in an early test case breaks a later test, it can cause difficulty in resolution and remediation.</w:delText>
        </w:r>
      </w:del>
    </w:p>
    <w:p w14:paraId="065F89F0" w14:textId="6CF190C0" w:rsidR="002D08F9" w:rsidRPr="002D08F9" w:rsidDel="00182F59" w:rsidRDefault="002D08F9">
      <w:pPr>
        <w:pStyle w:val="Heading3"/>
        <w:rPr>
          <w:del w:id="289" w:author="Russell, Seth" w:date="2018-12-11T14:01:00Z"/>
          <w:rFonts w:ascii="Times" w:hAnsi="Times" w:cs="Times New Roman"/>
        </w:rPr>
        <w:pPrChange w:id="290" w:author="Russell, Seth" w:date="2018-12-17T08:22:00Z">
          <w:pPr>
            <w:numPr>
              <w:numId w:val="8"/>
            </w:numPr>
            <w:ind w:left="720" w:hanging="360"/>
            <w:contextualSpacing w:val="0"/>
          </w:pPr>
        </w:pPrChange>
      </w:pPr>
      <w:del w:id="291" w:author="Russell, Seth" w:date="2018-12-11T14:01:00Z">
        <w:r w:rsidRPr="002D08F9" w:rsidDel="00182F59">
          <w:rPr>
            <w:rFonts w:ascii="Times" w:hAnsi="Times" w:cs="Times New Roman"/>
          </w:rPr>
          <w:delText>Testing application performance – While testing execution timing or software performance is a good idea and is covered more in the “Software Optimization” section, creating an automated test to perform this is difficult and does not carry over well from one machine to another.</w:delText>
        </w:r>
      </w:del>
    </w:p>
    <w:p w14:paraId="1A3B6626" w14:textId="6625FCC4" w:rsidR="002D08F9" w:rsidRPr="002D08F9" w:rsidDel="00182F59" w:rsidRDefault="002D08F9">
      <w:pPr>
        <w:pStyle w:val="Heading3"/>
        <w:rPr>
          <w:del w:id="292" w:author="Russell, Seth" w:date="2018-12-11T14:01:00Z"/>
          <w:rFonts w:ascii="Times" w:hAnsi="Times" w:cs="Times New Roman"/>
        </w:rPr>
        <w:pPrChange w:id="293" w:author="Russell, Seth" w:date="2018-12-17T08:22:00Z">
          <w:pPr>
            <w:numPr>
              <w:numId w:val="8"/>
            </w:numPr>
            <w:ind w:left="720" w:hanging="360"/>
            <w:contextualSpacing w:val="0"/>
          </w:pPr>
        </w:pPrChange>
      </w:pPr>
      <w:del w:id="294" w:author="Russell, Seth" w:date="2018-12-11T14:01:00Z">
        <w:r w:rsidRPr="002D08F9" w:rsidDel="00182F59">
          <w:rPr>
            <w:rFonts w:ascii="Times" w:hAnsi="Times" w:cs="Times New Roman"/>
          </w:rPr>
          <w:delText>Slow running tests – As much as possible, tests should be automated but still run quickly. If the testing process takes too long consider refactoring tests or evaluating the performance of the software being tested.</w:delText>
        </w:r>
      </w:del>
    </w:p>
    <w:p w14:paraId="73CA8EDA" w14:textId="0326ECBD" w:rsidR="002D08F9" w:rsidRPr="002D08F9" w:rsidDel="00182F59" w:rsidRDefault="002D08F9">
      <w:pPr>
        <w:pStyle w:val="Heading3"/>
        <w:rPr>
          <w:del w:id="295" w:author="Russell, Seth" w:date="2018-12-11T14:01:00Z"/>
          <w:rFonts w:ascii="Times" w:hAnsi="Times" w:cs="Times New Roman"/>
        </w:rPr>
        <w:pPrChange w:id="296" w:author="Russell, Seth" w:date="2018-12-17T08:22:00Z">
          <w:pPr>
            <w:numPr>
              <w:numId w:val="8"/>
            </w:numPr>
            <w:ind w:left="720" w:hanging="360"/>
            <w:contextualSpacing w:val="0"/>
          </w:pPr>
        </w:pPrChange>
      </w:pPr>
      <w:del w:id="297" w:author="Russell, Seth" w:date="2018-12-11T14:01:00Z">
        <w:r w:rsidRPr="002D08F9" w:rsidDel="00182F59">
          <w:rPr>
            <w:rFonts w:ascii="Times" w:hAnsi="Times" w:cs="Times New Roman"/>
          </w:rPr>
          <w:delText>Only test correct input - A common problem in testing is to only validate expected inputs and desired behavior. Make sure tests cover invalid input, exceptions, and similar items.</w:delText>
        </w:r>
      </w:del>
    </w:p>
    <w:p w14:paraId="3CD7333D" w14:textId="72010443" w:rsidR="002D08F9" w:rsidRPr="00BC60C5" w:rsidDel="00182F59" w:rsidRDefault="002D08F9">
      <w:pPr>
        <w:pStyle w:val="Heading3"/>
        <w:rPr>
          <w:del w:id="298" w:author="Russell, Seth" w:date="2018-12-11T14:01:00Z"/>
        </w:rPr>
        <w:pPrChange w:id="299" w:author="Russell, Seth" w:date="2018-12-17T08:22:00Z">
          <w:pPr/>
        </w:pPrChange>
      </w:pPr>
      <w:del w:id="300" w:author="Russell, Seth" w:date="2018-12-11T14:01:00Z">
        <w:r w:rsidRPr="002D08F9" w:rsidDel="00182F59">
          <w:br/>
        </w:r>
        <w:r w:rsidR="00BC60C5" w:rsidRPr="00BC60C5" w:rsidDel="00182F59">
          <w:delText>APPLICATION OF SOFTWARE TESTING TO R PACKAGE DEVELOPMENT</w:delText>
        </w:r>
      </w:del>
    </w:p>
    <w:p w14:paraId="26D57052" w14:textId="0657AD32" w:rsidR="002D08F9" w:rsidDel="00182F59" w:rsidRDefault="002D08F9">
      <w:pPr>
        <w:pStyle w:val="Heading3"/>
        <w:rPr>
          <w:del w:id="301" w:author="Russell, Seth" w:date="2018-12-11T14:01:00Z"/>
          <w:rFonts w:ascii="Times" w:hAnsi="Times" w:cs="Times New Roman"/>
        </w:rPr>
        <w:pPrChange w:id="302" w:author="Russell, Seth" w:date="2018-12-17T08:22:00Z">
          <w:pPr>
            <w:contextualSpacing w:val="0"/>
          </w:pPr>
        </w:pPrChange>
      </w:pPr>
      <w:del w:id="303" w:author="Russell, Seth" w:date="2018-12-11T14:01:00Z">
        <w:r w:rsidRPr="002D08F9" w:rsidDel="00182F59">
          <w:rPr>
            <w:rFonts w:ascii="Times" w:hAnsi="Times" w:cs="Times New Roman"/>
          </w:rPr>
          <w:delText>As a brief example of how to apply the aforementioned testing principles, here is some information on key testing steps followed with PCCC.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delText>
        </w:r>
        <w:r w:rsidR="00A875F7" w:rsidDel="00182F59">
          <w:rPr>
            <w:rFonts w:ascii="Times" w:hAnsi="Times" w:cs="Times New Roman"/>
          </w:rPr>
          <w:delText>uplicates and overlaps existed.</w:delText>
        </w:r>
      </w:del>
    </w:p>
    <w:p w14:paraId="78F0F661" w14:textId="6C9BFBE0" w:rsidR="00A875F7" w:rsidRPr="002D08F9" w:rsidDel="00182F59" w:rsidRDefault="00A875F7">
      <w:pPr>
        <w:pStyle w:val="Heading3"/>
        <w:rPr>
          <w:del w:id="304" w:author="Russell, Seth" w:date="2018-12-11T14:01:00Z"/>
          <w:rFonts w:ascii="Times" w:hAnsi="Times" w:cs="Times New Roman"/>
        </w:rPr>
        <w:pPrChange w:id="305" w:author="Russell, Seth" w:date="2018-12-17T08:22:00Z">
          <w:pPr>
            <w:contextualSpacing w:val="0"/>
          </w:pPr>
        </w:pPrChange>
      </w:pPr>
    </w:p>
    <w:p w14:paraId="6542C65D" w14:textId="18607F42" w:rsidR="002D08F9" w:rsidDel="00182F59" w:rsidRDefault="002D08F9">
      <w:pPr>
        <w:pStyle w:val="Heading3"/>
        <w:rPr>
          <w:del w:id="306" w:author="Russell, Seth" w:date="2018-12-11T14:01:00Z"/>
          <w:rFonts w:ascii="Times" w:hAnsi="Times" w:cs="Times New Roman"/>
        </w:rPr>
        <w:pPrChange w:id="307" w:author="Russell, Seth" w:date="2018-12-17T08:22:00Z">
          <w:pPr>
            <w:contextualSpacing w:val="0"/>
          </w:pPr>
        </w:pPrChange>
      </w:pPr>
      <w:del w:id="308" w:author="Russell, Seth" w:date="2018-12-11T14:01:00Z">
        <w:r w:rsidRPr="002D08F9" w:rsidDel="00182F59">
          <w:rPr>
            <w:rFonts w:ascii="Times" w:hAnsi="Times" w:cs="Times New Roman"/>
          </w:rPr>
          <w:delText>Here is a brief snippet of some of the code used to automatically find duplicates and codes that were already included as part of another code:</w:delText>
        </w:r>
      </w:del>
    </w:p>
    <w:p w14:paraId="48031E1D" w14:textId="48FEB8BB" w:rsidR="00A875F7" w:rsidRPr="002D08F9" w:rsidDel="00182F59" w:rsidRDefault="00A875F7">
      <w:pPr>
        <w:pStyle w:val="Heading3"/>
        <w:rPr>
          <w:del w:id="309" w:author="Russell, Seth" w:date="2018-12-11T14:01:00Z"/>
          <w:rFonts w:ascii="Times" w:hAnsi="Times" w:cs="Times New Roman"/>
        </w:rPr>
        <w:pPrChange w:id="310" w:author="Russell, Seth" w:date="2018-12-17T08:22:00Z">
          <w:pPr>
            <w:contextualSpacing w:val="0"/>
          </w:pPr>
        </w:pPrChange>
      </w:pPr>
    </w:p>
    <w:p w14:paraId="4DC0D00D" w14:textId="1FF253C7" w:rsidR="002D08F9" w:rsidDel="00182F59" w:rsidRDefault="002D08F9">
      <w:pPr>
        <w:pStyle w:val="Heading3"/>
        <w:rPr>
          <w:del w:id="311" w:author="Russell, Seth" w:date="2018-12-11T14:01:00Z"/>
          <w:rFonts w:ascii="Consolas" w:hAnsi="Consolas" w:cs="Consolas"/>
        </w:rPr>
        <w:pPrChange w:id="312" w:author="Russell, Seth" w:date="2018-12-17T08:22:00Z">
          <w:pPr>
            <w:ind w:left="720"/>
            <w:contextualSpacing w:val="0"/>
          </w:pPr>
        </w:pPrChange>
      </w:pPr>
      <w:del w:id="313" w:author="Russell, Seth" w:date="2018-12-11T14:01:00Z">
        <w:r w:rsidRPr="00A875F7" w:rsidDel="00182F59">
          <w:rPr>
            <w:rFonts w:ascii="Consolas" w:hAnsi="Consolas" w:cs="Consolas"/>
          </w:rPr>
          <w:delText>icds &lt;- input.file("../pccc_validation/icd10_codes_r.txt")</w:delText>
        </w:r>
        <w:r w:rsidRPr="002D08F9" w:rsidDel="00182F59">
          <w:rPr>
            <w:rFonts w:ascii="Consolas" w:hAnsi="Consolas" w:cs="Consolas"/>
          </w:rPr>
          <w:br/>
        </w:r>
        <w:r w:rsidRPr="002D08F9" w:rsidDel="00182F59">
          <w:rPr>
            <w:rFonts w:ascii="Consolas" w:hAnsi="Consolas" w:cs="Consolas"/>
          </w:rPr>
          <w:br/>
        </w:r>
        <w:r w:rsidRPr="00A875F7" w:rsidDel="00182F59">
          <w:rPr>
            <w:rFonts w:ascii="Consolas" w:hAnsi="Consolas" w:cs="Consolas"/>
          </w:rPr>
          <w:delText>unlist(lapply(icds, function(i) {</w:delText>
        </w:r>
        <w:r w:rsidRPr="002D08F9" w:rsidDel="00182F59">
          <w:rPr>
            <w:rFonts w:ascii="Consolas" w:hAnsi="Consolas" w:cs="Consolas"/>
          </w:rPr>
          <w:br/>
        </w:r>
        <w:r w:rsidRPr="00A875F7" w:rsidDel="00182F59">
          <w:rPr>
            <w:rFonts w:ascii="Consolas" w:hAnsi="Consolas" w:cs="Consolas"/>
          </w:rPr>
          <w:delText xml:space="preserve">  tmp &lt;- icds[icds != i]</w:delText>
        </w:r>
        <w:r w:rsidRPr="002D08F9" w:rsidDel="00182F59">
          <w:rPr>
            <w:rFonts w:ascii="Consolas" w:hAnsi="Consolas" w:cs="Consolas"/>
          </w:rPr>
          <w:br/>
        </w:r>
        <w:r w:rsidRPr="00A875F7" w:rsidDel="00182F59">
          <w:rPr>
            <w:rFonts w:ascii="Consolas" w:hAnsi="Consolas" w:cs="Consolas"/>
          </w:rPr>
          <w:delText xml:space="preserve">  output &lt;- tmp[grepl(paste0("^", i, ".*"), tmp)]</w:delText>
        </w:r>
        <w:r w:rsidRPr="002D08F9" w:rsidDel="00182F59">
          <w:rPr>
            <w:rFonts w:ascii="Consolas" w:hAnsi="Consolas" w:cs="Consolas"/>
          </w:rPr>
          <w:br/>
        </w:r>
        <w:r w:rsidRPr="00A875F7" w:rsidDel="00182F59">
          <w:rPr>
            <w:rFonts w:ascii="Consolas" w:hAnsi="Consolas" w:cs="Consolas"/>
          </w:rPr>
          <w:delText xml:space="preserve">  # add the matched element into the output</w:delText>
        </w:r>
        <w:r w:rsidRPr="002D08F9" w:rsidDel="00182F59">
          <w:rPr>
            <w:rFonts w:ascii="Consolas" w:hAnsi="Consolas" w:cs="Consolas"/>
          </w:rPr>
          <w:br/>
        </w:r>
        <w:r w:rsidRPr="00A875F7" w:rsidDel="00182F59">
          <w:rPr>
            <w:rFonts w:ascii="Consolas" w:hAnsi="Consolas" w:cs="Consolas"/>
          </w:rPr>
          <w:delText xml:space="preserve">  if(length(output) != 0)</w:delText>
        </w:r>
        <w:r w:rsidRPr="002D08F9" w:rsidDel="00182F59">
          <w:rPr>
            <w:rFonts w:ascii="Consolas" w:hAnsi="Consolas" w:cs="Consolas"/>
          </w:rPr>
          <w:br/>
        </w:r>
        <w:r w:rsidRPr="00A875F7" w:rsidDel="00182F59">
          <w:rPr>
            <w:rFonts w:ascii="Consolas" w:hAnsi="Consolas" w:cs="Consolas"/>
          </w:rPr>
          <w:delText xml:space="preserve">    output &lt;- c(i, output)</w:delText>
        </w:r>
        <w:r w:rsidRPr="002D08F9" w:rsidDel="00182F59">
          <w:rPr>
            <w:rFonts w:ascii="Consolas" w:hAnsi="Consolas" w:cs="Consolas"/>
          </w:rPr>
          <w:br/>
        </w:r>
        <w:r w:rsidRPr="00A875F7" w:rsidDel="00182F59">
          <w:rPr>
            <w:rFonts w:ascii="Consolas" w:hAnsi="Consolas" w:cs="Consolas"/>
          </w:rPr>
          <w:delText xml:space="preserve">  output</w:delText>
        </w:r>
        <w:r w:rsidRPr="002D08F9" w:rsidDel="00182F59">
          <w:rPr>
            <w:rFonts w:ascii="Consolas" w:hAnsi="Consolas" w:cs="Consolas"/>
          </w:rPr>
          <w:br/>
        </w:r>
        <w:r w:rsidRPr="00A875F7" w:rsidDel="00182F59">
          <w:rPr>
            <w:rFonts w:ascii="Consolas" w:hAnsi="Consolas" w:cs="Consolas"/>
          </w:rPr>
          <w:delText>}))</w:delText>
        </w:r>
      </w:del>
    </w:p>
    <w:p w14:paraId="2640E222" w14:textId="2E84B78F" w:rsidR="00A875F7" w:rsidRPr="002D08F9" w:rsidDel="00182F59" w:rsidRDefault="00A875F7">
      <w:pPr>
        <w:pStyle w:val="Heading3"/>
        <w:rPr>
          <w:del w:id="314" w:author="Russell, Seth" w:date="2018-12-11T14:01:00Z"/>
          <w:rFonts w:ascii="Consolas" w:hAnsi="Consolas" w:cs="Consolas"/>
        </w:rPr>
        <w:pPrChange w:id="315" w:author="Russell, Seth" w:date="2018-12-17T08:22:00Z">
          <w:pPr>
            <w:ind w:left="720"/>
            <w:contextualSpacing w:val="0"/>
          </w:pPr>
        </w:pPrChange>
      </w:pPr>
    </w:p>
    <w:p w14:paraId="78FA5CA2" w14:textId="29C1C3AB" w:rsidR="002D08F9" w:rsidDel="00182F59" w:rsidRDefault="002D08F9">
      <w:pPr>
        <w:pStyle w:val="Heading3"/>
        <w:rPr>
          <w:del w:id="316" w:author="Russell, Seth" w:date="2018-12-11T14:01:00Z"/>
          <w:rFonts w:ascii="Times" w:hAnsi="Times" w:cs="Times New Roman"/>
        </w:rPr>
        <w:pPrChange w:id="317" w:author="Russell, Seth" w:date="2018-12-17T08:22:00Z">
          <w:pPr>
            <w:contextualSpacing w:val="0"/>
          </w:pPr>
        </w:pPrChange>
      </w:pPr>
      <w:del w:id="318" w:author="Russell, Seth" w:date="2018-12-11T14:01:00Z">
        <w:r w:rsidRPr="002D08F9" w:rsidDel="00182F59">
          <w:rPr>
            <w:rFonts w:ascii="Times" w:hAnsi="Times" w:cs="Times New Roman"/>
          </w:rPr>
          <w:delTex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delText>
        </w:r>
      </w:del>
    </w:p>
    <w:p w14:paraId="22EF3237" w14:textId="097C35EA" w:rsidR="00A875F7" w:rsidRPr="002D08F9" w:rsidDel="00182F59" w:rsidRDefault="00A875F7">
      <w:pPr>
        <w:pStyle w:val="Heading3"/>
        <w:rPr>
          <w:del w:id="319" w:author="Russell, Seth" w:date="2018-12-11T14:01:00Z"/>
          <w:rFonts w:ascii="Times" w:hAnsi="Times" w:cs="Times New Roman"/>
        </w:rPr>
        <w:pPrChange w:id="320" w:author="Russell, Seth" w:date="2018-12-17T08:22:00Z">
          <w:pPr>
            <w:contextualSpacing w:val="0"/>
          </w:pPr>
        </w:pPrChange>
      </w:pPr>
    </w:p>
    <w:p w14:paraId="37C0B1DB" w14:textId="40FFE735" w:rsidR="002D08F9" w:rsidDel="00182F59" w:rsidRDefault="002D08F9">
      <w:pPr>
        <w:pStyle w:val="Heading3"/>
        <w:rPr>
          <w:del w:id="321" w:author="Russell, Seth" w:date="2018-12-11T14:01:00Z"/>
          <w:rFonts w:ascii="Times" w:hAnsi="Times" w:cs="Times New Roman"/>
        </w:rPr>
        <w:pPrChange w:id="322" w:author="Russell, Seth" w:date="2018-12-17T08:22:00Z">
          <w:pPr>
            <w:contextualSpacing w:val="0"/>
          </w:pPr>
        </w:pPrChange>
      </w:pPr>
      <w:del w:id="323" w:author="Russell, Seth" w:date="2018-12-11T14:01:00Z">
        <w:r w:rsidRPr="002D08F9" w:rsidDel="00182F59">
          <w:rPr>
            <w:rFonts w:ascii="Times" w:hAnsi="Times" w:cs="Times New Roman"/>
          </w:rPr>
          <w:delText>Another common pattern is to create a test case for discovered bugs - this ensures that a re-occurrence, known as a “regression” to software engineers, of this error does not happen again. Here is an example that automated a test discovered due to the flexible nature of the sapply function returning different data types based on input:</w:delText>
        </w:r>
      </w:del>
    </w:p>
    <w:p w14:paraId="6A10680F" w14:textId="3455AD54" w:rsidR="00A875F7" w:rsidRPr="002D08F9" w:rsidDel="00182F59" w:rsidRDefault="00A875F7">
      <w:pPr>
        <w:pStyle w:val="Heading3"/>
        <w:rPr>
          <w:del w:id="324" w:author="Russell, Seth" w:date="2018-12-11T14:01:00Z"/>
          <w:rFonts w:ascii="Times" w:hAnsi="Times" w:cs="Times New Roman"/>
        </w:rPr>
        <w:pPrChange w:id="325" w:author="Russell, Seth" w:date="2018-12-17T08:22:00Z">
          <w:pPr>
            <w:contextualSpacing w:val="0"/>
          </w:pPr>
        </w:pPrChange>
      </w:pPr>
    </w:p>
    <w:p w14:paraId="7673F3E6" w14:textId="55E8478D" w:rsidR="002D08F9" w:rsidDel="00182F59" w:rsidRDefault="002D08F9">
      <w:pPr>
        <w:pStyle w:val="Heading3"/>
        <w:rPr>
          <w:del w:id="326" w:author="Russell, Seth" w:date="2018-12-11T14:01:00Z"/>
          <w:rFonts w:ascii="Consolas" w:hAnsi="Consolas" w:cs="Consolas"/>
        </w:rPr>
        <w:pPrChange w:id="327" w:author="Russell, Seth" w:date="2018-12-17T08:22:00Z">
          <w:pPr>
            <w:ind w:left="720"/>
            <w:contextualSpacing w:val="0"/>
          </w:pPr>
        </w:pPrChange>
      </w:pPr>
      <w:del w:id="328" w:author="Russell, Seth" w:date="2018-12-11T14:01:00Z">
        <w:r w:rsidRPr="00A875F7" w:rsidDel="00182F59">
          <w:rPr>
            <w:rFonts w:ascii="Consolas" w:hAnsi="Consolas" w:cs="Consolas"/>
          </w:rPr>
          <w:delText xml:space="preserve"> # Due to previous use of sapply in ccc.R, this would fail - fixed now</w:delText>
        </w:r>
        <w:r w:rsidRPr="002D08F9" w:rsidDel="00182F59">
          <w:rPr>
            <w:rFonts w:ascii="Consolas" w:hAnsi="Consolas" w:cs="Consolas"/>
          </w:rPr>
          <w:br/>
        </w:r>
        <w:r w:rsidRPr="00A875F7" w:rsidDel="00182F59">
          <w:rPr>
            <w:rFonts w:ascii="Consolas" w:hAnsi="Consolas" w:cs="Consolas"/>
          </w:rPr>
          <w:delText xml:space="preserve">  test_that("1 patient with multiple rows of no diagnosis data - should have all CCCs as FALSE", {</w:delText>
        </w:r>
        <w:r w:rsidRPr="002D08F9" w:rsidDel="00182F59">
          <w:rPr>
            <w:rFonts w:ascii="Consolas" w:hAnsi="Consolas" w:cs="Consolas"/>
          </w:rPr>
          <w:br/>
        </w:r>
        <w:r w:rsidRPr="00A875F7" w:rsidDel="00182F59">
          <w:rPr>
            <w:rFonts w:ascii="Consolas" w:hAnsi="Consolas" w:cs="Consolas"/>
          </w:rPr>
          <w:delText xml:space="preserve">    expect_true(all(ccc(dplyr::data_frame(id = 'a', dx1 = NA, dx2 = NA),</w:delText>
        </w:r>
        <w:r w:rsidRPr="002D08F9" w:rsidDel="00182F59">
          <w:rPr>
            <w:rFonts w:ascii="Consolas" w:hAnsi="Consolas" w:cs="Consolas"/>
          </w:rPr>
          <w:br/>
        </w:r>
        <w:r w:rsidRPr="00A875F7" w:rsidDel="00182F59">
          <w:rPr>
            <w:rFonts w:ascii="Consolas" w:hAnsi="Consolas" w:cs="Consolas"/>
          </w:rPr>
          <w:delText xml:space="preserve">                        dx_cols = dplyr::starts_with("dx"),</w:delText>
        </w:r>
        <w:r w:rsidRPr="002D08F9" w:rsidDel="00182F59">
          <w:rPr>
            <w:rFonts w:ascii="Consolas" w:hAnsi="Consolas" w:cs="Consolas"/>
          </w:rPr>
          <w:br/>
        </w:r>
        <w:r w:rsidRPr="00A875F7" w:rsidDel="00182F59">
          <w:rPr>
            <w:rFonts w:ascii="Consolas" w:hAnsi="Consolas" w:cs="Consolas"/>
          </w:rPr>
          <w:delText xml:space="preserve">                        icdv    = code) == 0))</w:delText>
        </w:r>
        <w:r w:rsidRPr="002D08F9" w:rsidDel="00182F59">
          <w:rPr>
            <w:rFonts w:ascii="Consolas" w:hAnsi="Consolas" w:cs="Consolas"/>
          </w:rPr>
          <w:br/>
        </w:r>
        <w:r w:rsidRPr="00A875F7" w:rsidDel="00182F59">
          <w:rPr>
            <w:rFonts w:ascii="Consolas" w:hAnsi="Consolas" w:cs="Consolas"/>
          </w:rPr>
          <w:delText xml:space="preserve">  })</w:delText>
        </w:r>
      </w:del>
    </w:p>
    <w:p w14:paraId="64D4112C" w14:textId="196B50D0" w:rsidR="00A875F7" w:rsidRPr="002D08F9" w:rsidDel="00182F59" w:rsidRDefault="00A875F7">
      <w:pPr>
        <w:pStyle w:val="Heading3"/>
        <w:rPr>
          <w:del w:id="329" w:author="Russell, Seth" w:date="2018-12-11T14:02:00Z"/>
          <w:rFonts w:ascii="Consolas" w:hAnsi="Consolas" w:cs="Consolas"/>
        </w:rPr>
        <w:pPrChange w:id="330" w:author="Russell, Seth" w:date="2018-12-17T08:22:00Z">
          <w:pPr>
            <w:ind w:left="720"/>
            <w:contextualSpacing w:val="0"/>
          </w:pPr>
        </w:pPrChange>
      </w:pPr>
    </w:p>
    <w:p w14:paraId="5960BA7C" w14:textId="19E6EF58" w:rsidR="002D08F9" w:rsidRPr="005C6BD8" w:rsidDel="00437F9A" w:rsidRDefault="002D08F9">
      <w:pPr>
        <w:pStyle w:val="Heading3"/>
        <w:rPr>
          <w:del w:id="331" w:author="Russell, Seth" w:date="2018-12-14T10:04:00Z"/>
          <w:rFonts w:eastAsia="Times New Roman"/>
          <w:bCs/>
          <w:sz w:val="28"/>
        </w:rPr>
        <w:pPrChange w:id="332" w:author="Russell, Seth" w:date="2018-12-17T08:22:00Z">
          <w:pPr>
            <w:keepNext/>
            <w:keepLines/>
            <w:contextualSpacing w:val="0"/>
            <w:outlineLvl w:val="1"/>
          </w:pPr>
        </w:pPrChange>
      </w:pPr>
      <w:bookmarkStart w:id="333" w:name="software-optimization"/>
      <w:bookmarkStart w:id="334" w:name="_Toc523169477"/>
      <w:bookmarkEnd w:id="333"/>
      <w:del w:id="335" w:author="Russell, Seth" w:date="2018-12-14T10:04:00Z">
        <w:r w:rsidRPr="005C6BD8" w:rsidDel="00437F9A">
          <w:rPr>
            <w:rFonts w:eastAsia="Times New Roman"/>
            <w:bCs/>
            <w:sz w:val="28"/>
          </w:rPr>
          <w:delText>S</w:delText>
        </w:r>
        <w:r w:rsidR="005866E2" w:rsidRPr="005C6BD8" w:rsidDel="00437F9A">
          <w:rPr>
            <w:rFonts w:eastAsia="Times New Roman"/>
            <w:bCs/>
            <w:sz w:val="28"/>
          </w:rPr>
          <w:delText>OFTWARE</w:delText>
        </w:r>
        <w:r w:rsidRPr="005C6BD8" w:rsidDel="00437F9A">
          <w:rPr>
            <w:rFonts w:eastAsia="Times New Roman"/>
            <w:bCs/>
            <w:sz w:val="28"/>
          </w:rPr>
          <w:delText xml:space="preserve"> O</w:delText>
        </w:r>
        <w:r w:rsidR="005866E2" w:rsidRPr="005C6BD8" w:rsidDel="00437F9A">
          <w:rPr>
            <w:rFonts w:eastAsia="Times New Roman"/>
            <w:bCs/>
            <w:sz w:val="28"/>
          </w:rPr>
          <w:delText>PTIMIZATION</w:delText>
        </w:r>
        <w:bookmarkEnd w:id="334"/>
      </w:del>
    </w:p>
    <w:p w14:paraId="6EDF11AB" w14:textId="68D0CCE0" w:rsidR="002D08F9" w:rsidDel="00437F9A" w:rsidRDefault="002D08F9">
      <w:pPr>
        <w:pStyle w:val="Heading3"/>
        <w:rPr>
          <w:del w:id="336" w:author="Russell, Seth" w:date="2018-12-14T10:04:00Z"/>
          <w:rFonts w:ascii="Times" w:hAnsi="Times" w:cs="Times New Roman"/>
        </w:rPr>
        <w:pPrChange w:id="337" w:author="Russell, Seth" w:date="2018-12-17T08:22:00Z">
          <w:pPr>
            <w:contextualSpacing w:val="0"/>
          </w:pPr>
        </w:pPrChange>
      </w:pPr>
      <w:del w:id="338" w:author="Russell, Seth" w:date="2018-12-14T10:04:00Z">
        <w:r w:rsidRPr="005C6BD8" w:rsidDel="00437F9A">
          <w:rPr>
            <w:rFonts w:ascii="Times" w:hAnsi="Times" w:cs="Times New Roman"/>
          </w:rPr>
          <w:delTex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delText>
        </w:r>
        <w:r w:rsidRPr="005C6BD8" w:rsidDel="00437F9A">
          <w:rPr>
            <w:rFonts w:ascii="Times" w:hAnsi="Times" w:cs="Times New Roman"/>
          </w:rPr>
          <w:fldChar w:fldCharType="begin"/>
        </w:r>
        <w:r w:rsidRPr="005C6BD8" w:rsidDel="00437F9A">
          <w:rPr>
            <w:rFonts w:ascii="Times" w:hAnsi="Times" w:cs="Times New Roman"/>
          </w:rPr>
          <w:del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437F9A">
          <w:rPr>
            <w:rFonts w:ascii="Times" w:hAnsi="Times" w:cs="Times New Roman"/>
          </w:rPr>
          <w:fldChar w:fldCharType="separate"/>
        </w:r>
        <w:r w:rsidRPr="005C6BD8" w:rsidDel="00437F9A">
          <w:rPr>
            <w:rFonts w:ascii="Times" w:hAnsi="Times" w:cs="Times New Roman"/>
            <w:noProof/>
          </w:rPr>
          <w:delText>(Sommerville, 2015)</w:delText>
        </w:r>
        <w:r w:rsidRPr="005C6BD8" w:rsidDel="00437F9A">
          <w:rPr>
            <w:rFonts w:ascii="Times" w:hAnsi="Times" w:cs="Times New Roman"/>
          </w:rPr>
          <w:fldChar w:fldCharType="end"/>
        </w:r>
        <w:r w:rsidRPr="005C6BD8" w:rsidDel="00437F9A">
          <w:rPr>
            <w:rFonts w:ascii="Times" w:hAnsi="Times" w:cs="Times New Roman"/>
          </w:rPr>
          <w:delText>, they often fail to provide details on how best to evaluate software performance or how to plan for performance during the various phases of software lifecycle.</w:delText>
        </w:r>
      </w:del>
    </w:p>
    <w:p w14:paraId="136F63DA" w14:textId="2D509035" w:rsidR="005C6BD8" w:rsidRPr="005C6BD8" w:rsidDel="00437F9A" w:rsidRDefault="005C6BD8">
      <w:pPr>
        <w:pStyle w:val="Heading3"/>
        <w:rPr>
          <w:del w:id="339" w:author="Russell, Seth" w:date="2018-12-14T10:04:00Z"/>
          <w:rFonts w:ascii="Times" w:hAnsi="Times" w:cs="Times New Roman"/>
        </w:rPr>
        <w:pPrChange w:id="340" w:author="Russell, Seth" w:date="2018-12-17T08:22:00Z">
          <w:pPr>
            <w:contextualSpacing w:val="0"/>
          </w:pPr>
        </w:pPrChange>
      </w:pPr>
    </w:p>
    <w:p w14:paraId="7EB5B92A" w14:textId="4B3EC7E1" w:rsidR="002D08F9" w:rsidDel="00437F9A" w:rsidRDefault="002D08F9">
      <w:pPr>
        <w:pStyle w:val="Heading3"/>
        <w:rPr>
          <w:del w:id="341" w:author="Russell, Seth" w:date="2018-12-14T10:04:00Z"/>
          <w:rFonts w:ascii="Times" w:hAnsi="Times" w:cs="Times New Roman"/>
        </w:rPr>
        <w:pPrChange w:id="342" w:author="Russell, Seth" w:date="2018-12-17T08:22:00Z">
          <w:pPr>
            <w:contextualSpacing w:val="0"/>
          </w:pPr>
        </w:pPrChange>
      </w:pPr>
      <w:del w:id="343" w:author="Russell, Seth" w:date="2018-12-14T10:04:00Z">
        <w:r w:rsidRPr="005C6BD8" w:rsidDel="00437F9A">
          <w:rPr>
            <w:rFonts w:ascii="Times" w:hAnsi="Times" w:cs="Times New Roman"/>
          </w:rPr>
          <w:delText>The survey of R packages that follows indicates that approximately 75% of packages do not use optimization related packages nor compiled code to improve performance.  Following the 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delText>
        </w:r>
      </w:del>
    </w:p>
    <w:p w14:paraId="5C0C8168" w14:textId="13782AA5" w:rsidR="005C6BD8" w:rsidRPr="005C6BD8" w:rsidDel="00437F9A" w:rsidRDefault="005C6BD8">
      <w:pPr>
        <w:pStyle w:val="Heading3"/>
        <w:rPr>
          <w:del w:id="344" w:author="Russell, Seth" w:date="2018-12-14T10:04:00Z"/>
          <w:rFonts w:ascii="Times" w:hAnsi="Times" w:cs="Times New Roman"/>
        </w:rPr>
        <w:pPrChange w:id="345" w:author="Russell, Seth" w:date="2018-12-17T08:22:00Z">
          <w:pPr>
            <w:contextualSpacing w:val="0"/>
          </w:pPr>
        </w:pPrChange>
      </w:pPr>
    </w:p>
    <w:p w14:paraId="1C8D7DC4" w14:textId="3F5EF812" w:rsidR="002D08F9" w:rsidRPr="005C6BD8" w:rsidRDefault="005C6BD8">
      <w:pPr>
        <w:pStyle w:val="Heading3"/>
        <w:rPr>
          <w:rFonts w:eastAsia="Times New Roman"/>
          <w:bCs/>
        </w:rPr>
        <w:pPrChange w:id="346" w:author="Russell, Seth" w:date="2018-12-17T08:22:00Z">
          <w:pPr>
            <w:keepNext/>
            <w:keepLines/>
            <w:contextualSpacing w:val="0"/>
            <w:outlineLvl w:val="2"/>
          </w:pPr>
        </w:pPrChange>
      </w:pPr>
      <w:bookmarkStart w:id="347" w:name="_Toc523169478"/>
      <w:del w:id="348" w:author="Tell Bennett" w:date="2018-12-20T11:04:00Z">
        <w:r w:rsidRPr="005C6BD8" w:rsidDel="000D0A99">
          <w:rPr>
            <w:rFonts w:eastAsia="Times New Roman"/>
            <w:bCs/>
          </w:rPr>
          <w:delText xml:space="preserve">ANALYSIS OF </w:delText>
        </w:r>
      </w:del>
      <w:r w:rsidRPr="005C6BD8">
        <w:rPr>
          <w:rFonts w:eastAsia="Times New Roman"/>
          <w:bCs/>
        </w:rPr>
        <w:t>OPTIMIZATION OF R PACKAGES</w:t>
      </w:r>
      <w:del w:id="349" w:author="Russell, Seth" w:date="2018-12-14T10:05:00Z">
        <w:r w:rsidRPr="005C6BD8" w:rsidDel="00437F9A">
          <w:rPr>
            <w:rFonts w:eastAsia="Times New Roman"/>
            <w:bCs/>
          </w:rPr>
          <w:delText xml:space="preserve"> ON CRAN</w:delText>
        </w:r>
      </w:del>
      <w:bookmarkEnd w:id="347"/>
    </w:p>
    <w:p w14:paraId="7B1E8544" w14:textId="44399B43"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In order to </w:t>
      </w:r>
      <w:del w:id="350" w:author="Tell Bennett" w:date="2018-12-20T11:04:00Z">
        <w:r w:rsidRPr="005C6BD8" w:rsidDel="000D0A99">
          <w:rPr>
            <w:rFonts w:ascii="Times" w:eastAsia="Cambria" w:hAnsi="Times" w:cs="Times New Roman"/>
            <w:szCs w:val="24"/>
          </w:rPr>
          <w:delText xml:space="preserve">get an </w:delText>
        </w:r>
      </w:del>
      <w:r w:rsidRPr="005C6BD8">
        <w:rPr>
          <w:rFonts w:ascii="Times" w:eastAsia="Cambria" w:hAnsi="Times" w:cs="Times New Roman"/>
          <w:szCs w:val="24"/>
        </w:rPr>
        <w:t>estimate</w:t>
      </w:r>
      <w:del w:id="351" w:author="Tell Bennett" w:date="2018-12-20T11:04:00Z">
        <w:r w:rsidRPr="005C6BD8" w:rsidDel="000D0A99">
          <w:rPr>
            <w:rFonts w:ascii="Times" w:eastAsia="Cambria" w:hAnsi="Times" w:cs="Times New Roman"/>
            <w:szCs w:val="24"/>
          </w:rPr>
          <w:delText xml:space="preserve"> of</w:delText>
        </w:r>
      </w:del>
      <w:r w:rsidRPr="005C6BD8">
        <w:rPr>
          <w:rFonts w:ascii="Times" w:eastAsia="Cambria" w:hAnsi="Times" w:cs="Times New Roman"/>
          <w:szCs w:val="24"/>
        </w:rPr>
        <w:t xml:space="preserve"> the level of software optimization common among R software, </w:t>
      </w:r>
      <w:ins w:id="352" w:author="Tell Bennett" w:date="2018-12-20T11:04:00Z">
        <w:r w:rsidR="000D0A99">
          <w:rPr>
            <w:rFonts w:ascii="Times" w:eastAsia="Cambria" w:hAnsi="Times" w:cs="Times New Roman"/>
            <w:szCs w:val="24"/>
          </w:rPr>
          <w:t xml:space="preserve">we performed </w:t>
        </w:r>
      </w:ins>
      <w:r w:rsidRPr="005C6BD8">
        <w:rPr>
          <w:rFonts w:ascii="Times" w:eastAsia="Cambria" w:hAnsi="Times" w:cs="Times New Roman"/>
          <w:szCs w:val="24"/>
        </w:rPr>
        <w:t xml:space="preserve">an analysis of </w:t>
      </w:r>
      <w:ins w:id="353" w:author="Tell Bennett" w:date="2018-12-20T11:04:00Z">
        <w:r w:rsidR="000D0A99">
          <w:rPr>
            <w:rFonts w:ascii="Times" w:eastAsia="Cambria" w:hAnsi="Times" w:cs="Times New Roman"/>
            <w:szCs w:val="24"/>
          </w:rPr>
          <w:t xml:space="preserve">all </w:t>
        </w:r>
      </w:ins>
      <w:r w:rsidRPr="005C6BD8">
        <w:rPr>
          <w:rFonts w:ascii="Times" w:eastAsia="Cambria" w:hAnsi="Times" w:cs="Times New Roman"/>
          <w:szCs w:val="24"/>
        </w:rPr>
        <w:t>R packages available through CRAN</w:t>
      </w:r>
      <w:del w:id="354" w:author="Tell Bennett" w:date="2018-12-20T11:04:00Z">
        <w:r w:rsidRPr="005C6BD8" w:rsidDel="000D0A99">
          <w:rPr>
            <w:rFonts w:ascii="Times" w:eastAsia="Cambria" w:hAnsi="Times" w:cs="Times New Roman"/>
            <w:szCs w:val="24"/>
          </w:rPr>
          <w:delText xml:space="preserve"> has been performed</w:delText>
        </w:r>
      </w:del>
      <w:r w:rsidRPr="005C6BD8">
        <w:rPr>
          <w:rFonts w:ascii="Times" w:eastAsia="Cambria" w:hAnsi="Times" w:cs="Times New Roman"/>
          <w:szCs w:val="24"/>
        </w:rPr>
        <w:t>.  To analyze the use of software optimization tools and techniques</w:t>
      </w:r>
      <w:ins w:id="355" w:author="Tell Bennett" w:date="2018-12-20T11:04:00Z">
        <w:r w:rsidR="000D0A99">
          <w:rPr>
            <w:rFonts w:ascii="Times" w:eastAsia="Cambria" w:hAnsi="Times" w:cs="Times New Roman"/>
            <w:szCs w:val="24"/>
          </w:rPr>
          <w:t>,</w:t>
        </w:r>
      </w:ins>
      <w:r w:rsidRPr="005C6BD8">
        <w:rPr>
          <w:rFonts w:ascii="Times" w:eastAsia="Cambria" w:hAnsi="Times" w:cs="Times New Roman"/>
          <w:szCs w:val="24"/>
        </w:rPr>
        <w:t xml:space="preserve"> we evaluated all CRAN packages on two different metrics:</w:t>
      </w:r>
    </w:p>
    <w:p w14:paraId="16125A78" w14:textId="77777777" w:rsidR="005C6BD8" w:rsidRPr="005C6BD8" w:rsidRDefault="005C6BD8" w:rsidP="005C6BD8">
      <w:pPr>
        <w:contextualSpacing w:val="0"/>
        <w:rPr>
          <w:rFonts w:ascii="Times" w:eastAsia="Cambria" w:hAnsi="Times" w:cs="Times New Roman"/>
          <w:szCs w:val="24"/>
        </w:rPr>
      </w:pPr>
    </w:p>
    <w:p w14:paraId="5CEB8354" w14:textId="54ADDC80"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lastRenderedPageBreak/>
        <w:t xml:space="preserve">Metric 1: </w:t>
      </w:r>
      <w:ins w:id="356" w:author="Russell, Seth" w:date="2018-12-11T15:42:00Z">
        <w:r w:rsidR="001671D8">
          <w:rPr>
            <w:rFonts w:ascii="Times" w:eastAsia="Cambria" w:hAnsi="Times" w:cs="Times New Roman"/>
            <w:szCs w:val="24"/>
          </w:rPr>
          <w:t xml:space="preserve">In the source code of each package, search </w:t>
        </w:r>
      </w:ins>
      <w:del w:id="357" w:author="Russell, Seth" w:date="2018-12-11T15:42:00Z">
        <w:r w:rsidRPr="005C6BD8" w:rsidDel="001671D8">
          <w:rPr>
            <w:rFonts w:ascii="Times" w:eastAsia="Cambria" w:hAnsi="Times" w:cs="Times New Roman"/>
            <w:szCs w:val="24"/>
          </w:rPr>
          <w:delText xml:space="preserve">Grep </w:delText>
        </w:r>
      </w:del>
      <w:r w:rsidRPr="005C6BD8">
        <w:rPr>
          <w:rFonts w:ascii="Times" w:eastAsia="Cambria" w:hAnsi="Times" w:cs="Times New Roman"/>
          <w:szCs w:val="24"/>
        </w:rPr>
        <w:t xml:space="preserve">for non-empty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ies</w:t>
      </w:r>
      <w:ins w:id="358" w:author="Russell, Seth" w:date="2018-12-11T15:42:00Z">
        <w:r w:rsidR="001671D8">
          <w:rPr>
            <w:rFonts w:ascii="Times" w:eastAsia="Cambria" w:hAnsi="Times" w:cs="Times New Roman"/>
            <w:szCs w:val="24"/>
          </w:rPr>
          <w:t xml:space="preserve"> </w:t>
        </w:r>
        <w:r w:rsidR="001671D8" w:rsidRPr="002D08F9">
          <w:rPr>
            <w:rFonts w:ascii="Times" w:eastAsia="Cambria" w:hAnsi="Times" w:cs="Times New Roman"/>
            <w:szCs w:val="24"/>
          </w:rPr>
          <w:t xml:space="preserve">using the </w:t>
        </w:r>
        <w:r w:rsidR="001671D8">
          <w:rPr>
            <w:rFonts w:ascii="Times" w:eastAsia="Cambria" w:hAnsi="Times" w:cs="Times New Roman"/>
            <w:szCs w:val="24"/>
          </w:rPr>
          <w:t xml:space="preserve">regular expression </w:t>
        </w:r>
        <w:r w:rsidR="001671D8" w:rsidRPr="002D08F9">
          <w:rPr>
            <w:rFonts w:ascii="Times" w:eastAsia="Cambria" w:hAnsi="Times" w:cs="Times New Roman"/>
            <w:szCs w:val="24"/>
          </w:rPr>
          <w:t>pattern</w:t>
        </w:r>
        <w:r w:rsidR="001671D8">
          <w:rPr>
            <w:rFonts w:ascii="Times" w:eastAsia="Cambria" w:hAnsi="Times" w:cs="Times New Roman"/>
            <w:szCs w:val="24"/>
          </w:rPr>
          <w:t xml:space="preserve"> </w:t>
        </w:r>
      </w:ins>
      <w:ins w:id="359" w:author="Russell, Seth" w:date="2018-12-11T15:43:00Z">
        <w:r w:rsidR="001671D8" w:rsidRPr="001671D8">
          <w:rPr>
            <w:rFonts w:ascii="Times" w:eastAsia="Cambria" w:hAnsi="Times" w:cs="Times New Roman"/>
            <w:szCs w:val="24"/>
          </w:rPr>
          <w:t>"</w:t>
        </w:r>
        <w:proofErr w:type="spellStart"/>
        <w:proofErr w:type="gramStart"/>
        <w:r w:rsidR="001671D8" w:rsidRPr="001671D8">
          <w:rPr>
            <w:rFonts w:ascii="Times" w:eastAsia="Cambria" w:hAnsi="Times" w:cs="Times New Roman"/>
            <w:szCs w:val="24"/>
          </w:rPr>
          <w:t>src</w:t>
        </w:r>
        <w:proofErr w:type="spellEnd"/>
        <w:r w:rsidR="001671D8" w:rsidRPr="001671D8">
          <w:rPr>
            <w:rFonts w:ascii="Times" w:eastAsia="Cambria" w:hAnsi="Times" w:cs="Times New Roman"/>
            <w:szCs w:val="24"/>
          </w:rPr>
          <w:t>[</w:t>
        </w:r>
        <w:proofErr w:type="gramEnd"/>
        <w:r w:rsidR="001671D8" w:rsidRPr="001671D8">
          <w:rPr>
            <w:rFonts w:ascii="Times" w:eastAsia="Cambria" w:hAnsi="Times" w:cs="Times New Roman"/>
            <w:szCs w:val="24"/>
          </w:rPr>
          <w:t>^/]*/.+"</w:t>
        </w:r>
      </w:ins>
      <w:r w:rsidRPr="005C6BD8">
        <w:rPr>
          <w:rFonts w:ascii="Times" w:eastAsia="Cambria" w:hAnsi="Times" w:cs="Times New Roman"/>
          <w:szCs w:val="24"/>
        </w:rPr>
        <w:t>. By convention, packages using compiled code (C, C++, Fortran) place those files in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directory.</w:t>
      </w:r>
    </w:p>
    <w:p w14:paraId="20FB2516" w14:textId="77777777" w:rsidR="005C6BD8" w:rsidRPr="005C6BD8" w:rsidRDefault="005C6BD8" w:rsidP="005C6BD8">
      <w:pPr>
        <w:ind w:left="720"/>
        <w:contextualSpacing w:val="0"/>
        <w:rPr>
          <w:rFonts w:ascii="Times" w:eastAsia="Cambria" w:hAnsi="Times" w:cs="Times New Roman"/>
          <w:szCs w:val="24"/>
        </w:rPr>
      </w:pPr>
    </w:p>
    <w:p w14:paraId="521A10A5" w14:textId="1AD11CA0"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t xml:space="preserve">Metric 2: Check for stated dependencies on packages that can optimize, scale performance, or evaluate performance of a package. Packages included in analysis are: </w:t>
      </w:r>
      <w:r w:rsidRPr="00F45D21">
        <w:rPr>
          <w:rFonts w:ascii="Consolas" w:eastAsia="Cambria" w:hAnsi="Consolas" w:cs="Consolas"/>
          <w:szCs w:val="24"/>
          <w:rPrChange w:id="360" w:author="Russell, Seth" w:date="2018-12-20T16:34:00Z">
            <w:rPr>
              <w:rFonts w:ascii="Times" w:eastAsia="Cambria" w:hAnsi="Times" w:cs="Times New Roman"/>
              <w:szCs w:val="24"/>
            </w:rPr>
          </w:rPrChange>
        </w:rPr>
        <w:t>DS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Feinerer, Theussl &amp; Buchta,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61" w:author="Russell, Seth" w:date="2018-12-20T16:34:00Z">
            <w:rPr>
              <w:rFonts w:ascii="Times" w:eastAsia="Cambria" w:hAnsi="Times" w:cs="Times New Roman"/>
              <w:szCs w:val="24"/>
            </w:rPr>
          </w:rPrChange>
        </w:rPr>
        <w:t>Rcpp</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ddelbuettel &amp; Balamuta,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62" w:author="Russell, Seth" w:date="2018-12-20T16:34:00Z">
            <w:rPr>
              <w:rFonts w:ascii="Times" w:eastAsia="Cambria" w:hAnsi="Times" w:cs="Times New Roman"/>
              <w:szCs w:val="24"/>
            </w:rPr>
          </w:rPrChange>
        </w:rPr>
        <w:t>RcppParallel</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ins w:id="363" w:author="Russell, Seth" w:date="2018-12-20T17:01:00Z">
        <w:r w:rsidR="00D15F92">
          <w:rPr>
            <w:rFonts w:ascii="Times" w:eastAsia="Cambria" w:hAnsi="Times" w:cs="Times New Roman"/>
            <w:szCs w:val="24"/>
          </w:rPr>
          <w:instrText xml:space="preserve"> ADDIN ZOTERO_ITEM CSL_CITATION {"citationID":"aHVdPpj4","properties":{"formattedCitation":"(Allaire et al., 2018a)","plainCitation":"(Allaire et al., 2018a)","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ins>
      <w:del w:id="364" w:author="Russell, Seth" w:date="2018-12-20T17:01:00Z">
        <w:r w:rsidRPr="005C6BD8" w:rsidDel="00D15F92">
          <w:rPr>
            <w:rFonts w:ascii="Times" w:eastAsia="Cambria" w:hAnsi="Times" w:cs="Times New Roman"/>
            <w:szCs w:val="24"/>
          </w:rPr>
          <w:delInstrText xml:space="preserve"> ADDIN ZOTERO_ITEM CSL_CITATION {"citationID":"aHVdPpj4","properties":{"formattedCitation":"(Allaire et al., 2018)","plainCitation":"(Allaire et al., 2018)","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delInstrText>
        </w:r>
      </w:del>
      <w:r w:rsidRPr="005C6BD8">
        <w:rPr>
          <w:rFonts w:ascii="Times" w:eastAsia="Cambria" w:hAnsi="Times" w:cs="Times New Roman"/>
          <w:szCs w:val="24"/>
        </w:rPr>
        <w:fldChar w:fldCharType="separate"/>
      </w:r>
      <w:ins w:id="365" w:author="Russell, Seth" w:date="2018-12-20T17:01:00Z">
        <w:r w:rsidR="00D15F92">
          <w:rPr>
            <w:rFonts w:ascii="Times" w:eastAsia="Cambria" w:hAnsi="Times" w:cs="Times New Roman"/>
            <w:noProof/>
            <w:szCs w:val="24"/>
          </w:rPr>
          <w:t>(Allaire et al., 2018a)</w:t>
        </w:r>
      </w:ins>
      <w:del w:id="366" w:author="Russell, Seth" w:date="2018-12-20T17:01:00Z">
        <w:r w:rsidRPr="00D15F92" w:rsidDel="00D15F92">
          <w:rPr>
            <w:rFonts w:ascii="Times" w:eastAsia="Cambria" w:hAnsi="Times" w:cs="Times New Roman"/>
            <w:noProof/>
            <w:szCs w:val="24"/>
          </w:rPr>
          <w:delText>(Allaire et al., 2018)</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67" w:author="Russell, Seth" w:date="2018-12-20T16:34:00Z">
            <w:rPr>
              <w:rFonts w:ascii="Times" w:eastAsia="Cambria" w:hAnsi="Times" w:cs="Times New Roman"/>
              <w:szCs w:val="24"/>
            </w:rPr>
          </w:rPrChange>
        </w:rPr>
        <w:t>Rmpi</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Yu, 2002)</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68" w:author="Russell, Seth" w:date="2018-12-20T16:34:00Z">
            <w:rPr>
              <w:rFonts w:ascii="Times" w:eastAsia="Cambria" w:hAnsi="Times" w:cs="Times New Roman"/>
              <w:szCs w:val="24"/>
            </w:rPr>
          </w:rPrChange>
        </w:rPr>
        <w:t>SparkR</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ins w:id="369" w:author="Russell, Seth" w:date="2018-11-08T10:56:00Z">
        <w:r w:rsidR="00271BA6">
          <w:rPr>
            <w:rFonts w:ascii="Times" w:eastAsia="Cambria" w:hAnsi="Times" w:cs="Times New Roman"/>
            <w:szCs w:val="24"/>
          </w:rPr>
          <w:instrText xml:space="preserve"> ADDIN ZOTERO_ITEM CSL_CITATION {"citationID":"JvIR9MoZ","properties":{"formattedCitation":"(Apache Software Foundation, 2018)","plainCitation":"(Apache Software Foundation, 2018)","noteIndex":0},"citationItems":[{"id":1942,"uris":["http://zotero.org/users/2180197/items/ANSPMXWU"],"uri":["http://zotero.org/users/2180197/items/ANSPMXWU"],"itemData":{"id":1942,"type":"webpage","title":"SparkR (R on Spark) - Spark 2.3.2 Documentation","URL":"https://spark.apache.org/docs/latest/sparkr.html","author":[{"literal":"Apache Software Foundation"}],"issued":{"date-parts":[["2018"]]}}}],"schema":"https://github.com/citation-style-language/schema/raw/master/csl-citation.json"} </w:instrText>
        </w:r>
      </w:ins>
      <w:del w:id="370" w:author="Russell, Seth" w:date="2018-11-08T10:56:00Z">
        <w:r w:rsidRPr="005C6BD8" w:rsidDel="00271BA6">
          <w:rPr>
            <w:rFonts w:ascii="Times" w:eastAsia="Cambria" w:hAnsi="Times" w:cs="Times New Roman"/>
            <w:szCs w:val="24"/>
          </w:rPr>
          <w:delInstrText xml:space="preserve"> ADDIN ZOTERO_ITEM CSL_CITATION {"citationID":"JvIR9MoZ","properties":{"formattedCitation":"(\\uc0\\u8220{}SparkR (R on Spark) - Spark 2.3.2 Documentation\\uc0\\u8221{})","plainCitation":"(“SparkR (R on Spark) - Spark 2.3.2 Documentation”)","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delInstrText>
        </w:r>
      </w:del>
      <w:r w:rsidRPr="005C6BD8">
        <w:rPr>
          <w:rFonts w:ascii="Times" w:eastAsia="Cambria" w:hAnsi="Times" w:cs="Times New Roman"/>
          <w:szCs w:val="24"/>
        </w:rPr>
        <w:fldChar w:fldCharType="separate"/>
      </w:r>
      <w:ins w:id="371" w:author="Russell, Seth" w:date="2018-11-08T10:56:00Z">
        <w:r w:rsidR="00271BA6">
          <w:rPr>
            <w:rFonts w:ascii="Times" w:eastAsia="Cambria" w:hAnsi="Times" w:cs="Times New Roman"/>
            <w:szCs w:val="24"/>
          </w:rPr>
          <w:t>(Apache Software Foundation, 2018)</w:t>
        </w:r>
      </w:ins>
      <w:del w:id="372" w:author="Russell, Seth" w:date="2018-11-08T10:56:00Z">
        <w:r w:rsidRPr="00271BA6" w:rsidDel="00271BA6">
          <w:rPr>
            <w:rFonts w:ascii="Times" w:eastAsia="Cambria" w:hAnsi="Times" w:cs="Times New Roman"/>
            <w:szCs w:val="24"/>
          </w:rPr>
          <w:delText>(“SparkR (R on Spark) - Spark 2.3.2 Documentation”)</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73" w:author="Russell, Seth" w:date="2018-12-20T16:34:00Z">
            <w:rPr>
              <w:rFonts w:ascii="Times" w:eastAsia="Cambria" w:hAnsi="Times" w:cs="Times New Roman"/>
              <w:szCs w:val="24"/>
            </w:rPr>
          </w:rPrChange>
        </w:rPr>
        <w:t>batchtools</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et al., 2015)</w:t>
      </w:r>
      <w:r w:rsidRPr="005C6BD8">
        <w:rPr>
          <w:rFonts w:ascii="Times" w:eastAsia="Cambria" w:hAnsi="Times" w:cs="Times New Roman"/>
          <w:szCs w:val="24"/>
        </w:rPr>
        <w:fldChar w:fldCharType="end"/>
      </w:r>
      <w:r w:rsidRPr="005C6BD8">
        <w:rPr>
          <w:rFonts w:ascii="Times" w:eastAsia="Cambria" w:hAnsi="Times" w:cs="Times New Roman"/>
          <w:szCs w:val="24"/>
        </w:rPr>
        <w:t>,</w:t>
      </w:r>
      <w:ins w:id="374" w:author="Russell, Seth" w:date="2018-12-10T16:21:00Z">
        <w:r w:rsidR="00581C2E">
          <w:rPr>
            <w:rFonts w:ascii="Times" w:eastAsia="Cambria" w:hAnsi="Times" w:cs="Times New Roman"/>
            <w:szCs w:val="24"/>
          </w:rPr>
          <w:t xml:space="preserve"> </w:t>
        </w:r>
        <w:r w:rsidR="00581C2E" w:rsidRPr="00F45D21">
          <w:rPr>
            <w:rFonts w:ascii="Consolas" w:eastAsia="Cambria" w:hAnsi="Consolas" w:cs="Consolas"/>
            <w:szCs w:val="24"/>
            <w:rPrChange w:id="375" w:author="Russell, Seth" w:date="2018-12-20T16:34:00Z">
              <w:rPr>
                <w:rFonts w:ascii="Times" w:eastAsia="Cambria" w:hAnsi="Times" w:cs="Times New Roman"/>
                <w:szCs w:val="24"/>
              </w:rPr>
            </w:rPrChange>
          </w:rPr>
          <w:t>bench</w:t>
        </w:r>
        <w:r w:rsidR="00581C2E">
          <w:rPr>
            <w:rFonts w:ascii="Times" w:eastAsia="Cambria" w:hAnsi="Times" w:cs="Times New Roman"/>
            <w:szCs w:val="24"/>
          </w:rPr>
          <w:t xml:space="preserve"> </w:t>
        </w:r>
      </w:ins>
      <w:ins w:id="376" w:author="Russell, Seth" w:date="2018-12-10T16:28:00Z">
        <w:r w:rsidR="00581C2E">
          <w:rPr>
            <w:rFonts w:ascii="Times" w:eastAsia="Cambria" w:hAnsi="Times" w:cs="Times New Roman"/>
            <w:szCs w:val="24"/>
          </w:rPr>
          <w:fldChar w:fldCharType="begin"/>
        </w:r>
        <w:r w:rsidR="00581C2E">
          <w:rPr>
            <w:rFonts w:ascii="Times" w:eastAsia="Cambria" w:hAnsi="Times" w:cs="Times New Roman"/>
            <w:szCs w:val="24"/>
          </w:rPr>
          <w:instrText xml:space="preserve"> ADDIN ZOTERO_ITEM CSL_CITATION {"citationID":"hYCgKHMk","properties":{"formattedCitation":"(Hester, 2018)","plainCitation":"(Hester, 2018)","noteIndex":0},"citationItems":[{"id":2088,"uris":["http://zotero.org/users/2180197/items/PEMRB5NT"],"uri":["http://zotero.org/users/2180197/items/PEMRB5NT"],"itemData":{"id":2088,"type":"book","title":"bench: High Precision Timing of R Expressions","version":"1.0.1","source":"R-Packages","abstract":"Tools to accurately benchmark and analyze execution times for R expressions.","URL":"https://cran.r-project.org/package=bench","shortTitle":"bench","author":[{"family":"Hester","given":"Jim"}],"issued":{"date-parts":[["2018",6,6]]}}}],"schema":"https://github.com/citation-style-language/schema/raw/master/csl-citation.json"} </w:instrText>
        </w:r>
      </w:ins>
      <w:r w:rsidR="00581C2E">
        <w:rPr>
          <w:rFonts w:ascii="Times" w:eastAsia="Cambria" w:hAnsi="Times" w:cs="Times New Roman"/>
          <w:szCs w:val="24"/>
        </w:rPr>
        <w:fldChar w:fldCharType="separate"/>
      </w:r>
      <w:ins w:id="377" w:author="Russell, Seth" w:date="2018-12-10T16:28:00Z">
        <w:r w:rsidR="00581C2E">
          <w:rPr>
            <w:rFonts w:ascii="Times" w:eastAsia="Cambria" w:hAnsi="Times" w:cs="Times New Roman"/>
            <w:noProof/>
            <w:szCs w:val="24"/>
          </w:rPr>
          <w:t>(Hester, 2018)</w:t>
        </w:r>
        <w:r w:rsidR="00581C2E">
          <w:rPr>
            <w:rFonts w:ascii="Times" w:eastAsia="Cambria" w:hAnsi="Times" w:cs="Times New Roman"/>
            <w:szCs w:val="24"/>
          </w:rPr>
          <w:fldChar w:fldCharType="end"/>
        </w:r>
      </w:ins>
      <w:ins w:id="378" w:author="Russell, Seth" w:date="2018-12-10T16:21:00Z">
        <w:r w:rsidR="00581C2E">
          <w:rPr>
            <w:rFonts w:ascii="Times" w:eastAsia="Cambria" w:hAnsi="Times" w:cs="Times New Roman"/>
            <w:szCs w:val="24"/>
          </w:rPr>
          <w:t xml:space="preserve">, </w:t>
        </w:r>
        <w:proofErr w:type="spellStart"/>
        <w:r w:rsidR="00581C2E" w:rsidRPr="00F45D21">
          <w:rPr>
            <w:rFonts w:ascii="Consolas" w:eastAsia="Cambria" w:hAnsi="Consolas" w:cs="Consolas"/>
            <w:szCs w:val="24"/>
            <w:rPrChange w:id="379" w:author="Russell, Seth" w:date="2018-12-20T16:34:00Z">
              <w:rPr>
                <w:rFonts w:ascii="Times" w:eastAsia="Cambria" w:hAnsi="Times" w:cs="Times New Roman"/>
                <w:szCs w:val="24"/>
              </w:rPr>
            </w:rPrChange>
          </w:rPr>
          <w:t>benchr</w:t>
        </w:r>
        <w:proofErr w:type="spellEnd"/>
        <w:r w:rsidR="00581C2E">
          <w:rPr>
            <w:rFonts w:ascii="Times" w:eastAsia="Cambria" w:hAnsi="Times" w:cs="Times New Roman"/>
            <w:szCs w:val="24"/>
          </w:rPr>
          <w:t xml:space="preserve"> </w:t>
        </w:r>
      </w:ins>
      <w:ins w:id="380" w:author="Russell, Seth" w:date="2018-12-10T16:42:00Z">
        <w:r w:rsidR="009F619F">
          <w:rPr>
            <w:rFonts w:ascii="Times" w:eastAsia="Cambria" w:hAnsi="Times" w:cs="Times New Roman"/>
            <w:szCs w:val="24"/>
          </w:rPr>
          <w:fldChar w:fldCharType="begin"/>
        </w:r>
        <w:r w:rsidR="009F619F">
          <w:rPr>
            <w:rFonts w:ascii="Times" w:eastAsia="Cambria" w:hAnsi="Times" w:cs="Times New Roman"/>
            <w:szCs w:val="24"/>
          </w:rPr>
          <w:instrText xml:space="preserve"> ADDIN ZOTERO_ITEM CSL_CITATION {"citationID":"3QhXwYrQ","properties":{"formattedCitation":"(Klevtsov, Antonov &amp; Upravitelev, 2018)","plainCitation":"(Klevtsov, Antonov &amp; Upravitelev, 2018)","noteIndex":0},"citationItems":[{"id":2089,"uris":["http://zotero.org/users/2180197/items/XZ597UE8"],"uri":["http://zotero.org/users/2180197/items/XZ597UE8"],"itemData":{"id":2089,"type":"book","title":"benchr: High Precise Measurement of R Expressions Execution Time","version":"0.2.2","source":"R-Packages","abstract":"Provides infrastructure to accurately measure and compare the execution time of R expressions.","URL":"https://cran.r-project.org/package=benchr","shortTitle":"benchr","author":[{"family":"Klevtsov","given":"Artem"},{"family":"Antonov","given":"Anton"},{"family":"Upravitelev","given":"Philipp"}],"issued":{"date-parts":[["2018",7,15]]}}}],"schema":"https://github.com/citation-style-language/schema/raw/master/csl-citation.json"} </w:instrText>
        </w:r>
      </w:ins>
      <w:r w:rsidR="009F619F">
        <w:rPr>
          <w:rFonts w:ascii="Times" w:eastAsia="Cambria" w:hAnsi="Times" w:cs="Times New Roman"/>
          <w:szCs w:val="24"/>
        </w:rPr>
        <w:fldChar w:fldCharType="separate"/>
      </w:r>
      <w:ins w:id="381" w:author="Russell, Seth" w:date="2018-12-10T16:42:00Z">
        <w:r w:rsidR="009F619F">
          <w:rPr>
            <w:rFonts w:ascii="Times" w:eastAsia="Cambria" w:hAnsi="Times" w:cs="Times New Roman"/>
            <w:noProof/>
            <w:szCs w:val="24"/>
          </w:rPr>
          <w:t>(Klevtsov, Antonov &amp; Upravitelev, 2018)</w:t>
        </w:r>
        <w:r w:rsidR="009F619F">
          <w:rPr>
            <w:rFonts w:ascii="Times" w:eastAsia="Cambria" w:hAnsi="Times" w:cs="Times New Roman"/>
            <w:szCs w:val="24"/>
          </w:rPr>
          <w:fldChar w:fldCharType="end"/>
        </w:r>
      </w:ins>
      <w:ins w:id="382" w:author="Russell, Seth" w:date="2018-12-10T16:21:00Z">
        <w:r w:rsidR="00581C2E">
          <w:rPr>
            <w:rFonts w:ascii="Times" w:eastAsia="Cambria" w:hAnsi="Times" w:cs="Times New Roman"/>
            <w:szCs w:val="24"/>
          </w:rPr>
          <w:t>,</w:t>
        </w:r>
      </w:ins>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83" w:author="Russell, Seth" w:date="2018-12-20T16:35:00Z">
            <w:rPr>
              <w:rFonts w:ascii="Times" w:eastAsia="Cambria" w:hAnsi="Times" w:cs="Times New Roman"/>
              <w:szCs w:val="24"/>
            </w:rPr>
          </w:rPrChange>
        </w:rPr>
        <w:t>doMC</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Analytics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84" w:author="Russell, Seth" w:date="2018-12-20T16:35:00Z">
            <w:rPr>
              <w:rFonts w:ascii="Times" w:eastAsia="Cambria" w:hAnsi="Times" w:cs="Times New Roman"/>
              <w:szCs w:val="24"/>
            </w:rPr>
          </w:rPrChange>
        </w:rPr>
        <w:t>doMPI</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85" w:author="Russell, Seth" w:date="2018-12-20T16:35:00Z">
            <w:rPr>
              <w:rFonts w:ascii="Times" w:eastAsia="Cambria" w:hAnsi="Times" w:cs="Times New Roman"/>
              <w:szCs w:val="24"/>
            </w:rPr>
          </w:rPrChange>
        </w:rPr>
        <w:t>doParallel</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86" w:author="Russell, Seth" w:date="2018-12-20T16:35:00Z">
            <w:rPr>
              <w:rFonts w:ascii="Times" w:eastAsia="Cambria" w:hAnsi="Times" w:cs="Times New Roman"/>
              <w:szCs w:val="24"/>
            </w:rPr>
          </w:rPrChange>
        </w:rPr>
        <w:t>doSNOW</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Corporation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87" w:author="Russell, Seth" w:date="2018-12-20T16:35:00Z">
            <w:rPr>
              <w:rFonts w:ascii="Times" w:eastAsia="Cambria" w:hAnsi="Times" w:cs="Times New Roman"/>
              <w:szCs w:val="24"/>
            </w:rPr>
          </w:rPrChange>
        </w:rPr>
        <w:t>foreach</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Microsoft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88" w:author="Russell, Seth" w:date="2018-12-20T16:35:00Z">
            <w:rPr>
              <w:rFonts w:ascii="Times" w:eastAsia="Cambria" w:hAnsi="Times" w:cs="Times New Roman"/>
              <w:szCs w:val="24"/>
            </w:rPr>
          </w:rPrChange>
        </w:rPr>
        <w:t>future</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89" w:author="Russell, Seth" w:date="2018-12-20T16:35:00Z">
            <w:rPr>
              <w:rFonts w:ascii="Times" w:eastAsia="Cambria" w:hAnsi="Times" w:cs="Times New Roman"/>
              <w:szCs w:val="24"/>
            </w:rPr>
          </w:rPrChange>
        </w:rPr>
        <w:t>future.apply</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amp; 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90" w:author="Russell, Seth" w:date="2018-12-20T16:35:00Z">
            <w:rPr>
              <w:rFonts w:ascii="Times" w:eastAsia="Cambria" w:hAnsi="Times" w:cs="Times New Roman"/>
              <w:szCs w:val="24"/>
            </w:rPr>
          </w:rPrChange>
        </w:rPr>
        <w:t>microbenchmark</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ersman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91" w:author="Russell, Seth" w:date="2018-12-20T16:35:00Z">
            <w:rPr>
              <w:rFonts w:ascii="Times" w:eastAsia="Cambria" w:hAnsi="Times" w:cs="Times New Roman"/>
              <w:szCs w:val="24"/>
            </w:rPr>
          </w:rPrChange>
        </w:rPr>
        <w:t>paralle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92" w:author="Russell, Seth" w:date="2018-12-20T16:35:00Z">
            <w:rPr>
              <w:rFonts w:ascii="Times" w:eastAsia="Cambria" w:hAnsi="Times" w:cs="Times New Roman"/>
              <w:szCs w:val="24"/>
            </w:rPr>
          </w:rPrChange>
        </w:rPr>
        <w:t>parallelDist</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ckert,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93" w:author="Russell, Seth" w:date="2018-12-20T16:35:00Z">
            <w:rPr>
              <w:rFonts w:ascii="Times" w:eastAsia="Cambria" w:hAnsi="Times" w:cs="Times New Roman"/>
              <w:szCs w:val="24"/>
            </w:rPr>
          </w:rPrChange>
        </w:rPr>
        <w:t>parallelMap</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amp; Lang,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94" w:author="Russell, Seth" w:date="2018-12-20T16:35:00Z">
            <w:rPr>
              <w:rFonts w:ascii="Times" w:eastAsia="Cambria" w:hAnsi="Times" w:cs="Times New Roman"/>
              <w:szCs w:val="24"/>
            </w:rPr>
          </w:rPrChange>
        </w:rPr>
        <w:t>partools</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atloff, 2016)</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395" w:author="Russell, Seth" w:date="2018-12-20T16:35:00Z">
            <w:rPr>
              <w:rFonts w:ascii="Times" w:eastAsia="Cambria" w:hAnsi="Times" w:cs="Times New Roman"/>
              <w:szCs w:val="24"/>
            </w:rPr>
          </w:rPrChange>
        </w:rPr>
        <w:t>profr</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ins w:id="396" w:author="Russell, Seth" w:date="2018-12-17T08:25:00Z">
        <w:r w:rsidR="001B60B9">
          <w:rPr>
            <w:rFonts w:ascii="Times" w:eastAsia="Cambria" w:hAnsi="Times" w:cs="Times New Roman"/>
            <w:szCs w:val="24"/>
          </w:rPr>
          <w: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ins>
      <w:del w:id="397" w:author="Russell, Seth" w:date="2018-12-11T14:05:00Z">
        <w:r w:rsidRPr="005C6BD8" w:rsidDel="00182F59">
          <w:rPr>
            <w:rFonts w:ascii="Times" w:eastAsia="Cambria" w:hAnsi="Times" w:cs="Times New Roman"/>
            <w:szCs w:val="24"/>
          </w:rPr>
          <w:del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delInstrText>
        </w:r>
      </w:del>
      <w:r w:rsidRPr="005C6BD8">
        <w:rPr>
          <w:rFonts w:ascii="Times" w:eastAsia="Cambria" w:hAnsi="Times" w:cs="Times New Roman"/>
          <w:szCs w:val="24"/>
        </w:rPr>
        <w:fldChar w:fldCharType="separate"/>
      </w:r>
      <w:ins w:id="398" w:author="Russell, Seth" w:date="2018-12-17T08:25:00Z">
        <w:r w:rsidR="001B60B9">
          <w:rPr>
            <w:rFonts w:ascii="Times" w:eastAsia="Cambria" w:hAnsi="Times" w:cs="Times New Roman"/>
            <w:noProof/>
            <w:szCs w:val="24"/>
          </w:rPr>
          <w:t>(Wickham, 2014a)</w:t>
        </w:r>
      </w:ins>
      <w:del w:id="399" w:author="Russell, Seth" w:date="2018-12-11T14:05:00Z">
        <w:r w:rsidRPr="001B60B9" w:rsidDel="00182F59">
          <w:rPr>
            <w:rFonts w:ascii="Times" w:eastAsia="Cambria" w:hAnsi="Times" w:cs="Times New Roman"/>
            <w:noProof/>
            <w:szCs w:val="24"/>
          </w:rPr>
          <w:delText>(Wickham, 2014a)</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400" w:author="Russell, Seth" w:date="2018-12-20T16:35:00Z">
            <w:rPr>
              <w:rFonts w:ascii="Times" w:eastAsia="Cambria" w:hAnsi="Times" w:cs="Times New Roman"/>
              <w:szCs w:val="24"/>
            </w:rPr>
          </w:rPrChange>
        </w:rPr>
        <w:t>profvis</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hang &amp; Luraschi,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401" w:author="Russell, Seth" w:date="2018-12-20T16:35:00Z">
            <w:rPr>
              <w:rFonts w:ascii="Times" w:eastAsia="Cambria" w:hAnsi="Times" w:cs="Times New Roman"/>
              <w:szCs w:val="24"/>
            </w:rPr>
          </w:rPrChange>
        </w:rPr>
        <w:t>rbenchmark</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Kusnierczyk, Eddelbuettel &amp; Hasselman, 2012)</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402" w:author="Russell, Seth" w:date="2018-12-20T16:35:00Z">
            <w:rPr>
              <w:rFonts w:ascii="Times" w:eastAsia="Cambria" w:hAnsi="Times" w:cs="Times New Roman"/>
              <w:szCs w:val="24"/>
            </w:rPr>
          </w:rPrChange>
        </w:rPr>
        <w:t>snow</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Tierne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403" w:author="Russell, Seth" w:date="2018-12-20T16:35:00Z">
            <w:rPr>
              <w:rFonts w:ascii="Times" w:eastAsia="Cambria" w:hAnsi="Times" w:cs="Times New Roman"/>
              <w:szCs w:val="24"/>
            </w:rPr>
          </w:rPrChange>
        </w:rPr>
        <w:t>sparklyr</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Luraschi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F45D21">
        <w:rPr>
          <w:rFonts w:ascii="Consolas" w:eastAsia="Cambria" w:hAnsi="Consolas" w:cs="Consolas"/>
          <w:szCs w:val="24"/>
          <w:rPrChange w:id="404" w:author="Russell, Seth" w:date="2018-12-20T16:35:00Z">
            <w:rPr>
              <w:rFonts w:ascii="Times" w:eastAsia="Cambria" w:hAnsi="Times" w:cs="Times New Roman"/>
              <w:szCs w:val="24"/>
            </w:rPr>
          </w:rPrChange>
        </w:rPr>
        <w:t>tictoc</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Izrailev, 2014)</w:t>
      </w:r>
      <w:r w:rsidRPr="005C6BD8">
        <w:rPr>
          <w:rFonts w:ascii="Times" w:eastAsia="Cambria" w:hAnsi="Times" w:cs="Times New Roman"/>
          <w:szCs w:val="24"/>
        </w:rPr>
        <w:fldChar w:fldCharType="end"/>
      </w:r>
      <w:r w:rsidRPr="005C6BD8">
        <w:rPr>
          <w:rFonts w:ascii="Times" w:eastAsia="Cambria" w:hAnsi="Times" w:cs="Times New Roman"/>
          <w:szCs w:val="24"/>
        </w:rPr>
        <w:t>.</w:t>
      </w:r>
    </w:p>
    <w:p w14:paraId="452E1257" w14:textId="77777777" w:rsidR="005C6BD8" w:rsidRPr="005C6BD8" w:rsidRDefault="005C6BD8" w:rsidP="005C6BD8">
      <w:pPr>
        <w:ind w:left="720"/>
        <w:contextualSpacing w:val="0"/>
        <w:rPr>
          <w:rFonts w:ascii="Times" w:eastAsia="Cambria" w:hAnsi="Times" w:cs="Times New Roman"/>
          <w:szCs w:val="24"/>
        </w:rPr>
      </w:pPr>
    </w:p>
    <w:p w14:paraId="4CFD6FB2" w14:textId="5944D44F"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For the optimization analysis, we used 2008 as the cutoff year for visualizations showing presence of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due to the low number of currently available packages </w:t>
      </w:r>
      <w:ins w:id="405" w:author="Russell, Seth" w:date="2018-12-11T15:45:00Z">
        <w:r w:rsidR="00F54D92">
          <w:rPr>
            <w:rFonts w:ascii="Times" w:eastAsia="Cambria" w:hAnsi="Times" w:cs="Times New Roman"/>
            <w:szCs w:val="24"/>
          </w:rPr>
          <w:t xml:space="preserve">last </w:t>
        </w:r>
      </w:ins>
      <w:r w:rsidRPr="005C6BD8">
        <w:rPr>
          <w:rFonts w:ascii="Times" w:eastAsia="Cambria" w:hAnsi="Times" w:cs="Times New Roman"/>
          <w:szCs w:val="24"/>
        </w:rPr>
        <w:t xml:space="preserve">updated prior to 2008. For optimization related dependencies, </w:t>
      </w:r>
      <w:ins w:id="406" w:author="Russell, Seth" w:date="2018-12-11T11:09:00Z">
        <w:r w:rsidR="00E22C4E">
          <w:rPr>
            <w:rFonts w:ascii="Times" w:eastAsia="Cambria" w:hAnsi="Times" w:cs="Times New Roman"/>
            <w:szCs w:val="24"/>
          </w:rPr>
          <w:t xml:space="preserve">in order to </w:t>
        </w:r>
      </w:ins>
      <w:ins w:id="407" w:author="Russell, Seth" w:date="2018-12-11T11:10:00Z">
        <w:r w:rsidR="00E22C4E">
          <w:rPr>
            <w:rFonts w:ascii="Times" w:eastAsia="Cambria" w:hAnsi="Times" w:cs="Times New Roman"/>
            <w:szCs w:val="24"/>
          </w:rPr>
          <w:t xml:space="preserve">aid visual understanding, </w:t>
        </w:r>
      </w:ins>
      <w:r w:rsidRPr="005C6BD8">
        <w:rPr>
          <w:rFonts w:ascii="Times" w:eastAsia="Cambria" w:hAnsi="Times" w:cs="Times New Roman"/>
          <w:szCs w:val="24"/>
        </w:rPr>
        <w:t>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Cs w:val="24"/>
        </w:rPr>
      </w:pPr>
    </w:p>
    <w:p w14:paraId="31B2CCC4" w14:textId="15F65F75"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w:t>
      </w:r>
      <w:ins w:id="408" w:author="Russell, Seth" w:date="2018-12-15T18:48:00Z">
        <w:r w:rsidR="00853969">
          <w:rPr>
            <w:rFonts w:ascii="Times" w:eastAsia="Cambria" w:hAnsi="Times" w:cs="Times New Roman"/>
            <w:szCs w:val="24"/>
          </w:rPr>
          <w:t>.</w:t>
        </w:r>
      </w:ins>
      <w:del w:id="409" w:author="Russell, Seth" w:date="2018-12-15T18:47:00Z">
        <w:r w:rsidRPr="005C6BD8" w:rsidDel="00853969">
          <w:rPr>
            <w:rFonts w:ascii="Times" w:eastAsia="Cambria" w:hAnsi="Times" w:cs="Times New Roman"/>
            <w:szCs w:val="24"/>
          </w:rPr>
          <w:delText>.</w:delText>
        </w:r>
      </w:del>
      <w:r w:rsidRPr="005C6BD8">
        <w:rPr>
          <w:rFonts w:ascii="Times" w:eastAsia="Cambria" w:hAnsi="Times" w:cs="Times New Roman"/>
          <w:szCs w:val="24"/>
        </w:rPr>
        <w:t xml:space="preserve"> While all R packages have source code available, not all have development history available nor unit tests available. Additionally, a stated dependency on one of the optimization packages listed could mean the package creators recommend using that along with their package, not that they are actually using it in their package. Despite these shortcomings, it is estimated that presence of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Cs w:val="24"/>
        </w:rPr>
      </w:pPr>
    </w:p>
    <w:p w14:paraId="26A8F1EE" w14:textId="5030C846" w:rsidR="0009584B"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As shown in Figure 3, the evaluation for the presence of a non-empty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3 contains the data used to generate Figure 3</w:t>
      </w:r>
      <w:r w:rsidR="006679C1" w:rsidRPr="002D08F9">
        <w:rPr>
          <w:rFonts w:ascii="Times" w:eastAsia="Cambria" w:hAnsi="Times" w:cs="Times New Roman"/>
          <w:szCs w:val="24"/>
        </w:rPr>
        <w:t>.</w:t>
      </w:r>
    </w:p>
    <w:p w14:paraId="24A78CF2" w14:textId="77777777" w:rsidR="006679C1" w:rsidRDefault="006679C1" w:rsidP="005C6BD8">
      <w:pPr>
        <w:contextualSpacing w:val="0"/>
        <w:rPr>
          <w:rFonts w:ascii="Times" w:eastAsia="Cambria" w:hAnsi="Times" w:cs="Times New Roman"/>
          <w:szCs w:val="24"/>
        </w:rPr>
      </w:pPr>
    </w:p>
    <w:p w14:paraId="53916156" w14:textId="03137D6D" w:rsidR="004207BD" w:rsidRDefault="002D08F9" w:rsidP="005C6BD8">
      <w:pPr>
        <w:contextualSpacing w:val="0"/>
        <w:rPr>
          <w:rFonts w:ascii="Times" w:eastAsia="Cambria" w:hAnsi="Times" w:cs="Times New Roman"/>
          <w:szCs w:val="24"/>
        </w:rPr>
      </w:pPr>
      <w:r w:rsidRPr="005C6BD8">
        <w:rPr>
          <w:rFonts w:ascii="Times" w:eastAsia="Cambria" w:hAnsi="Times" w:cs="Times New Roman"/>
          <w:szCs w:val="24"/>
        </w:rPr>
        <w:lastRenderedPageBreak/>
        <w:t xml:space="preserve">As shown in Figure 4, </w:t>
      </w:r>
      <w:ins w:id="410" w:author="Russell, Seth" w:date="2018-12-11T11:08:00Z">
        <w:r w:rsidR="00E22C4E">
          <w:rPr>
            <w:rFonts w:ascii="Times" w:eastAsia="Cambria" w:hAnsi="Times" w:cs="Times New Roman"/>
            <w:szCs w:val="24"/>
          </w:rPr>
          <w:t xml:space="preserve">in 2018, </w:t>
        </w:r>
      </w:ins>
      <w:proofErr w:type="spellStart"/>
      <w:r w:rsidRPr="008637EE">
        <w:rPr>
          <w:rFonts w:ascii="Consolas" w:eastAsia="Cambria" w:hAnsi="Consolas" w:cs="Consolas"/>
          <w:szCs w:val="24"/>
          <w:rPrChange w:id="411" w:author="Russell, Seth" w:date="2018-12-20T16:40:00Z">
            <w:rPr>
              <w:rFonts w:ascii="Times" w:eastAsia="Cambria" w:hAnsi="Times" w:cs="Times New Roman"/>
              <w:szCs w:val="24"/>
            </w:rPr>
          </w:rPrChange>
        </w:rPr>
        <w:t>Rcpp</w:t>
      </w:r>
      <w:proofErr w:type="spellEnd"/>
      <w:r w:rsidRPr="005C6BD8">
        <w:rPr>
          <w:rFonts w:ascii="Times" w:eastAsia="Cambria" w:hAnsi="Times" w:cs="Times New Roman"/>
          <w:szCs w:val="24"/>
        </w:rPr>
        <w:t xml:space="preserve"> is the most common optimization related dependency followed by </w:t>
      </w:r>
      <w:r w:rsidRPr="008637EE">
        <w:rPr>
          <w:rFonts w:ascii="Consolas" w:eastAsia="Cambria" w:hAnsi="Consolas" w:cs="Consolas"/>
          <w:szCs w:val="24"/>
          <w:rPrChange w:id="412" w:author="Russell, Seth" w:date="2018-12-20T16:41:00Z">
            <w:rPr>
              <w:rFonts w:ascii="Times" w:eastAsia="Cambria" w:hAnsi="Times" w:cs="Times New Roman"/>
              <w:szCs w:val="24"/>
            </w:rPr>
          </w:rPrChange>
        </w:rPr>
        <w:t>parallel</w:t>
      </w:r>
      <w:r w:rsidRPr="005C6BD8">
        <w:rPr>
          <w:rFonts w:ascii="Times" w:eastAsia="Cambria" w:hAnsi="Times" w:cs="Times New Roman"/>
          <w:szCs w:val="24"/>
        </w:rPr>
        <w:t xml:space="preserve"> and </w:t>
      </w:r>
      <w:r w:rsidRPr="008637EE">
        <w:rPr>
          <w:rFonts w:ascii="Consolas" w:eastAsia="Cambria" w:hAnsi="Consolas" w:cs="Consolas"/>
          <w:szCs w:val="24"/>
          <w:rPrChange w:id="413" w:author="Russell, Seth" w:date="2018-12-20T16:41:00Z">
            <w:rPr>
              <w:rFonts w:ascii="Times" w:eastAsia="Cambria" w:hAnsi="Times" w:cs="Times New Roman"/>
              <w:szCs w:val="24"/>
            </w:rPr>
          </w:rPrChange>
        </w:rPr>
        <w:t>foreach</w:t>
      </w:r>
      <w:r w:rsidRPr="005C6BD8">
        <w:rPr>
          <w:rFonts w:ascii="Times" w:eastAsia="Cambria" w:hAnsi="Times" w:cs="Times New Roman"/>
          <w:szCs w:val="24"/>
        </w:rPr>
        <w:t>. Those same packages have been the most popular for packages last updated during the entire period shown. There 6</w:t>
      </w:r>
      <w:ins w:id="414" w:author="Russell, Seth" w:date="2018-12-10T12:05:00Z">
        <w:r w:rsidR="008622E6">
          <w:rPr>
            <w:rFonts w:ascii="Times" w:eastAsia="Cambria" w:hAnsi="Times" w:cs="Times New Roman"/>
            <w:szCs w:val="24"/>
          </w:rPr>
          <w:t>9</w:t>
        </w:r>
      </w:ins>
      <w:ins w:id="415" w:author="Russell, Seth" w:date="2018-12-10T16:20:00Z">
        <w:r w:rsidR="00581C2E">
          <w:rPr>
            <w:rFonts w:ascii="Times" w:eastAsia="Cambria" w:hAnsi="Times" w:cs="Times New Roman"/>
            <w:szCs w:val="24"/>
          </w:rPr>
          <w:t>9</w:t>
        </w:r>
      </w:ins>
      <w:del w:id="416" w:author="Russell, Seth" w:date="2018-12-10T12:05:00Z">
        <w:r w:rsidRPr="005C6BD8" w:rsidDel="008622E6">
          <w:rPr>
            <w:rFonts w:ascii="Times" w:eastAsia="Cambria" w:hAnsi="Times" w:cs="Times New Roman"/>
            <w:szCs w:val="24"/>
          </w:rPr>
          <w:delText>41</w:delText>
        </w:r>
      </w:del>
      <w:r w:rsidRPr="005C6BD8">
        <w:rPr>
          <w:rFonts w:ascii="Times" w:eastAsia="Cambria" w:hAnsi="Times" w:cs="Times New Roman"/>
          <w:szCs w:val="24"/>
        </w:rPr>
        <w:t xml:space="preserve"> packages that list dependencies to more than one optimization framework (</w:t>
      </w:r>
      <w:ins w:id="417" w:author="Russell, Seth" w:date="2018-12-10T12:03:00Z">
        <w:r w:rsidR="008622E6">
          <w:rPr>
            <w:rFonts w:ascii="Times" w:eastAsia="Cambria" w:hAnsi="Times" w:cs="Times New Roman"/>
            <w:szCs w:val="24"/>
          </w:rPr>
          <w:t>40</w:t>
        </w:r>
      </w:ins>
      <w:ins w:id="418" w:author="Russell, Seth" w:date="2018-12-10T16:20:00Z">
        <w:r w:rsidR="005E38A0">
          <w:rPr>
            <w:rFonts w:ascii="Times" w:eastAsia="Cambria" w:hAnsi="Times" w:cs="Times New Roman"/>
            <w:szCs w:val="24"/>
          </w:rPr>
          <w:t>7</w:t>
        </w:r>
      </w:ins>
      <w:del w:id="419" w:author="Russell, Seth" w:date="2018-12-10T12:03:00Z">
        <w:r w:rsidRPr="005C6BD8" w:rsidDel="008622E6">
          <w:rPr>
            <w:rFonts w:ascii="Times" w:eastAsia="Cambria" w:hAnsi="Times" w:cs="Times New Roman"/>
            <w:szCs w:val="24"/>
          </w:rPr>
          <w:delText>377</w:delText>
        </w:r>
      </w:del>
      <w:r w:rsidRPr="005C6BD8">
        <w:rPr>
          <w:rFonts w:ascii="Times" w:eastAsia="Cambria" w:hAnsi="Times" w:cs="Times New Roman"/>
          <w:szCs w:val="24"/>
        </w:rPr>
        <w:t xml:space="preserve"> with 2 dependencies, </w:t>
      </w:r>
      <w:ins w:id="420" w:author="Russell, Seth" w:date="2018-12-10T12:03:00Z">
        <w:r w:rsidR="008622E6">
          <w:rPr>
            <w:rFonts w:ascii="Times" w:eastAsia="Cambria" w:hAnsi="Times" w:cs="Times New Roman"/>
            <w:szCs w:val="24"/>
          </w:rPr>
          <w:t xml:space="preserve">220 w/3, </w:t>
        </w:r>
      </w:ins>
      <w:del w:id="421" w:author="Russell, Seth" w:date="2018-12-10T12:04:00Z">
        <w:r w:rsidRPr="005C6BD8" w:rsidDel="008622E6">
          <w:rPr>
            <w:rFonts w:ascii="Times" w:eastAsia="Cambria" w:hAnsi="Times" w:cs="Times New Roman"/>
            <w:szCs w:val="24"/>
          </w:rPr>
          <w:delText>4</w:delText>
        </w:r>
      </w:del>
      <w:ins w:id="422" w:author="Russell, Seth" w:date="2018-12-10T12:03:00Z">
        <w:r w:rsidR="008622E6">
          <w:rPr>
            <w:rFonts w:ascii="Times" w:eastAsia="Cambria" w:hAnsi="Times" w:cs="Times New Roman"/>
            <w:szCs w:val="24"/>
          </w:rPr>
          <w:t>53</w:t>
        </w:r>
      </w:ins>
      <w:del w:id="423" w:author="Russell, Seth" w:date="2018-12-10T12:03:00Z">
        <w:r w:rsidRPr="005C6BD8" w:rsidDel="008622E6">
          <w:rPr>
            <w:rFonts w:ascii="Times" w:eastAsia="Cambria" w:hAnsi="Times" w:cs="Times New Roman"/>
            <w:szCs w:val="24"/>
          </w:rPr>
          <w:delText>9</w:delText>
        </w:r>
      </w:del>
      <w:r w:rsidRPr="005C6BD8">
        <w:rPr>
          <w:rFonts w:ascii="Times" w:eastAsia="Cambria" w:hAnsi="Times" w:cs="Times New Roman"/>
          <w:szCs w:val="24"/>
        </w:rPr>
        <w:t xml:space="preserve"> w/4, 1</w:t>
      </w:r>
      <w:ins w:id="424" w:author="Russell, Seth" w:date="2018-12-10T12:04:00Z">
        <w:r w:rsidR="008622E6">
          <w:rPr>
            <w:rFonts w:ascii="Times" w:eastAsia="Cambria" w:hAnsi="Times" w:cs="Times New Roman"/>
            <w:szCs w:val="24"/>
          </w:rPr>
          <w:t>6</w:t>
        </w:r>
      </w:ins>
      <w:del w:id="425" w:author="Russell, Seth" w:date="2018-12-10T12:04:00Z">
        <w:r w:rsidRPr="005C6BD8" w:rsidDel="008622E6">
          <w:rPr>
            <w:rFonts w:ascii="Times" w:eastAsia="Cambria" w:hAnsi="Times" w:cs="Times New Roman"/>
            <w:szCs w:val="24"/>
          </w:rPr>
          <w:delText>5</w:delText>
        </w:r>
      </w:del>
      <w:r w:rsidRPr="005C6BD8">
        <w:rPr>
          <w:rFonts w:ascii="Times" w:eastAsia="Cambria" w:hAnsi="Times" w:cs="Times New Roman"/>
          <w:szCs w:val="24"/>
        </w:rPr>
        <w:t xml:space="preserve"> w/5, 2 w/6, 1 w/7), so the total number of packages shown in the histogram includes some that are double-counted.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4 contains the data used to generate Figure 4</w:t>
      </w:r>
      <w:r w:rsidR="006679C1" w:rsidRPr="002D08F9">
        <w:rPr>
          <w:rFonts w:ascii="Times" w:eastAsia="Cambria" w:hAnsi="Times" w:cs="Times New Roman"/>
          <w:szCs w:val="24"/>
        </w:rPr>
        <w:t>.</w:t>
      </w:r>
    </w:p>
    <w:p w14:paraId="536FD278" w14:textId="77777777" w:rsidR="004207BD" w:rsidRDefault="004207BD" w:rsidP="005C6BD8">
      <w:pPr>
        <w:contextualSpacing w:val="0"/>
        <w:rPr>
          <w:rFonts w:ascii="Times" w:eastAsia="Cambria" w:hAnsi="Times" w:cs="Times New Roman"/>
          <w:szCs w:val="24"/>
        </w:rPr>
      </w:pPr>
    </w:p>
    <w:p w14:paraId="16B8DDA9" w14:textId="4F5AACFB"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s the numbers from Metric 1 do not match the numbers of Metric 2, some additional exploration is necessary. In terms of total difference, there are 8</w:t>
      </w:r>
      <w:del w:id="426" w:author="Russell, Seth" w:date="2018-12-10T12:06:00Z">
        <w:r w:rsidRPr="005C6BD8" w:rsidDel="008622E6">
          <w:rPr>
            <w:rFonts w:ascii="Times" w:eastAsia="Cambria" w:hAnsi="Times" w:cs="Times New Roman"/>
            <w:szCs w:val="24"/>
          </w:rPr>
          <w:delText>39</w:delText>
        </w:r>
      </w:del>
      <w:ins w:id="427" w:author="Russell, Seth" w:date="2018-12-10T12:06:00Z">
        <w:r w:rsidR="008622E6">
          <w:rPr>
            <w:rFonts w:ascii="Times" w:eastAsia="Cambria" w:hAnsi="Times" w:cs="Times New Roman"/>
            <w:szCs w:val="24"/>
          </w:rPr>
          <w:t>18</w:t>
        </w:r>
      </w:ins>
      <w:r w:rsidRPr="005C6BD8">
        <w:rPr>
          <w:rFonts w:ascii="Times" w:eastAsia="Cambria" w:hAnsi="Times" w:cs="Times New Roman"/>
          <w:szCs w:val="24"/>
        </w:rPr>
        <w:t xml:space="preserve"> more packages using compiled code vs those with one of the searched for dependencies. There are 17</w:t>
      </w:r>
      <w:del w:id="428" w:author="Russell, Seth" w:date="2018-12-10T12:06:00Z">
        <w:r w:rsidRPr="005C6BD8" w:rsidDel="008622E6">
          <w:rPr>
            <w:rFonts w:ascii="Times" w:eastAsia="Cambria" w:hAnsi="Times" w:cs="Times New Roman"/>
            <w:szCs w:val="24"/>
          </w:rPr>
          <w:delText>0</w:delText>
        </w:r>
      </w:del>
      <w:ins w:id="429" w:author="Russell, Seth" w:date="2018-12-10T12:06:00Z">
        <w:r w:rsidR="008622E6">
          <w:rPr>
            <w:rFonts w:ascii="Times" w:eastAsia="Cambria" w:hAnsi="Times" w:cs="Times New Roman"/>
            <w:szCs w:val="24"/>
          </w:rPr>
          <w:t>2</w:t>
        </w:r>
      </w:ins>
      <w:r w:rsidRPr="005C6BD8">
        <w:rPr>
          <w:rFonts w:ascii="Times" w:eastAsia="Cambria" w:hAnsi="Times" w:cs="Times New Roman"/>
          <w:szCs w:val="24"/>
        </w:rPr>
        <w:t xml:space="preserve">6 packages that do not list a dependency to one of the specified packages, but have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for compiled code. There are </w:t>
      </w:r>
      <w:ins w:id="430" w:author="Russell, Seth" w:date="2018-12-10T12:06:00Z">
        <w:r w:rsidR="008622E6">
          <w:rPr>
            <w:rFonts w:ascii="Times" w:eastAsia="Cambria" w:hAnsi="Times" w:cs="Times New Roman"/>
            <w:szCs w:val="24"/>
          </w:rPr>
          <w:t>90</w:t>
        </w:r>
      </w:ins>
      <w:r w:rsidRPr="005C6BD8">
        <w:rPr>
          <w:rFonts w:ascii="Times" w:eastAsia="Cambria" w:hAnsi="Times" w:cs="Times New Roman"/>
          <w:szCs w:val="24"/>
        </w:rPr>
        <w:t>8</w:t>
      </w:r>
      <w:del w:id="431" w:author="Russell, Seth" w:date="2018-12-10T12:06:00Z">
        <w:r w:rsidRPr="005C6BD8" w:rsidDel="008622E6">
          <w:rPr>
            <w:rFonts w:ascii="Times" w:eastAsia="Cambria" w:hAnsi="Times" w:cs="Times New Roman"/>
            <w:szCs w:val="24"/>
          </w:rPr>
          <w:delText>67</w:delText>
        </w:r>
      </w:del>
      <w:r w:rsidRPr="005C6BD8">
        <w:rPr>
          <w:rFonts w:ascii="Times" w:eastAsia="Cambria" w:hAnsi="Times" w:cs="Times New Roman"/>
          <w:szCs w:val="24"/>
        </w:rPr>
        <w:t xml:space="preserve"> packages that list a dependency to one of the specified packages but do not have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w:t>
      </w:r>
      <w:ins w:id="432" w:author="Russell, Seth" w:date="2018-12-11T15:48:00Z">
        <w:r w:rsidR="00DA1B9E">
          <w:rPr>
            <w:rFonts w:ascii="Times" w:eastAsia="Cambria" w:hAnsi="Times" w:cs="Times New Roman"/>
            <w:szCs w:val="24"/>
          </w:rPr>
          <w:t xml:space="preserve"> See Supplemental tables S3 and S4 for more details.</w:t>
        </w:r>
      </w:ins>
    </w:p>
    <w:p w14:paraId="268977D0" w14:textId="54F7D243" w:rsidR="005C6BD8" w:rsidRDefault="005C6BD8" w:rsidP="005C6BD8">
      <w:pPr>
        <w:contextualSpacing w:val="0"/>
        <w:rPr>
          <w:ins w:id="433" w:author="Russell, Seth" w:date="2018-12-15T15:58:00Z"/>
          <w:rFonts w:ascii="Times" w:eastAsia="Cambria" w:hAnsi="Times" w:cs="Times New Roman"/>
          <w:szCs w:val="24"/>
        </w:rPr>
      </w:pPr>
    </w:p>
    <w:p w14:paraId="6D52037F" w14:textId="18E8871C" w:rsidR="008D0528" w:rsidRPr="009E3488" w:rsidRDefault="00FC77E3">
      <w:pPr>
        <w:pStyle w:val="Heading2"/>
        <w:rPr>
          <w:ins w:id="434" w:author="Russell, Seth" w:date="2018-12-17T07:43:00Z"/>
          <w:rPrChange w:id="435" w:author="Russell, Seth" w:date="2018-12-17T07:45:00Z">
            <w:rPr>
              <w:ins w:id="436" w:author="Russell, Seth" w:date="2018-12-17T07:43:00Z"/>
              <w:rFonts w:ascii="Times" w:eastAsia="Cambria" w:hAnsi="Times" w:cs="Times New Roman"/>
              <w:szCs w:val="24"/>
            </w:rPr>
          </w:rPrChange>
        </w:rPr>
        <w:pPrChange w:id="437" w:author="Russell, Seth" w:date="2018-12-17T08:22:00Z">
          <w:pPr>
            <w:contextualSpacing w:val="0"/>
          </w:pPr>
        </w:pPrChange>
      </w:pPr>
      <w:ins w:id="438" w:author="Russell, Seth" w:date="2018-12-15T15:58:00Z">
        <w:r>
          <w:t>RECOMMENDATIONS TO IMPROVE QUALITY AND PERFORMANCE</w:t>
        </w:r>
      </w:ins>
    </w:p>
    <w:p w14:paraId="009D9F0B" w14:textId="77777777" w:rsidR="00C61E84" w:rsidRPr="008D0528" w:rsidRDefault="00C61E84" w:rsidP="008D0528">
      <w:pPr>
        <w:contextualSpacing w:val="0"/>
        <w:rPr>
          <w:ins w:id="439" w:author="Russell, Seth" w:date="2018-12-15T16:25:00Z"/>
          <w:rFonts w:ascii="Times" w:eastAsia="Cambria" w:hAnsi="Times" w:cs="Times New Roman"/>
          <w:szCs w:val="24"/>
        </w:rPr>
      </w:pPr>
    </w:p>
    <w:p w14:paraId="7E5D06E9" w14:textId="77777777" w:rsidR="008D0528" w:rsidRPr="00570F04" w:rsidRDefault="008D0528">
      <w:pPr>
        <w:pStyle w:val="Heading3"/>
        <w:rPr>
          <w:ins w:id="440" w:author="Russell, Seth" w:date="2018-12-15T16:25:00Z"/>
          <w:rPrChange w:id="441" w:author="Russell, Seth" w:date="2018-12-15T17:23:00Z">
            <w:rPr>
              <w:ins w:id="442" w:author="Russell, Seth" w:date="2018-12-15T16:25:00Z"/>
              <w:rFonts w:ascii="Times" w:eastAsia="Cambria" w:hAnsi="Times" w:cs="Times New Roman"/>
              <w:szCs w:val="24"/>
            </w:rPr>
          </w:rPrChange>
        </w:rPr>
        <w:pPrChange w:id="443" w:author="Russell, Seth" w:date="2018-12-17T08:22:00Z">
          <w:pPr>
            <w:contextualSpacing w:val="0"/>
          </w:pPr>
        </w:pPrChange>
      </w:pPr>
      <w:ins w:id="444" w:author="Russell, Seth" w:date="2018-12-15T16:25:00Z">
        <w:r w:rsidRPr="00570F04">
          <w:rPr>
            <w:rPrChange w:id="445" w:author="Russell, Seth" w:date="2018-12-15T17:23:00Z">
              <w:rPr>
                <w:rFonts w:ascii="Times" w:eastAsia="Cambria" w:hAnsi="Times" w:cs="Times New Roman"/>
                <w:szCs w:val="24"/>
              </w:rPr>
            </w:rPrChange>
          </w:rPr>
          <w:t>SOFTWARE TESTING</w:t>
        </w:r>
      </w:ins>
    </w:p>
    <w:p w14:paraId="51DF0883" w14:textId="77777777" w:rsidR="008D0528" w:rsidRPr="008D0528" w:rsidRDefault="008D0528" w:rsidP="008D0528">
      <w:pPr>
        <w:contextualSpacing w:val="0"/>
        <w:rPr>
          <w:ins w:id="446" w:author="Russell, Seth" w:date="2018-12-15T16:25:00Z"/>
          <w:rFonts w:ascii="Times" w:eastAsia="Cambria" w:hAnsi="Times" w:cs="Times New Roman"/>
          <w:szCs w:val="24"/>
        </w:rPr>
      </w:pPr>
    </w:p>
    <w:p w14:paraId="74566AC5" w14:textId="01928A46" w:rsidR="008D0528" w:rsidRPr="008D0528" w:rsidRDefault="008D0528" w:rsidP="008D0528">
      <w:pPr>
        <w:contextualSpacing w:val="0"/>
        <w:rPr>
          <w:ins w:id="447" w:author="Russell, Seth" w:date="2018-12-15T16:25:00Z"/>
          <w:rFonts w:ascii="Times" w:eastAsia="Cambria" w:hAnsi="Times" w:cs="Times New Roman"/>
          <w:szCs w:val="24"/>
        </w:rPr>
      </w:pPr>
      <w:ins w:id="448" w:author="Russell, Seth" w:date="2018-12-15T16:25:00Z">
        <w:r w:rsidRPr="008D0528">
          <w:rPr>
            <w:rFonts w:ascii="Times" w:eastAsia="Cambria" w:hAnsi="Times" w:cs="Times New Roman"/>
            <w:szCs w:val="24"/>
          </w:rPr>
          <w:t xml:space="preserve">Whenever software is written as part of a research project, careful consideration should be given </w:t>
        </w:r>
      </w:ins>
      <w:ins w:id="449" w:author="Tell Bennett" w:date="2018-12-20T11:05:00Z">
        <w:r w:rsidR="000D0A99">
          <w:rPr>
            <w:rFonts w:ascii="Times" w:eastAsia="Cambria" w:hAnsi="Times" w:cs="Times New Roman"/>
            <w:szCs w:val="24"/>
          </w:rPr>
          <w:t>to</w:t>
        </w:r>
      </w:ins>
      <w:ins w:id="450" w:author="Russell, Seth" w:date="2018-12-15T16:25:00Z">
        <w:del w:id="451" w:author="Tell Bennett" w:date="2018-12-20T11:05:00Z">
          <w:r w:rsidRPr="008D0528" w:rsidDel="000D0A99">
            <w:rPr>
              <w:rFonts w:ascii="Times" w:eastAsia="Cambria" w:hAnsi="Times" w:cs="Times New Roman"/>
              <w:szCs w:val="24"/>
            </w:rPr>
            <w:delText>on</w:delText>
          </w:r>
        </w:del>
        <w:r w:rsidRPr="008D0528">
          <w:rPr>
            <w:rFonts w:ascii="Times" w:eastAsia="Cambria" w:hAnsi="Times" w:cs="Times New Roman"/>
            <w:szCs w:val="24"/>
          </w:rPr>
          <w:t xml:space="preserve"> how to verify that the software performs the desired functionality and produces the desired output. As with bench science, software can often have un</w:t>
        </w:r>
        <w:del w:id="452" w:author="Tell Bennett" w:date="2018-12-20T11:05:00Z">
          <w:r w:rsidRPr="008D0528" w:rsidDel="000D0A99">
            <w:rPr>
              <w:rFonts w:ascii="Times" w:eastAsia="Cambria" w:hAnsi="Times" w:cs="Times New Roman"/>
              <w:szCs w:val="24"/>
            </w:rPr>
            <w:delText>-</w:delText>
          </w:r>
        </w:del>
        <w:r w:rsidRPr="008D0528">
          <w:rPr>
            <w:rFonts w:ascii="Times" w:eastAsia="Cambria" w:hAnsi="Times" w:cs="Times New Roman"/>
            <w:szCs w:val="24"/>
          </w:rPr>
          <w:t>expected and un</w:t>
        </w:r>
        <w:del w:id="453" w:author="Tell Bennett" w:date="2018-12-20T11:05:00Z">
          <w:r w:rsidRPr="008D0528" w:rsidDel="000D0A99">
            <w:rPr>
              <w:rFonts w:ascii="Times" w:eastAsia="Cambria" w:hAnsi="Times" w:cs="Times New Roman"/>
              <w:szCs w:val="24"/>
            </w:rPr>
            <w:delText>-</w:delText>
          </w:r>
        </w:del>
        <w:r w:rsidRPr="008D0528">
          <w:rPr>
            <w:rFonts w:ascii="Times" w:eastAsia="Cambria" w:hAnsi="Times" w:cs="Times New Roman"/>
            <w:szCs w:val="24"/>
          </w:rPr>
          <w:t xml:space="preserve">intended results due to minor or even major problems during the implementation process. </w:t>
        </w:r>
        <w:del w:id="454" w:author="Tell Bennett" w:date="2018-12-20T11:06:00Z">
          <w:r w:rsidRPr="008D0528" w:rsidDel="000D0A99">
            <w:rPr>
              <w:rFonts w:ascii="Times" w:eastAsia="Cambria" w:hAnsi="Times" w:cs="Times New Roman"/>
              <w:szCs w:val="24"/>
            </w:rPr>
            <w:delText>In the software engineering literature</w:delText>
          </w:r>
        </w:del>
        <w:del w:id="455" w:author="Tell Bennett" w:date="2018-12-20T11:05:00Z">
          <w:r w:rsidRPr="008D0528" w:rsidDel="000D0A99">
            <w:rPr>
              <w:rFonts w:ascii="Times" w:eastAsia="Cambria" w:hAnsi="Times" w:cs="Times New Roman"/>
              <w:szCs w:val="24"/>
            </w:rPr>
            <w:delText xml:space="preserve"> for over 50 years</w:delText>
          </w:r>
        </w:del>
        <w:del w:id="456" w:author="Tell Bennett" w:date="2018-12-20T11:06:00Z">
          <w:r w:rsidRPr="008D0528" w:rsidDel="000D0A99">
            <w:rPr>
              <w:rFonts w:ascii="Times" w:eastAsia="Cambria" w:hAnsi="Times" w:cs="Times New Roman"/>
              <w:szCs w:val="24"/>
            </w:rPr>
            <w:delText xml:space="preserve">, </w:delText>
          </w:r>
        </w:del>
      </w:ins>
      <w:ins w:id="457" w:author="Tell Bennett" w:date="2018-12-20T11:06:00Z">
        <w:r w:rsidR="000D0A99">
          <w:rPr>
            <w:rFonts w:ascii="Times" w:eastAsia="Cambria" w:hAnsi="Times" w:cs="Times New Roman"/>
            <w:szCs w:val="24"/>
          </w:rPr>
          <w:t>S</w:t>
        </w:r>
      </w:ins>
      <w:ins w:id="458" w:author="Russell, Seth" w:date="2018-12-15T16:25:00Z">
        <w:del w:id="459" w:author="Tell Bennett" w:date="2018-12-20T11:06:00Z">
          <w:r w:rsidRPr="008D0528" w:rsidDel="000D0A99">
            <w:rPr>
              <w:rFonts w:ascii="Times" w:eastAsia="Cambria" w:hAnsi="Times" w:cs="Times New Roman"/>
              <w:szCs w:val="24"/>
            </w:rPr>
            <w:delText>s</w:delText>
          </w:r>
        </w:del>
        <w:r w:rsidRPr="008D0528">
          <w:rPr>
            <w:rFonts w:ascii="Times" w:eastAsia="Cambria" w:hAnsi="Times" w:cs="Times New Roman"/>
            <w:szCs w:val="24"/>
          </w:rPr>
          <w:t xml:space="preserve">oftware testing is a </w:t>
        </w:r>
        <w:del w:id="460" w:author="Tell Bennett" w:date="2018-12-20T11:06:00Z">
          <w:r w:rsidRPr="008D0528" w:rsidDel="000D0A99">
            <w:rPr>
              <w:rFonts w:ascii="Times" w:eastAsia="Cambria" w:hAnsi="Times" w:cs="Times New Roman"/>
              <w:szCs w:val="24"/>
            </w:rPr>
            <w:delText>major</w:delText>
          </w:r>
        </w:del>
      </w:ins>
      <w:ins w:id="461" w:author="Tell Bennett" w:date="2018-12-20T11:06:00Z">
        <w:r w:rsidR="000D0A99">
          <w:rPr>
            <w:rFonts w:ascii="Times" w:eastAsia="Cambria" w:hAnsi="Times" w:cs="Times New Roman"/>
            <w:szCs w:val="24"/>
          </w:rPr>
          <w:t>well-established</w:t>
        </w:r>
      </w:ins>
      <w:ins w:id="462" w:author="Russell, Seth" w:date="2018-12-15T16:25:00Z">
        <w:r w:rsidRPr="008D0528">
          <w:rPr>
            <w:rFonts w:ascii="Times" w:eastAsia="Cambria" w:hAnsi="Times" w:cs="Times New Roman"/>
            <w:szCs w:val="24"/>
          </w:rPr>
          <w:t xml:space="preserve"> component of any software development lifecycle</w:t>
        </w:r>
      </w:ins>
      <w:ins w:id="463" w:author="Russell, Seth" w:date="2018-12-15T17:16:00Z">
        <w:r w:rsidR="00F672F0">
          <w:rPr>
            <w:rFonts w:ascii="Times" w:eastAsia="Cambria" w:hAnsi="Times" w:cs="Times New Roman"/>
            <w:szCs w:val="24"/>
          </w:rPr>
          <w:t xml:space="preserve"> </w:t>
        </w:r>
        <w:r w:rsidR="00F672F0">
          <w:rPr>
            <w:rFonts w:ascii="Times" w:eastAsia="Cambria" w:hAnsi="Times" w:cs="Times New Roman"/>
            <w:szCs w:val="24"/>
          </w:rPr>
          <w:fldChar w:fldCharType="begin"/>
        </w:r>
      </w:ins>
      <w:ins w:id="464" w:author="Russell, Seth" w:date="2018-12-15T17:17:00Z">
        <w:r w:rsidR="002928E3">
          <w:rPr>
            <w:rFonts w:ascii="Times" w:eastAsia="Cambria" w:hAnsi="Times" w:cs="Times New Roman"/>
            <w:szCs w:val="24"/>
          </w:rPr>
          <w:instrText xml:space="preserve"> ADDIN ZOTERO_ITEM CSL_CITATION {"citationID":"zR0dNCcy","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ins>
      <w:r w:rsidR="00F672F0">
        <w:rPr>
          <w:rFonts w:ascii="Times" w:eastAsia="Cambria" w:hAnsi="Times" w:cs="Times New Roman"/>
          <w:szCs w:val="24"/>
        </w:rPr>
        <w:fldChar w:fldCharType="separate"/>
      </w:r>
      <w:ins w:id="465" w:author="Russell, Seth" w:date="2018-12-15T17:17:00Z">
        <w:r w:rsidR="002928E3">
          <w:rPr>
            <w:rFonts w:ascii="Times" w:eastAsia="Cambria" w:hAnsi="Times" w:cs="Times New Roman"/>
            <w:noProof/>
            <w:szCs w:val="24"/>
          </w:rPr>
          <w:t>(Atchison et al., 1968)</w:t>
        </w:r>
      </w:ins>
      <w:ins w:id="466" w:author="Russell, Seth" w:date="2018-12-15T17:16:00Z">
        <w:r w:rsidR="00F672F0">
          <w:rPr>
            <w:rFonts w:ascii="Times" w:eastAsia="Cambria" w:hAnsi="Times" w:cs="Times New Roman"/>
            <w:szCs w:val="24"/>
          </w:rPr>
          <w:fldChar w:fldCharType="end"/>
        </w:r>
      </w:ins>
      <w:ins w:id="467" w:author="Russell, Seth" w:date="2018-12-15T16:25:00Z">
        <w:r w:rsidRPr="008D0528">
          <w:rPr>
            <w:rFonts w:ascii="Times" w:eastAsia="Cambria" w:hAnsi="Times" w:cs="Times New Roman"/>
            <w:szCs w:val="24"/>
          </w:rPr>
          <w:t xml:space="preserve"> and should also be a key component of research software. As shown previously, even among R software packages intended to be shared with and used by others, the majority of R packages (67% to 73% depending on metric) do not have tests that are made available with the package. </w:t>
        </w:r>
      </w:ins>
    </w:p>
    <w:p w14:paraId="324AF7F6" w14:textId="77777777" w:rsidR="008D0528" w:rsidRPr="008D0528" w:rsidRDefault="008D0528" w:rsidP="008D0528">
      <w:pPr>
        <w:contextualSpacing w:val="0"/>
        <w:rPr>
          <w:ins w:id="468" w:author="Russell, Seth" w:date="2018-12-15T16:25:00Z"/>
          <w:rFonts w:ascii="Times" w:eastAsia="Cambria" w:hAnsi="Times" w:cs="Times New Roman"/>
          <w:szCs w:val="24"/>
        </w:rPr>
      </w:pPr>
    </w:p>
    <w:p w14:paraId="2D6BE1B5" w14:textId="7409B627" w:rsidR="00FC77E3" w:rsidRDefault="008D0528" w:rsidP="008D0528">
      <w:pPr>
        <w:contextualSpacing w:val="0"/>
        <w:rPr>
          <w:ins w:id="469" w:author="Russell, Seth" w:date="2018-12-15T17:51:00Z"/>
          <w:rFonts w:ascii="Times" w:eastAsia="Cambria" w:hAnsi="Times" w:cs="Times New Roman"/>
          <w:szCs w:val="24"/>
        </w:rPr>
      </w:pPr>
      <w:ins w:id="470" w:author="Russell, Seth" w:date="2018-12-15T16:25:00Z">
        <w:r w:rsidRPr="008D0528">
          <w:rPr>
            <w:rFonts w:ascii="Times" w:eastAsia="Cambria" w:hAnsi="Times" w:cs="Times New Roman"/>
            <w:szCs w:val="24"/>
          </w:rPr>
          <w:t>Various methodologies and strategies exist for software testing and validation as well as how to integrate software with a software development lifecycle. Some common testing strategies are no strategy, ad hoc testing</w:t>
        </w:r>
      </w:ins>
      <w:ins w:id="471" w:author="Russell, Seth" w:date="2018-12-15T17:17:00Z">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c9LH6HYI","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ins>
      <w:r w:rsidR="002928E3">
        <w:rPr>
          <w:rFonts w:ascii="Times" w:eastAsia="Cambria" w:hAnsi="Times" w:cs="Times New Roman"/>
          <w:szCs w:val="24"/>
        </w:rPr>
        <w:fldChar w:fldCharType="separate"/>
      </w:r>
      <w:ins w:id="472" w:author="Russell, Seth" w:date="2018-12-15T17:17:00Z">
        <w:r w:rsidR="002928E3">
          <w:rPr>
            <w:rFonts w:ascii="Times" w:eastAsia="Cambria" w:hAnsi="Times" w:cs="Times New Roman"/>
            <w:noProof/>
            <w:szCs w:val="24"/>
          </w:rPr>
          <w:t>(Agruss &amp; Johnson, 2000)</w:t>
        </w:r>
        <w:r w:rsidR="002928E3">
          <w:rPr>
            <w:rFonts w:ascii="Times" w:eastAsia="Cambria" w:hAnsi="Times" w:cs="Times New Roman"/>
            <w:szCs w:val="24"/>
          </w:rPr>
          <w:fldChar w:fldCharType="end"/>
        </w:r>
      </w:ins>
      <w:ins w:id="473" w:author="Russell, Seth" w:date="2018-12-15T16:25:00Z">
        <w:r w:rsidRPr="008D0528">
          <w:rPr>
            <w:rFonts w:ascii="Times" w:eastAsia="Cambria" w:hAnsi="Times" w:cs="Times New Roman"/>
            <w:szCs w:val="24"/>
          </w:rPr>
          <w:t>, test driven development (TDD)</w:t>
        </w:r>
      </w:ins>
      <w:ins w:id="474" w:author="Russell, Seth" w:date="2018-12-15T17:19:00Z">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0APn2ZjR","properties":{"formattedCitation":"(Beck &amp; Gamma, 1998)","plainCitation":"(Beck &amp; Gamma, 1998)","noteIndex":0},"citationItems":[{"id":1925,"uris":["http://zotero.org/users/2180197/items/Z4EB7LBY"],"uri":["http://zotero.org/users/2180197/items/Z4EB7LBY"],"itemData":{"id":1925,"type":"article-journal","title":"Test Infected: Programmers Love Writing Tests","container-title":"Java Report","volume":"3","issue":"7","author":[{"family":"Beck","given":"Kent"},{"family":"Gamma","given":"Erich"}],"issued":{"date-parts":[["1998",7]]}}}],"schema":"https://github.com/citation-style-language/schema/raw/master/csl-citation.json"} </w:instrText>
        </w:r>
      </w:ins>
      <w:r w:rsidR="002928E3">
        <w:rPr>
          <w:rFonts w:ascii="Times" w:eastAsia="Cambria" w:hAnsi="Times" w:cs="Times New Roman"/>
          <w:szCs w:val="24"/>
        </w:rPr>
        <w:fldChar w:fldCharType="separate"/>
      </w:r>
      <w:ins w:id="475" w:author="Russell, Seth" w:date="2018-12-15T17:19:00Z">
        <w:r w:rsidR="002928E3">
          <w:rPr>
            <w:rFonts w:ascii="Times" w:eastAsia="Cambria" w:hAnsi="Times" w:cs="Times New Roman"/>
            <w:noProof/>
            <w:szCs w:val="24"/>
          </w:rPr>
          <w:t>(Beck &amp; Gamma, 1998)</w:t>
        </w:r>
        <w:r w:rsidR="002928E3">
          <w:rPr>
            <w:rFonts w:ascii="Times" w:eastAsia="Cambria" w:hAnsi="Times" w:cs="Times New Roman"/>
            <w:szCs w:val="24"/>
          </w:rPr>
          <w:fldChar w:fldCharType="end"/>
        </w:r>
      </w:ins>
      <w:ins w:id="476" w:author="Russell, Seth" w:date="2018-12-15T16:25:00Z">
        <w:r w:rsidRPr="008D0528">
          <w:rPr>
            <w:rFonts w:ascii="Times" w:eastAsia="Cambria" w:hAnsi="Times" w:cs="Times New Roman"/>
            <w:szCs w:val="24"/>
          </w:rPr>
          <w:t>. There are also common project methodologies where testing fits into the project lifecycle; two common examples are the waterfall project management methodology, where testing is a major phase that occurs at a specific point in time, and the agile project management methodology</w:t>
        </w:r>
      </w:ins>
      <w:ins w:id="477" w:author="Russell, Seth" w:date="2018-12-15T16:27:00Z">
        <w:r>
          <w:rPr>
            <w:rFonts w:ascii="Times" w:eastAsia="Cambria" w:hAnsi="Times" w:cs="Times New Roman"/>
            <w:szCs w:val="24"/>
          </w:rPr>
          <w:t xml:space="preserve"> </w:t>
        </w:r>
        <w:r>
          <w:rPr>
            <w:rFonts w:ascii="Times" w:eastAsia="Cambria" w:hAnsi="Times" w:cs="Times New Roman"/>
            <w:szCs w:val="24"/>
          </w:rPr>
          <w:fldChar w:fldCharType="begin"/>
        </w:r>
        <w:r>
          <w:rPr>
            <w:rFonts w:ascii="Times" w:eastAsia="Cambria" w:hAnsi="Times" w:cs="Times New Roman"/>
            <w:szCs w:val="24"/>
          </w:rPr>
          <w:instrText xml:space="preserve"> ADDIN ZOTERO_ITEM CSL_CITATION {"citationID":"8XXcv3R0","properties":{"formattedCitation":"(Beck et al., 2001)","plainCitation":"(Beck et al., 2001)","noteIndex":0},"citationItems":[{"id":2122,"uris":["http://zotero.org/users/2180197/items/2JXF87P4"],"uri":["http://zotero.org/users/2180197/items/2JXF87P4"],"itemData":{"id":2122,"type":"webpage","title":"Manifesto for Agile Software Development","URL":"http://agilemanifesto.org/","author":[{"family":"Beck","given":"Kent"},{"family":"Beedle","given":"Mike"},{"family":"Bennekum","given":"Arie","dropping-particle":"van"},{"family":"Cockburn","given":"Alistair"},{"family":"Cunningham","given":"Ward"},{"family":"Fowler","given":"Martin"},{"family":"Grenning","given":"James"},{"family":"Highsmith","given":"Jim"},{"family":"Hunt","given":"Andrew"},{"family":"Jeffries","given":"Ron"},{"family":"Kern","given":"Jon"},{"family":"Marick","given":"Brian"},{"family":"Martin","given":"Robert C."},{"family":"Mellor","given":"Steve"},{"family":"Schwaber","given":"Ken"},{"family":"Sutherland","given":"Jeff"},{"family":"Thomas","given":"Dave"}],"issued":{"date-parts":[["2001"]]}}}],"schema":"https://github.com/citation-style-language/schema/raw/master/csl-citation.json"} </w:instrText>
        </w:r>
      </w:ins>
      <w:r>
        <w:rPr>
          <w:rFonts w:ascii="Times" w:eastAsia="Cambria" w:hAnsi="Times" w:cs="Times New Roman"/>
          <w:szCs w:val="24"/>
        </w:rPr>
        <w:fldChar w:fldCharType="separate"/>
      </w:r>
      <w:ins w:id="478" w:author="Russell, Seth" w:date="2018-12-15T16:27:00Z">
        <w:r>
          <w:rPr>
            <w:rFonts w:ascii="Times" w:eastAsia="Cambria" w:hAnsi="Times" w:cs="Times New Roman"/>
            <w:noProof/>
            <w:szCs w:val="24"/>
          </w:rPr>
          <w:t>(Beck et al., 2001)</w:t>
        </w:r>
        <w:r>
          <w:rPr>
            <w:rFonts w:ascii="Times" w:eastAsia="Cambria" w:hAnsi="Times" w:cs="Times New Roman"/>
            <w:szCs w:val="24"/>
          </w:rPr>
          <w:fldChar w:fldCharType="end"/>
        </w:r>
      </w:ins>
      <w:ins w:id="479" w:author="Russell, Seth" w:date="2018-12-15T16:25:00Z">
        <w:r w:rsidRPr="008D0528">
          <w:rPr>
            <w:rFonts w:ascii="Times" w:eastAsia="Cambria" w:hAnsi="Times" w:cs="Times New Roman"/>
            <w:szCs w:val="24"/>
          </w:rPr>
          <w:t xml:space="preserve">, where there are many small iterations </w:t>
        </w:r>
        <w:del w:id="480" w:author="Tell Bennett" w:date="2018-12-20T11:06:00Z">
          <w:r w:rsidRPr="008D0528" w:rsidDel="000D0A99">
            <w:rPr>
              <w:rFonts w:ascii="Times" w:eastAsia="Cambria" w:hAnsi="Times" w:cs="Times New Roman"/>
              <w:szCs w:val="24"/>
            </w:rPr>
            <w:delText>with</w:delText>
          </w:r>
        </w:del>
      </w:ins>
      <w:ins w:id="481" w:author="Tell Bennett" w:date="2018-12-20T11:06:00Z">
        <w:r w:rsidR="000D0A99">
          <w:rPr>
            <w:rFonts w:ascii="Times" w:eastAsia="Cambria" w:hAnsi="Times" w:cs="Times New Roman"/>
            <w:szCs w:val="24"/>
          </w:rPr>
          <w:t>including</w:t>
        </w:r>
      </w:ins>
      <w:ins w:id="482" w:author="Russell, Seth" w:date="2018-12-15T16:25:00Z">
        <w:r w:rsidRPr="008D0528">
          <w:rPr>
            <w:rFonts w:ascii="Times" w:eastAsia="Cambria" w:hAnsi="Times" w:cs="Times New Roman"/>
            <w:szCs w:val="24"/>
          </w:rPr>
          <w:t xml:space="preserve"> testing. While a full discussion of various methods and strategies is beyond the scope of this article, three key concepts presented are: when to start testing, what to test, and how to test.</w:t>
        </w:r>
      </w:ins>
    </w:p>
    <w:p w14:paraId="55C1B475" w14:textId="46DB967D" w:rsidR="00880E84" w:rsidRDefault="00880E84" w:rsidP="008D0528">
      <w:pPr>
        <w:contextualSpacing w:val="0"/>
        <w:rPr>
          <w:ins w:id="483" w:author="Russell, Seth" w:date="2018-12-15T17:51:00Z"/>
          <w:rFonts w:ascii="Times" w:eastAsia="Cambria" w:hAnsi="Times" w:cs="Times New Roman"/>
          <w:szCs w:val="24"/>
        </w:rPr>
      </w:pPr>
    </w:p>
    <w:p w14:paraId="26BEF221" w14:textId="0C1E1F18" w:rsidR="009918CC" w:rsidRDefault="00880E84" w:rsidP="00880E84">
      <w:pPr>
        <w:contextualSpacing w:val="0"/>
        <w:rPr>
          <w:ins w:id="484" w:author="Russell, Seth" w:date="2018-12-15T17:52:00Z"/>
          <w:rFonts w:ascii="Times" w:eastAsia="Cambria" w:hAnsi="Times" w:cs="Times New Roman"/>
          <w:b/>
          <w:szCs w:val="24"/>
        </w:rPr>
      </w:pPr>
      <w:ins w:id="485" w:author="Russell, Seth" w:date="2018-12-15T17:51:00Z">
        <w:r w:rsidRPr="009918CC">
          <w:rPr>
            <w:rFonts w:ascii="Times" w:eastAsia="Cambria" w:hAnsi="Times" w:cs="Times New Roman"/>
            <w:b/>
            <w:szCs w:val="24"/>
            <w:rPrChange w:id="486" w:author="Russell, Seth" w:date="2018-12-15T17:52:00Z">
              <w:rPr>
                <w:rFonts w:ascii="Times" w:eastAsia="Cambria" w:hAnsi="Times" w:cs="Times New Roman"/>
                <w:szCs w:val="24"/>
              </w:rPr>
            </w:rPrChange>
          </w:rPr>
          <w:t xml:space="preserve">Key </w:t>
        </w:r>
      </w:ins>
      <w:ins w:id="487" w:author="Russell, Seth" w:date="2018-12-15T18:51:00Z">
        <w:r w:rsidR="00A80936">
          <w:rPr>
            <w:rFonts w:ascii="Times" w:eastAsia="Cambria" w:hAnsi="Times" w:cs="Times New Roman"/>
            <w:b/>
            <w:szCs w:val="24"/>
          </w:rPr>
          <w:t>r</w:t>
        </w:r>
      </w:ins>
      <w:ins w:id="488" w:author="Russell, Seth" w:date="2018-12-15T17:51:00Z">
        <w:r w:rsidRPr="009918CC">
          <w:rPr>
            <w:rFonts w:ascii="Times" w:eastAsia="Cambria" w:hAnsi="Times" w:cs="Times New Roman"/>
            <w:b/>
            <w:szCs w:val="24"/>
            <w:rPrChange w:id="489" w:author="Russell, Seth" w:date="2018-12-15T17:52:00Z">
              <w:rPr>
                <w:rFonts w:ascii="Times" w:eastAsia="Cambria" w:hAnsi="Times" w:cs="Times New Roman"/>
                <w:szCs w:val="24"/>
              </w:rPr>
            </w:rPrChange>
          </w:rPr>
          <w:t>ecommendations for when to test:</w:t>
        </w:r>
      </w:ins>
    </w:p>
    <w:p w14:paraId="317A70A1" w14:textId="002C7C6D" w:rsidR="009918CC" w:rsidRDefault="00880E84" w:rsidP="00FE7216">
      <w:pPr>
        <w:pStyle w:val="ListParagraph"/>
        <w:numPr>
          <w:ilvl w:val="0"/>
          <w:numId w:val="10"/>
        </w:numPr>
        <w:contextualSpacing w:val="0"/>
        <w:rPr>
          <w:ins w:id="490" w:author="Russell, Seth" w:date="2018-12-15T17:52:00Z"/>
          <w:rFonts w:ascii="Times" w:eastAsia="Cambria" w:hAnsi="Times" w:cs="Times New Roman"/>
          <w:szCs w:val="24"/>
        </w:rPr>
      </w:pPr>
      <w:ins w:id="491" w:author="Russell, Seth" w:date="2018-12-15T17:51:00Z">
        <w:r w:rsidRPr="009918CC">
          <w:rPr>
            <w:rFonts w:ascii="Times" w:eastAsia="Cambria" w:hAnsi="Times" w:cs="Times New Roman"/>
            <w:szCs w:val="24"/>
            <w:rPrChange w:id="492" w:author="Russell, Seth" w:date="2018-12-15T17:52:00Z">
              <w:rPr/>
            </w:rPrChange>
          </w:rPr>
          <w:t>Build tests before implementation</w:t>
        </w:r>
      </w:ins>
    </w:p>
    <w:p w14:paraId="1DDD24FD" w14:textId="6D0D3E05" w:rsidR="00880E84" w:rsidRDefault="00880E84" w:rsidP="00FE7216">
      <w:pPr>
        <w:pStyle w:val="ListParagraph"/>
        <w:numPr>
          <w:ilvl w:val="0"/>
          <w:numId w:val="10"/>
        </w:numPr>
        <w:contextualSpacing w:val="0"/>
        <w:rPr>
          <w:ins w:id="493" w:author="Russell, Seth" w:date="2018-12-15T17:58:00Z"/>
          <w:rFonts w:ascii="Times" w:eastAsia="Cambria" w:hAnsi="Times" w:cs="Times New Roman"/>
          <w:szCs w:val="24"/>
        </w:rPr>
      </w:pPr>
      <w:ins w:id="494" w:author="Russell, Seth" w:date="2018-12-15T17:51:00Z">
        <w:r w:rsidRPr="009918CC">
          <w:rPr>
            <w:rFonts w:ascii="Times" w:eastAsia="Cambria" w:hAnsi="Times" w:cs="Times New Roman"/>
            <w:szCs w:val="24"/>
          </w:rPr>
          <w:t>Test after functionality has been implemented</w:t>
        </w:r>
      </w:ins>
    </w:p>
    <w:p w14:paraId="47E0BF66" w14:textId="77777777" w:rsidR="00880E84" w:rsidRPr="00880E84" w:rsidRDefault="00880E84" w:rsidP="00880E84">
      <w:pPr>
        <w:contextualSpacing w:val="0"/>
        <w:rPr>
          <w:ins w:id="495" w:author="Russell, Seth" w:date="2018-12-15T17:51:00Z"/>
          <w:rFonts w:ascii="Times" w:eastAsia="Cambria" w:hAnsi="Times" w:cs="Times New Roman"/>
          <w:szCs w:val="24"/>
        </w:rPr>
      </w:pPr>
    </w:p>
    <w:p w14:paraId="14A87527" w14:textId="0239EA5F" w:rsidR="00FE7216" w:rsidRDefault="00880E84" w:rsidP="00880E84">
      <w:pPr>
        <w:contextualSpacing w:val="0"/>
        <w:rPr>
          <w:ins w:id="496" w:author="Russell, Seth" w:date="2018-12-17T06:59:00Z"/>
          <w:rFonts w:ascii="Times" w:eastAsia="Cambria" w:hAnsi="Times" w:cs="Times New Roman"/>
          <w:szCs w:val="24"/>
        </w:rPr>
      </w:pPr>
      <w:ins w:id="497" w:author="Russell, Seth" w:date="2018-12-15T17:51:00Z">
        <w:r w:rsidRPr="009918CC">
          <w:rPr>
            <w:rFonts w:ascii="Times" w:eastAsia="Cambria" w:hAnsi="Times" w:cs="Times New Roman"/>
            <w:b/>
            <w:szCs w:val="24"/>
            <w:rPrChange w:id="498" w:author="Russell, Seth" w:date="2018-12-15T17:52:00Z">
              <w:rPr>
                <w:rFonts w:ascii="Times" w:eastAsia="Cambria" w:hAnsi="Times" w:cs="Times New Roman"/>
                <w:szCs w:val="24"/>
              </w:rPr>
            </w:rPrChange>
          </w:rPr>
          <w:t>Discussion:</w:t>
        </w:r>
        <w:r w:rsidRPr="00880E84">
          <w:rPr>
            <w:rFonts w:ascii="Times" w:eastAsia="Cambria" w:hAnsi="Times" w:cs="Times New Roman"/>
            <w:szCs w:val="24"/>
          </w:rPr>
          <w:t xml:space="preserve"> One of the popular movements in recent years has been to develop tests first </w:t>
        </w:r>
      </w:ins>
      <w:ins w:id="499" w:author="Tell Bennett" w:date="2018-12-20T11:07:00Z">
        <w:r w:rsidR="000D0A99">
          <w:rPr>
            <w:rFonts w:ascii="Times" w:eastAsia="Cambria" w:hAnsi="Times" w:cs="Times New Roman"/>
            <w:szCs w:val="24"/>
          </w:rPr>
          <w:t xml:space="preserve">and </w:t>
        </w:r>
      </w:ins>
      <w:ins w:id="500" w:author="Russell, Seth" w:date="2018-12-15T17:51:00Z">
        <w:r w:rsidRPr="00880E84">
          <w:rPr>
            <w:rFonts w:ascii="Times" w:eastAsia="Cambria" w:hAnsi="Times" w:cs="Times New Roman"/>
            <w:szCs w:val="24"/>
          </w:rPr>
          <w:t xml:space="preserve">then </w:t>
        </w:r>
        <w:del w:id="501" w:author="Tell Bennett" w:date="2018-12-20T11:07:00Z">
          <w:r w:rsidRPr="00880E84" w:rsidDel="000D0A99">
            <w:rPr>
              <w:rFonts w:ascii="Times" w:eastAsia="Cambria" w:hAnsi="Times" w:cs="Times New Roman"/>
              <w:szCs w:val="24"/>
            </w:rPr>
            <w:delText xml:space="preserve">work to </w:delText>
          </w:r>
        </w:del>
        <w:r w:rsidRPr="00880E84">
          <w:rPr>
            <w:rFonts w:ascii="Times" w:eastAsia="Cambria" w:hAnsi="Times" w:cs="Times New Roman"/>
            <w:szCs w:val="24"/>
          </w:rPr>
          <w:t xml:space="preserve">implement code to meet desired functionality, a strategy called </w:t>
        </w:r>
      </w:ins>
      <w:ins w:id="502" w:author="Russell, Seth" w:date="2018-12-20T16:43:00Z">
        <w:r w:rsidR="008637EE">
          <w:rPr>
            <w:rFonts w:ascii="Times" w:eastAsia="Cambria" w:hAnsi="Times" w:cs="Times New Roman"/>
            <w:szCs w:val="24"/>
          </w:rPr>
          <w:t>TDD</w:t>
        </w:r>
      </w:ins>
      <w:ins w:id="503" w:author="Tell Bennett" w:date="2018-12-20T11:07:00Z">
        <w:del w:id="504" w:author="Russell, Seth" w:date="2018-12-20T16:43:00Z">
          <w:r w:rsidR="000D0A99" w:rsidDel="008637EE">
            <w:rPr>
              <w:rFonts w:ascii="Times" w:eastAsia="Cambria" w:hAnsi="Times" w:cs="Times New Roman"/>
              <w:szCs w:val="24"/>
            </w:rPr>
            <w:delText xml:space="preserve"> (TDD)</w:delText>
          </w:r>
        </w:del>
      </w:ins>
      <w:ins w:id="505" w:author="Russell, Seth" w:date="2018-12-15T17:51:00Z">
        <w:r w:rsidRPr="00880E84">
          <w:rPr>
            <w:rFonts w:ascii="Times" w:eastAsia="Cambria" w:hAnsi="Times" w:cs="Times New Roman"/>
            <w:szCs w:val="24"/>
          </w:rPr>
          <w:t xml:space="preserve">. While the </w:t>
        </w:r>
        <w:del w:id="506" w:author="Tell Bennett" w:date="2018-12-20T11:07:00Z">
          <w:r w:rsidRPr="00880E84" w:rsidDel="000D0A99">
            <w:rPr>
              <w:rFonts w:ascii="Times" w:eastAsia="Cambria" w:hAnsi="Times" w:cs="Times New Roman"/>
              <w:szCs w:val="24"/>
            </w:rPr>
            <w:delText>test driven development</w:delText>
          </w:r>
        </w:del>
      </w:ins>
      <w:ins w:id="507" w:author="Tell Bennett" w:date="2018-12-20T11:07:00Z">
        <w:r w:rsidR="000D0A99">
          <w:rPr>
            <w:rFonts w:ascii="Times" w:eastAsia="Cambria" w:hAnsi="Times" w:cs="Times New Roman"/>
            <w:szCs w:val="24"/>
          </w:rPr>
          <w:t>TDD</w:t>
        </w:r>
      </w:ins>
      <w:ins w:id="508" w:author="Russell, Seth" w:date="2018-12-15T17:51:00Z">
        <w:r w:rsidRPr="00880E84">
          <w:rPr>
            <w:rFonts w:ascii="Times" w:eastAsia="Cambria" w:hAnsi="Times" w:cs="Times New Roman"/>
            <w:szCs w:val="24"/>
          </w:rPr>
          <w:t xml:space="preserve"> strategy has done much to improve the focus of the software engineering world on testing, some have found that it does not </w:t>
        </w:r>
        <w:del w:id="509" w:author="Tell Bennett" w:date="2018-12-20T11:07:00Z">
          <w:r w:rsidRPr="00880E84" w:rsidDel="000D0A99">
            <w:rPr>
              <w:rFonts w:ascii="Times" w:eastAsia="Cambria" w:hAnsi="Times" w:cs="Times New Roman"/>
              <w:szCs w:val="24"/>
            </w:rPr>
            <w:delText>meet</w:delText>
          </w:r>
        </w:del>
      </w:ins>
      <w:ins w:id="510" w:author="Tell Bennett" w:date="2018-12-20T11:07:00Z">
        <w:r w:rsidR="000D0A99">
          <w:rPr>
            <w:rFonts w:ascii="Times" w:eastAsia="Cambria" w:hAnsi="Times" w:cs="Times New Roman"/>
            <w:szCs w:val="24"/>
          </w:rPr>
          <w:t>work with</w:t>
        </w:r>
      </w:ins>
      <w:ins w:id="511" w:author="Russell, Seth" w:date="2018-12-15T17:51:00Z">
        <w:r w:rsidRPr="00880E84">
          <w:rPr>
            <w:rFonts w:ascii="Times" w:eastAsia="Cambria" w:hAnsi="Times" w:cs="Times New Roman"/>
            <w:szCs w:val="24"/>
          </w:rPr>
          <w:t xml:space="preserve"> all development styles</w:t>
        </w:r>
      </w:ins>
      <w:ins w:id="512" w:author="Russell, Seth" w:date="2018-12-20T17:16:00Z">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Wug7p9tA","properties":{"formattedCitation":"(Hansson, 2014; Sommerville, 2016)","plainCitation":"(Hansson, 2014; Sommerville, 2016)","noteIndex":0},"citationItems":[{"id":1726,"uris":["http://zotero.org/users/2180197/items/MKZI6Q66"],"uri":["http://zotero.org/users/2180197/items/MKZI6Q66"],"itemData":{"id":1726,"type":"post-weblog","title":"TDD is dead. Long live testing. (DHH)","URL":"http://david.heinemeierhansson.com/2014/tdd-is-dead-long-live-testing.html","author":[{"family":"Hansson","given":"David Heinemeier"}],"issued":{"date-parts":[["2014",4,23]]}}},{"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schema":"https://github.com/citation-style-language/schema/raw/master/csl-citation.json"} </w:instrText>
        </w:r>
      </w:ins>
      <w:r w:rsidR="00947CEA">
        <w:rPr>
          <w:rFonts w:ascii="Times" w:eastAsia="Cambria" w:hAnsi="Times" w:cs="Times New Roman"/>
          <w:szCs w:val="24"/>
        </w:rPr>
        <w:fldChar w:fldCharType="separate"/>
      </w:r>
      <w:ins w:id="513" w:author="Russell, Seth" w:date="2018-12-20T17:16:00Z">
        <w:r w:rsidR="00947CEA">
          <w:rPr>
            <w:rFonts w:ascii="Times" w:eastAsia="Cambria" w:hAnsi="Times" w:cs="Times New Roman"/>
            <w:noProof/>
            <w:szCs w:val="24"/>
          </w:rPr>
          <w:t>(Hansson, 2014; Sommerville, 2016)</w:t>
        </w:r>
        <w:r w:rsidR="00947CEA">
          <w:rPr>
            <w:rFonts w:ascii="Times" w:eastAsia="Cambria" w:hAnsi="Times" w:cs="Times New Roman"/>
            <w:szCs w:val="24"/>
          </w:rPr>
          <w:fldChar w:fldCharType="end"/>
        </w:r>
      </w:ins>
      <w:ins w:id="514" w:author="Russell, Seth" w:date="2018-12-15T17:51:00Z">
        <w:r w:rsidRPr="00880E84">
          <w:rPr>
            <w:rFonts w:ascii="Times" w:eastAsia="Cambria" w:hAnsi="Times" w:cs="Times New Roman"/>
            <w:szCs w:val="24"/>
          </w:rPr>
          <w:t>, and others have reported that it does not increase developer productivity, reduce overall testing effort, nor improve code quality in comparison to other testing methodologies</w:t>
        </w:r>
      </w:ins>
      <w:ins w:id="515" w:author="Russell, Seth" w:date="2018-12-20T17:17:00Z">
        <w:r w:rsidR="00947CEA">
          <w:rPr>
            <w:rFonts w:ascii="Times" w:eastAsia="Cambria" w:hAnsi="Times" w:cs="Times New Roman"/>
            <w:szCs w:val="24"/>
          </w:rPr>
          <w:t xml:space="preserve"> </w:t>
        </w:r>
        <w:r w:rsidR="00947CEA">
          <w:rPr>
            <w:rFonts w:ascii="Times" w:eastAsia="Cambria" w:hAnsi="Times" w:cs="Times New Roman"/>
            <w:szCs w:val="24"/>
          </w:rPr>
          <w:fldChar w:fldCharType="begin"/>
        </w:r>
      </w:ins>
      <w:ins w:id="516" w:author="Russell, Seth" w:date="2018-12-20T17:18:00Z">
        <w:r w:rsidR="00947CEA">
          <w:rPr>
            <w:rFonts w:ascii="Times" w:eastAsia="Cambria" w:hAnsi="Times" w:cs="Times New Roman"/>
            <w:szCs w:val="24"/>
          </w:rPr>
          <w:instrText xml:space="preserve"> ADDIN ZOTERO_ITEM CSL_CITATION {"citationID":"hLv8nDMn","properties":{"formattedCitation":"(Fucci et al., 2016)","plainCitation":"(Fucci et al., 2016)","noteIndex":0},"citationItems":[{"id":2098,"uris":["http://zotero.org/users/2180197/items/FFC62TYN"],"uri":["http://zotero.org/users/2180197/items/FFC62TYN"],"itemData":{"id":2098,"type":"paper-conference","title":"An External Replication on the Effects of Test-driven Development Using a Multi-site Blind Analysis Approach","container-title":"Proceedings of the 10th ACM/IEEE International Symposium on Empirical Software Engineering and Measurement","collection-title":"ESEM '16","publisher":"ACM","publisher-place":"New York, NY, USA","page":"3:1–3:10","source":"ACM Digital Library","event-place":"New York, NY, USA","abstract":"Context: Test-driven development (TDD) is an agile practice claimed to improve the quality of a software product, as well as the productivity of its developers. A previous study (i.e., baseline experiment) at the University of Oulu (Finland) compared TDD to a test-last development (TLD) approach through a randomized controlled trial. The results failed to support the claims. Goal: We want to validate the original study results by replicating it at the University of Basilicata (Italy), using a different design. Method: We replicated the baseline experiment, using a crossover design, with 21 graduate students. We kept the settings and context as close as possible to the baseline experiment. In order to limit researchers bias, we involved two other sites (UPM, Spain, and Brunel, UK) to conduct blind analysis of the data. Results: The Kruskal-Wallis tests did not show any significant difference between TDD and TLD in terms of testing effort (p-value = .27), external code quality (p-value = .82), and developers' productivity (p-value = .83). Nevertheless, our data revealed a difference based on the order in which TDD and TLD were applied, though no carry over effect. Conclusions: We verify the baseline study results, yet our results raises concerns regarding the selection of experimental objects, particularly with respect to their interaction with the order in which of treatments are applied. We recommend future studies to survey the tasks used in experiments evaluating TDD. Finally, to lower the cost of replication studies and reduce researchers' bias, we encourage other research groups to adopt similar multi-site blind analysis approach described in this paper.","URL":"http://doi.acm.org/10.1145/2961111.2962592","DOI":"10.1145/2961111.2962592","ISBN":"978-1-4503-4427-2","author":[{"family":"Fucci","given":"Davide"},{"family":"Scanniello","given":"Giuseppe"},{"family":"Romano","given":"Simone"},{"family":"Shepperd","given":"Martin"},{"family":"Sigweni","given":"Boyce"},{"family":"Uyaguari","given":"Fernando"},{"family":"Turhan","given":"Burak"},{"family":"Juristo","given":"Natalia"},{"family":"Oivo","given":"Markku"}],"issued":{"date-parts":[["2016"]]},"accessed":{"date-parts":[["2018",12,11]]}}}],"schema":"https://github.com/citation-style-language/schema/raw/master/csl-citation.json"} </w:instrText>
        </w:r>
      </w:ins>
      <w:r w:rsidR="00947CEA">
        <w:rPr>
          <w:rFonts w:ascii="Times" w:eastAsia="Cambria" w:hAnsi="Times" w:cs="Times New Roman"/>
          <w:szCs w:val="24"/>
        </w:rPr>
        <w:fldChar w:fldCharType="separate"/>
      </w:r>
      <w:ins w:id="517" w:author="Russell, Seth" w:date="2018-12-20T17:18:00Z">
        <w:r w:rsidR="00947CEA">
          <w:rPr>
            <w:rFonts w:ascii="Times" w:eastAsia="Cambria" w:hAnsi="Times" w:cs="Times New Roman"/>
            <w:noProof/>
            <w:szCs w:val="24"/>
          </w:rPr>
          <w:t>(Fucci et al., 2016)</w:t>
        </w:r>
      </w:ins>
      <w:ins w:id="518" w:author="Russell, Seth" w:date="2018-12-20T17:17:00Z">
        <w:r w:rsidR="00947CEA">
          <w:rPr>
            <w:rFonts w:ascii="Times" w:eastAsia="Cambria" w:hAnsi="Times" w:cs="Times New Roman"/>
            <w:szCs w:val="24"/>
          </w:rPr>
          <w:fldChar w:fldCharType="end"/>
        </w:r>
      </w:ins>
      <w:ins w:id="519" w:author="Russell, Seth" w:date="2018-12-15T17:51:00Z">
        <w:r w:rsidRPr="00880E84">
          <w:rPr>
            <w:rFonts w:ascii="Times" w:eastAsia="Cambria" w:hAnsi="Times" w:cs="Times New Roman"/>
            <w:szCs w:val="24"/>
          </w:rPr>
          <w:t>.  An approach that more closely matches the theoretically based software development cycle and flexible nature of research software is to create tests after a requirement or feature has been implemented</w:t>
        </w:r>
      </w:ins>
      <w:ins w:id="520" w:author="Russell, Seth" w:date="2018-12-20T17:18:00Z">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5H3HbHlB","properties":{"formattedCitation":"(Osborne et al., 2014; Kanewala &amp; Bieman, 2014)","plainCitation":"(Osborne et al., 2014; Kanewala &amp; Bieman, 2014)","noteIndex":0},"citationItems":[{"id":2104,"uris":["http://zotero.org/users/2180197/items/NB4LX6QL"],"uri":["http://zotero.org/users/2180197/items/NB4LX6QL"],"itemData":{"id":2104,"type":"article-journal","title":"Ten Simple Rules for Effective Computational Research","container-title":"PLoS Computational Biology","volume":"10","issue":"3","source":"PubMed Central","URL":"https://www.ncbi.nlm.nih.gov/pmc/articles/PMC3967918/","DOI":"10.1371/journal.pcbi.1003506","ISSN":"1553-734X","note":"PMID: 24675742\nPMCID: PMC3967918","journalAbbreviation":"PLoS Comput Biol","author":[{"family":"Osborne","given":"James M."},{"family":"Bernabeu","given":"Miguel O."},{"family":"Bruna","given":"Maria"},{"family":"Calderhead","given":"Ben"},{"family":"Cooper","given":"Jonathan"},{"family":"Dalchau","given":"Neil"},{"family":"Dunn","given":"Sara-Jane"},{"family":"Fletcher","given":"Alexander G."},{"family":"Freeman","given":"Robin"},{"family":"Groen","given":"Derek"},{"family":"Knapp","given":"Bernhard"},{"family":"McInerny","given":"Greg J."},{"family":"Mirams","given":"Gary R."},{"family":"Pitt-Francis","given":"Joe"},{"family":"Sengupta","given":"Biswa"},{"family":"Wright","given":"David W."},{"family":"Yates","given":"Christian A."},{"family":"Gavaghan","given":"David J."},{"family":"Emmott","given":"Stephen"},{"family":"Deane","given":"Charlotte"}],"issued":{"date-parts":[["2014",3,27]]},"accessed":{"date-parts":[["2018",12,12]]}}},{"id":2101,"uris":["http://zotero.org/users/2180197/items/D3GAHTBV"],"uri":["http://zotero.org/users/2180197/items/D3GAHTBV"],"itemData":{"id":2101,"type":"article-journal","title":"Testing Scientific Software: A Systematic Literature Review","container-title":"Information and software technology","page":"1219-1232","volume":"56","issue":"10","source":"PubMed Central","abstract":"Context\nScientific software plays an important role in critical decision making, for example making weather predictions based on climate models, and computation of evidence for research publications. Recently, scientists have had to retract publications due to errors caused by software faults. Systematic testing can identify such faults in code.\n\nObjective\nThis study aims to identify specific challenges, proposed solutions, and unsolved problems faced when testing scientific software.\n\nMethod\nWe conducted a systematic literature survey to identify and analyze relevant literature. We identified 62 studies that provided relevant information about testing scientific software.\n\nResults\nWe found that challenges faced when testing scientific software fall into two main categories: (1) testing challenges that occur due to characteristics of scientific software such as oracle problems and (2) testing challenges that occur due to cultural differences between scientists and the software engineering community such as viewing the code and the model that it implements as inseparable entities. In addition, we identified methods to potentially overcome these challenges and their limitations. Finally we describe unsolved challenges and how software engineering researchers and practitioners can help to overcome them.\n\nConclusions\nScientific software presents special challenges for testing. Specifically, cultural differences between scientist developers and software engineers, along with the characteristics of the scientific software make testing more difficult. Existing techniques such as code clone detection can help to improve the testing process. Software engineers should consider special challenges posed by scientific software such as oracle problems when developing testing techniques.","URL":"https://www.ncbi.nlm.nih.gov/pmc/articles/PMC4128280/","DOI":"10.1016/j.infsof.2014.05.006","ISSN":"0950-5849","note":"PMID: 25125798\nPMCID: PMC4128280","shortTitle":"Testing Scientific Software","journalAbbreviation":"Inf Softw Technol","author":[{"family":"Kanewala","given":"Upulee"},{"family":"Bieman","given":"James M."}],"issued":{"date-parts":[["2014",10,1]]},"accessed":{"date-parts":[["2018",12,12]]}}}],"schema":"https://github.com/citation-style-language/schema/raw/master/csl-citation.json"} </w:instrText>
        </w:r>
      </w:ins>
      <w:r w:rsidR="00947CEA">
        <w:rPr>
          <w:rFonts w:ascii="Times" w:eastAsia="Cambria" w:hAnsi="Times" w:cs="Times New Roman"/>
          <w:szCs w:val="24"/>
        </w:rPr>
        <w:fldChar w:fldCharType="separate"/>
      </w:r>
      <w:ins w:id="521" w:author="Russell, Seth" w:date="2018-12-20T17:18:00Z">
        <w:r w:rsidR="00947CEA">
          <w:rPr>
            <w:rFonts w:ascii="Times" w:eastAsia="Cambria" w:hAnsi="Times" w:cs="Times New Roman"/>
            <w:noProof/>
            <w:szCs w:val="24"/>
          </w:rPr>
          <w:t>(Osborne et al., 2014; Kanewala &amp; Bieman, 2014)</w:t>
        </w:r>
        <w:r w:rsidR="00947CEA">
          <w:rPr>
            <w:rFonts w:ascii="Times" w:eastAsia="Cambria" w:hAnsi="Times" w:cs="Times New Roman"/>
            <w:szCs w:val="24"/>
          </w:rPr>
          <w:fldChar w:fldCharType="end"/>
        </w:r>
      </w:ins>
      <w:ins w:id="522" w:author="Russell, Seth" w:date="2018-12-15T17:51:00Z">
        <w:r w:rsidRPr="00880E84">
          <w:rPr>
            <w:rFonts w:ascii="Times" w:eastAsia="Cambria" w:hAnsi="Times" w:cs="Times New Roman"/>
            <w:szCs w:val="24"/>
          </w:rPr>
          <w:t>.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ins>
    </w:p>
    <w:p w14:paraId="3269480B" w14:textId="77777777" w:rsidR="00FE7216" w:rsidRPr="00880E84" w:rsidRDefault="00FE7216" w:rsidP="00880E84">
      <w:pPr>
        <w:contextualSpacing w:val="0"/>
        <w:rPr>
          <w:ins w:id="523" w:author="Russell, Seth" w:date="2018-12-15T17:51:00Z"/>
          <w:rFonts w:ascii="Times" w:eastAsia="Cambria" w:hAnsi="Times" w:cs="Times New Roman"/>
          <w:szCs w:val="24"/>
        </w:rPr>
      </w:pPr>
    </w:p>
    <w:p w14:paraId="23EB6955" w14:textId="36385911" w:rsidR="009918CC" w:rsidRPr="009918CC" w:rsidRDefault="00880E84" w:rsidP="00880E84">
      <w:pPr>
        <w:contextualSpacing w:val="0"/>
        <w:rPr>
          <w:ins w:id="524" w:author="Russell, Seth" w:date="2018-12-15T17:52:00Z"/>
          <w:rFonts w:ascii="Times" w:eastAsia="Cambria" w:hAnsi="Times" w:cs="Times New Roman"/>
          <w:b/>
          <w:szCs w:val="24"/>
          <w:rPrChange w:id="525" w:author="Russell, Seth" w:date="2018-12-15T17:53:00Z">
            <w:rPr>
              <w:ins w:id="526" w:author="Russell, Seth" w:date="2018-12-15T17:52:00Z"/>
              <w:rFonts w:ascii="Times" w:eastAsia="Cambria" w:hAnsi="Times" w:cs="Times New Roman"/>
              <w:szCs w:val="24"/>
            </w:rPr>
          </w:rPrChange>
        </w:rPr>
      </w:pPr>
      <w:ins w:id="527" w:author="Russell, Seth" w:date="2018-12-15T17:51:00Z">
        <w:r w:rsidRPr="009918CC">
          <w:rPr>
            <w:rFonts w:ascii="Times" w:eastAsia="Cambria" w:hAnsi="Times" w:cs="Times New Roman"/>
            <w:b/>
            <w:szCs w:val="24"/>
            <w:rPrChange w:id="528" w:author="Russell, Seth" w:date="2018-12-15T17:53:00Z">
              <w:rPr>
                <w:rFonts w:ascii="Times" w:eastAsia="Cambria" w:hAnsi="Times" w:cs="Times New Roman"/>
                <w:szCs w:val="24"/>
              </w:rPr>
            </w:rPrChange>
          </w:rPr>
          <w:t xml:space="preserve">Key </w:t>
        </w:r>
      </w:ins>
      <w:ins w:id="529" w:author="Russell, Seth" w:date="2018-12-15T18:50:00Z">
        <w:r w:rsidR="00A80936">
          <w:rPr>
            <w:rFonts w:ascii="Times" w:eastAsia="Cambria" w:hAnsi="Times" w:cs="Times New Roman"/>
            <w:b/>
            <w:szCs w:val="24"/>
          </w:rPr>
          <w:t>r</w:t>
        </w:r>
      </w:ins>
      <w:ins w:id="530" w:author="Russell, Seth" w:date="2018-12-15T17:51:00Z">
        <w:r w:rsidRPr="009918CC">
          <w:rPr>
            <w:rFonts w:ascii="Times" w:eastAsia="Cambria" w:hAnsi="Times" w:cs="Times New Roman"/>
            <w:b/>
            <w:szCs w:val="24"/>
            <w:rPrChange w:id="531" w:author="Russell, Seth" w:date="2018-12-15T17:53:00Z">
              <w:rPr>
                <w:rFonts w:ascii="Times" w:eastAsia="Cambria" w:hAnsi="Times" w:cs="Times New Roman"/>
                <w:szCs w:val="24"/>
              </w:rPr>
            </w:rPrChange>
          </w:rPr>
          <w:t xml:space="preserve">ecommendations for what to test: </w:t>
        </w:r>
      </w:ins>
    </w:p>
    <w:p w14:paraId="0755D6CA" w14:textId="36C1DC15" w:rsidR="009918CC" w:rsidRDefault="00880E84" w:rsidP="00FE7216">
      <w:pPr>
        <w:pStyle w:val="ListParagraph"/>
        <w:numPr>
          <w:ilvl w:val="0"/>
          <w:numId w:val="10"/>
        </w:numPr>
        <w:contextualSpacing w:val="0"/>
        <w:rPr>
          <w:ins w:id="532" w:author="Russell, Seth" w:date="2018-12-20T16:45:00Z"/>
          <w:rFonts w:ascii="Times" w:eastAsia="Cambria" w:hAnsi="Times" w:cs="Times New Roman"/>
          <w:szCs w:val="24"/>
        </w:rPr>
      </w:pPr>
      <w:ins w:id="533" w:author="Russell, Seth" w:date="2018-12-15T17:51:00Z">
        <w:r w:rsidRPr="009918CC">
          <w:rPr>
            <w:rFonts w:ascii="Times" w:eastAsia="Cambria" w:hAnsi="Times" w:cs="Times New Roman"/>
            <w:szCs w:val="24"/>
            <w:rPrChange w:id="534" w:author="Russell, Seth" w:date="2018-12-15T17:52:00Z">
              <w:rPr/>
            </w:rPrChange>
          </w:rPr>
          <w:t>Identify the most important or unique feature(s) of software being implemented. Software bugs are found to follow a Pareto or Zipfian distribution.</w:t>
        </w:r>
      </w:ins>
    </w:p>
    <w:p w14:paraId="4624ED0B" w14:textId="442E4F43" w:rsidR="000A3A44" w:rsidRPr="000A3A44" w:rsidRDefault="000A3A44" w:rsidP="000A3A44">
      <w:pPr>
        <w:pStyle w:val="ListParagraph"/>
        <w:numPr>
          <w:ilvl w:val="0"/>
          <w:numId w:val="10"/>
        </w:numPr>
        <w:contextualSpacing w:val="0"/>
        <w:rPr>
          <w:ins w:id="535" w:author="Russell, Seth" w:date="2018-12-15T17:52:00Z"/>
          <w:rFonts w:ascii="Times" w:eastAsia="Cambria" w:hAnsi="Times" w:cs="Times New Roman"/>
          <w:szCs w:val="24"/>
          <w:rPrChange w:id="536" w:author="Russell, Seth" w:date="2018-12-20T16:45:00Z">
            <w:rPr>
              <w:ins w:id="537" w:author="Russell, Seth" w:date="2018-12-15T17:52:00Z"/>
            </w:rPr>
          </w:rPrChange>
        </w:rPr>
      </w:pPr>
      <w:ins w:id="538" w:author="Russell, Seth" w:date="2018-12-20T16:45:00Z">
        <w:r>
          <w:rPr>
            <w:rFonts w:ascii="Times" w:eastAsia="Cambria" w:hAnsi="Times" w:cs="Times New Roman"/>
            <w:szCs w:val="24"/>
          </w:rPr>
          <w:t>Test data and software configuration</w:t>
        </w:r>
      </w:ins>
    </w:p>
    <w:p w14:paraId="01A4A109" w14:textId="40C95886" w:rsidR="00880E84" w:rsidRPr="009918CC" w:rsidRDefault="00880E84">
      <w:pPr>
        <w:pStyle w:val="ListParagraph"/>
        <w:numPr>
          <w:ilvl w:val="0"/>
          <w:numId w:val="10"/>
        </w:numPr>
        <w:contextualSpacing w:val="0"/>
        <w:rPr>
          <w:ins w:id="539" w:author="Russell, Seth" w:date="2018-12-15T17:51:00Z"/>
          <w:rFonts w:ascii="Times" w:eastAsia="Cambria" w:hAnsi="Times" w:cs="Times New Roman"/>
          <w:szCs w:val="24"/>
        </w:rPr>
        <w:pPrChange w:id="540" w:author="Russell, Seth" w:date="2018-12-15T17:52:00Z">
          <w:pPr>
            <w:contextualSpacing w:val="0"/>
          </w:pPr>
        </w:pPrChange>
      </w:pPr>
      <w:ins w:id="541" w:author="Russell, Seth" w:date="2018-12-15T17:51:00Z">
        <w:r w:rsidRPr="009918CC">
          <w:rPr>
            <w:rFonts w:ascii="Times" w:eastAsia="Cambria" w:hAnsi="Times" w:cs="Times New Roman"/>
            <w:szCs w:val="24"/>
          </w:rPr>
          <w:t xml:space="preserve">If performance is a key feature, build tests to evaluate performance. </w:t>
        </w:r>
      </w:ins>
    </w:p>
    <w:p w14:paraId="23C291B1" w14:textId="77777777" w:rsidR="00880E84" w:rsidRPr="00880E84" w:rsidRDefault="00880E84" w:rsidP="00880E84">
      <w:pPr>
        <w:contextualSpacing w:val="0"/>
        <w:rPr>
          <w:ins w:id="542" w:author="Russell, Seth" w:date="2018-12-15T17:51:00Z"/>
          <w:rFonts w:ascii="Times" w:eastAsia="Cambria" w:hAnsi="Times" w:cs="Times New Roman"/>
          <w:szCs w:val="24"/>
        </w:rPr>
      </w:pPr>
    </w:p>
    <w:p w14:paraId="7A5BE859" w14:textId="633DE13B" w:rsidR="00880E84" w:rsidRPr="00880E84" w:rsidRDefault="00880E84" w:rsidP="00880E84">
      <w:pPr>
        <w:contextualSpacing w:val="0"/>
        <w:rPr>
          <w:ins w:id="543" w:author="Russell, Seth" w:date="2018-12-15T17:51:00Z"/>
          <w:rFonts w:ascii="Times" w:eastAsia="Cambria" w:hAnsi="Times" w:cs="Times New Roman"/>
          <w:szCs w:val="24"/>
        </w:rPr>
      </w:pPr>
      <w:ins w:id="544" w:author="Russell, Seth" w:date="2018-12-15T17:51:00Z">
        <w:r w:rsidRPr="009918CC">
          <w:rPr>
            <w:rFonts w:ascii="Times" w:eastAsia="Cambria" w:hAnsi="Times" w:cs="Times New Roman"/>
            <w:b/>
            <w:szCs w:val="24"/>
            <w:rPrChange w:id="545" w:author="Russell, Seth" w:date="2018-12-15T17:53:00Z">
              <w:rPr>
                <w:rFonts w:ascii="Times" w:eastAsia="Cambria" w:hAnsi="Times" w:cs="Times New Roman"/>
                <w:szCs w:val="24"/>
              </w:rPr>
            </w:rPrChange>
          </w:rPr>
          <w:t>Discussion:</w:t>
        </w:r>
        <w:r w:rsidRPr="00880E84">
          <w:rPr>
            <w:rFonts w:ascii="Times" w:eastAsia="Cambria" w:hAnsi="Times" w:cs="Times New Roman"/>
            <w:szCs w:val="24"/>
          </w:rPr>
          <w:t xml:space="preserve"> In an ideal world, any software developed would be accompanied by 100% test coverage validating all lines of code, all aspects of functionality, </w:t>
        </w:r>
      </w:ins>
      <w:ins w:id="546" w:author="Russell, Seth" w:date="2018-12-20T16:48:00Z">
        <w:r w:rsidR="000A3A44">
          <w:rPr>
            <w:rFonts w:ascii="Times" w:eastAsia="Cambria" w:hAnsi="Times" w:cs="Times New Roman"/>
            <w:szCs w:val="24"/>
          </w:rPr>
          <w:t xml:space="preserve">all input, </w:t>
        </w:r>
      </w:ins>
      <w:ins w:id="547" w:author="Russell, Seth" w:date="2018-12-15T17:51:00Z">
        <w:r w:rsidRPr="00880E84">
          <w:rPr>
            <w:rFonts w:ascii="Times" w:eastAsia="Cambria" w:hAnsi="Times" w:cs="Times New Roman"/>
            <w:szCs w:val="24"/>
          </w:rPr>
          <w:t>and all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w:t>
        </w:r>
      </w:ins>
      <w:ins w:id="548" w:author="Russell, Seth" w:date="2018-12-20T17:19:00Z">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qV4Aw18n","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ins>
      <w:r w:rsidR="00947CEA">
        <w:rPr>
          <w:rFonts w:ascii="Times" w:eastAsia="Cambria" w:hAnsi="Times" w:cs="Times New Roman"/>
          <w:szCs w:val="24"/>
        </w:rPr>
        <w:fldChar w:fldCharType="separate"/>
      </w:r>
      <w:ins w:id="549" w:author="Russell, Seth" w:date="2018-12-20T17:19:00Z">
        <w:r w:rsidR="00947CEA">
          <w:rPr>
            <w:rFonts w:ascii="Times" w:eastAsia="Cambria" w:hAnsi="Times" w:cs="Times New Roman"/>
            <w:noProof/>
            <w:szCs w:val="24"/>
          </w:rPr>
          <w:t>(Rooney, 2002)</w:t>
        </w:r>
        <w:r w:rsidR="00947CEA">
          <w:rPr>
            <w:rFonts w:ascii="Times" w:eastAsia="Cambria" w:hAnsi="Times" w:cs="Times New Roman"/>
            <w:szCs w:val="24"/>
          </w:rPr>
          <w:fldChar w:fldCharType="end"/>
        </w:r>
      </w:ins>
      <w:ins w:id="550" w:author="Russell, Seth" w:date="2018-12-15T17:51:00Z">
        <w:r w:rsidRPr="00880E84">
          <w:rPr>
            <w:rFonts w:ascii="Times" w:eastAsia="Cambria" w:hAnsi="Times" w:cs="Times New Roman"/>
            <w:szCs w:val="24"/>
          </w:rPr>
          <w:t>.</w:t>
        </w:r>
      </w:ins>
    </w:p>
    <w:p w14:paraId="32ED9AC0" w14:textId="77777777" w:rsidR="00880E84" w:rsidRPr="00880E84" w:rsidRDefault="00880E84" w:rsidP="00880E84">
      <w:pPr>
        <w:contextualSpacing w:val="0"/>
        <w:rPr>
          <w:ins w:id="551" w:author="Russell, Seth" w:date="2018-12-15T17:51:00Z"/>
          <w:rFonts w:ascii="Times" w:eastAsia="Cambria" w:hAnsi="Times" w:cs="Times New Roman"/>
          <w:szCs w:val="24"/>
        </w:rPr>
      </w:pPr>
    </w:p>
    <w:p w14:paraId="60569615" w14:textId="77777777" w:rsidR="00880E84" w:rsidRPr="00880E84" w:rsidRDefault="00880E84" w:rsidP="00880E84">
      <w:pPr>
        <w:contextualSpacing w:val="0"/>
        <w:rPr>
          <w:ins w:id="552" w:author="Russell, Seth" w:date="2018-12-15T17:51:00Z"/>
          <w:rFonts w:ascii="Times" w:eastAsia="Cambria" w:hAnsi="Times" w:cs="Times New Roman"/>
          <w:szCs w:val="24"/>
        </w:rPr>
      </w:pPr>
      <w:ins w:id="553" w:author="Russell, Seth" w:date="2018-12-15T17:51:00Z">
        <w:r w:rsidRPr="00880E84">
          <w:rPr>
            <w:rFonts w:ascii="Times" w:eastAsia="Cambria" w:hAnsi="Times" w:cs="Times New Roman"/>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ins>
    </w:p>
    <w:p w14:paraId="74C897C4" w14:textId="77777777" w:rsidR="00880E84" w:rsidRPr="00880E84" w:rsidRDefault="00880E84" w:rsidP="00880E84">
      <w:pPr>
        <w:contextualSpacing w:val="0"/>
        <w:rPr>
          <w:ins w:id="554" w:author="Russell, Seth" w:date="2018-12-15T17:51:00Z"/>
          <w:rFonts w:ascii="Times" w:eastAsia="Cambria" w:hAnsi="Times" w:cs="Times New Roman"/>
          <w:szCs w:val="24"/>
        </w:rPr>
      </w:pPr>
    </w:p>
    <w:p w14:paraId="4E7328DF" w14:textId="225D19E1" w:rsidR="00880E84" w:rsidRPr="00880E84" w:rsidRDefault="00880E84" w:rsidP="00880E84">
      <w:pPr>
        <w:contextualSpacing w:val="0"/>
        <w:rPr>
          <w:ins w:id="555" w:author="Russell, Seth" w:date="2018-12-15T17:51:00Z"/>
          <w:rFonts w:ascii="Times" w:eastAsia="Cambria" w:hAnsi="Times" w:cs="Times New Roman"/>
          <w:szCs w:val="24"/>
        </w:rPr>
      </w:pPr>
      <w:ins w:id="556" w:author="Russell, Seth" w:date="2018-12-15T17:51:00Z">
        <w:r w:rsidRPr="00880E84">
          <w:rPr>
            <w:rFonts w:ascii="Times" w:eastAsia="Cambria" w:hAnsi="Times" w:cs="Times New Roman"/>
            <w:szCs w:val="24"/>
          </w:rPr>
          <w:t xml:space="preserve">Once answers to these questions are known, the developer(s) should spend time designing tests to validate key features, avoiding major negatives, and ensuring software performs adequately. Optimization and performance recommendations are covered in the “Software Optimization” section. Part of the test design process should include how to “test” more than just the code. </w:t>
        </w:r>
        <w:r w:rsidRPr="00880E84">
          <w:rPr>
            <w:rFonts w:ascii="Times" w:eastAsia="Cambria" w:hAnsi="Times" w:cs="Times New Roman"/>
            <w:szCs w:val="24"/>
          </w:rPr>
          <w:lastRenderedPageBreak/>
          <w:t>Some specific aspects of non-code tests include validation of approach and implementation choices with a mentor or colleague.</w:t>
        </w:r>
      </w:ins>
    </w:p>
    <w:p w14:paraId="32F3D7CB" w14:textId="789868DA" w:rsidR="00880E84" w:rsidRDefault="00880E84" w:rsidP="00880E84">
      <w:pPr>
        <w:contextualSpacing w:val="0"/>
        <w:rPr>
          <w:ins w:id="557" w:author="Russell, Seth" w:date="2018-12-17T07:14:00Z"/>
          <w:rFonts w:ascii="Times" w:eastAsia="Cambria" w:hAnsi="Times" w:cs="Times New Roman"/>
          <w:szCs w:val="24"/>
        </w:rPr>
      </w:pPr>
    </w:p>
    <w:p w14:paraId="130FE0ED" w14:textId="29F6B44D" w:rsidR="0095630C" w:rsidRPr="00E206C0" w:rsidRDefault="0095630C" w:rsidP="00E206C0">
      <w:pPr>
        <w:pStyle w:val="PeerJBodyText"/>
        <w:rPr>
          <w:ins w:id="558" w:author="Russell, Seth" w:date="2018-12-17T07:17:00Z"/>
          <w:rFonts w:ascii="Consolas" w:eastAsia="Cambria" w:hAnsi="Consolas" w:cs="Consolas"/>
          <w:rPrChange w:id="559" w:author="Russell, Seth" w:date="2018-12-17T07:28:00Z">
            <w:rPr>
              <w:ins w:id="560" w:author="Russell, Seth" w:date="2018-12-17T07:17:00Z"/>
            </w:rPr>
          </w:rPrChange>
        </w:rPr>
      </w:pPr>
      <w:ins w:id="561" w:author="Russell, Seth" w:date="2018-12-17T07:14:00Z">
        <w:r w:rsidRPr="002D08F9">
          <w:rPr>
            <w:rFonts w:eastAsia="Cambria" w:cs="Times New Roman"/>
          </w:rPr>
          <w:t xml:space="preserve">As a brief example of how to apply the aforementioned testing principles, </w:t>
        </w:r>
        <w:r>
          <w:rPr>
            <w:rFonts w:eastAsia="Cambria" w:cs="Times New Roman"/>
          </w:rPr>
          <w:t>we provide</w:t>
        </w:r>
        <w:r w:rsidRPr="002D08F9">
          <w:rPr>
            <w:rFonts w:eastAsia="Cambria" w:cs="Times New Roman"/>
          </w:rPr>
          <w:t xml:space="preserve"> some information on testing steps followed </w:t>
        </w:r>
        <w:r>
          <w:rPr>
            <w:rFonts w:eastAsia="Cambria" w:cs="Times New Roman"/>
          </w:rPr>
          <w:t>during</w:t>
        </w:r>
        <w:r w:rsidRPr="002D08F9">
          <w:rPr>
            <w:rFonts w:eastAsia="Cambria" w:cs="Times New Roman"/>
          </w:rPr>
          <w:t xml:space="preserve"> </w:t>
        </w:r>
        <w:r>
          <w:rPr>
            <w:rFonts w:eastAsia="Cambria" w:cs="Times New Roman"/>
          </w:rPr>
          <w:t xml:space="preserve">the </w:t>
        </w:r>
      </w:ins>
      <w:proofErr w:type="spellStart"/>
      <w:ins w:id="562" w:author="Russell, Seth" w:date="2018-12-20T16:45:00Z">
        <w:r w:rsidR="000A3A44" w:rsidRPr="000A3A44">
          <w:rPr>
            <w:rFonts w:ascii="Consolas" w:eastAsia="Cambria" w:hAnsi="Consolas" w:cs="Consolas"/>
            <w:rPrChange w:id="563" w:author="Russell, Seth" w:date="2018-12-20T16:45:00Z">
              <w:rPr>
                <w:rFonts w:eastAsia="Cambria" w:cs="Times New Roman"/>
              </w:rPr>
            </w:rPrChange>
          </w:rPr>
          <w:t>pccc</w:t>
        </w:r>
      </w:ins>
      <w:proofErr w:type="spellEnd"/>
      <w:ins w:id="564" w:author="Russell, Seth" w:date="2018-12-17T07:14:00Z">
        <w:r>
          <w:rPr>
            <w:rFonts w:eastAsia="Cambria" w:cs="Times New Roman"/>
          </w:rPr>
          <w:t xml:space="preserve"> package development process</w:t>
        </w:r>
        <w:r w:rsidRPr="002D08F9">
          <w:rPr>
            <w:rFonts w:eastAsia="Cambria" w:cs="Times New Roman"/>
          </w:rPr>
          <w:t>.</w:t>
        </w:r>
      </w:ins>
      <w:ins w:id="565" w:author="Russell, Seth" w:date="2018-12-17T07:28:00Z">
        <w:r w:rsidR="00E206C0">
          <w:rPr>
            <w:rFonts w:eastAsia="Cambria" w:cs="Times New Roman"/>
          </w:rPr>
          <w:t xml:space="preserve"> </w:t>
        </w:r>
      </w:ins>
      <w:ins w:id="566" w:author="Russell, Seth" w:date="2018-12-17T07:15:00Z">
        <w:r w:rsidRPr="002D08F9">
          <w:t xml:space="preserve">The first tests written were those that were manually developed and manually run as development progressed. Key test cases of this form are ideal candidates for inclusion in automated testing. </w:t>
        </w:r>
      </w:ins>
      <w:ins w:id="567" w:author="Russell, Seth" w:date="2018-12-17T07:16:00Z">
        <w:r>
          <w:t xml:space="preserve"> The first tests were taking a known data set, running our process to identify how many </w:t>
        </w:r>
      </w:ins>
      <w:ins w:id="568" w:author="Russell, Seth" w:date="2018-12-17T07:17:00Z">
        <w:r>
          <w:t>of the input rows had complex chronic conditions, and then report on the total percentages found; this result was then compared with published values.</w:t>
        </w:r>
      </w:ins>
    </w:p>
    <w:p w14:paraId="0FB79E5C" w14:textId="6D223893" w:rsidR="0095630C" w:rsidRDefault="0095630C" w:rsidP="0095630C">
      <w:pPr>
        <w:pStyle w:val="PeerJBodyText"/>
        <w:rPr>
          <w:ins w:id="569" w:author="Russell, Seth" w:date="2018-12-17T07:17:00Z"/>
        </w:rPr>
      </w:pPr>
    </w:p>
    <w:p w14:paraId="36E20AEF" w14:textId="7DB515A9" w:rsidR="00E206C0" w:rsidRDefault="00E206C0" w:rsidP="00E206C0">
      <w:pPr>
        <w:pStyle w:val="PeerJCode"/>
        <w:ind w:left="720"/>
        <w:rPr>
          <w:ins w:id="570" w:author="Russell, Seth" w:date="2018-12-17T07:25:00Z"/>
        </w:rPr>
      </w:pPr>
      <w:ins w:id="571" w:author="Russell, Seth" w:date="2018-12-17T07:25:00Z">
        <w:r>
          <w:t># read in HCUP KID 2009 Database</w:t>
        </w:r>
      </w:ins>
    </w:p>
    <w:p w14:paraId="16D5C7CB" w14:textId="7E70D0CF" w:rsidR="00E206C0" w:rsidRDefault="00E206C0">
      <w:pPr>
        <w:pStyle w:val="PeerJCode"/>
        <w:ind w:left="720"/>
        <w:rPr>
          <w:ins w:id="572" w:author="Russell, Seth" w:date="2018-12-17T07:24:00Z"/>
        </w:rPr>
        <w:pPrChange w:id="573" w:author="Russell, Seth" w:date="2018-12-17T07:25:00Z">
          <w:pPr>
            <w:pStyle w:val="PeerJBodyText"/>
          </w:pPr>
        </w:pPrChange>
      </w:pPr>
      <w:ins w:id="574" w:author="Russell, Seth" w:date="2018-12-17T07:24:00Z">
        <w:r>
          <w:t xml:space="preserve">kid9cols &lt;- </w:t>
        </w:r>
        <w:proofErr w:type="spellStart"/>
        <w:r>
          <w:t>read_csv</w:t>
        </w:r>
        <w:proofErr w:type="spellEnd"/>
        <w:r>
          <w:t>("KID09_core_columns.csv")</w:t>
        </w:r>
      </w:ins>
    </w:p>
    <w:p w14:paraId="225E8533" w14:textId="0E741F42" w:rsidR="00E206C0" w:rsidRDefault="00E206C0">
      <w:pPr>
        <w:pStyle w:val="PeerJCode"/>
        <w:ind w:left="720"/>
        <w:rPr>
          <w:ins w:id="575" w:author="Russell, Seth" w:date="2018-12-17T07:24:00Z"/>
        </w:rPr>
        <w:pPrChange w:id="576" w:author="Russell, Seth" w:date="2018-12-17T07:25:00Z">
          <w:pPr>
            <w:pStyle w:val="PeerJBodyText"/>
          </w:pPr>
        </w:pPrChange>
      </w:pPr>
      <w:ins w:id="577" w:author="Russell, Seth" w:date="2018-12-17T07:24:00Z">
        <w:r>
          <w:t xml:space="preserve">kid9core &lt;- </w:t>
        </w:r>
        <w:proofErr w:type="spellStart"/>
        <w:r>
          <w:t>read_</w:t>
        </w:r>
        <w:proofErr w:type="gramStart"/>
        <w:r>
          <w:t>fwf</w:t>
        </w:r>
        <w:proofErr w:type="spellEnd"/>
        <w:r>
          <w:t>(</w:t>
        </w:r>
        <w:proofErr w:type="gramEnd"/>
        <w:r>
          <w:t>"KID_2009_Core.ASC",</w:t>
        </w:r>
      </w:ins>
    </w:p>
    <w:p w14:paraId="1F28AFD3" w14:textId="77777777" w:rsidR="00E206C0" w:rsidRDefault="00E206C0">
      <w:pPr>
        <w:pStyle w:val="PeerJCode"/>
        <w:ind w:left="720"/>
        <w:rPr>
          <w:ins w:id="578" w:author="Russell, Seth" w:date="2018-12-17T07:24:00Z"/>
        </w:rPr>
        <w:pPrChange w:id="579" w:author="Russell, Seth" w:date="2018-12-17T07:25:00Z">
          <w:pPr>
            <w:pStyle w:val="PeerJBodyText"/>
          </w:pPr>
        </w:pPrChange>
      </w:pPr>
      <w:ins w:id="580" w:author="Russell, Seth" w:date="2018-12-17T07:24:00Z">
        <w:r>
          <w:t xml:space="preserve">            </w:t>
        </w:r>
        <w:proofErr w:type="spellStart"/>
        <w:r>
          <w:t>fwf_</w:t>
        </w:r>
        <w:proofErr w:type="gramStart"/>
        <w:r>
          <w:t>positions</w:t>
        </w:r>
        <w:proofErr w:type="spellEnd"/>
        <w:r>
          <w:t>(</w:t>
        </w:r>
        <w:proofErr w:type="gramEnd"/>
      </w:ins>
    </w:p>
    <w:p w14:paraId="76EDF143" w14:textId="77777777" w:rsidR="00E206C0" w:rsidRDefault="00E206C0">
      <w:pPr>
        <w:pStyle w:val="PeerJCode"/>
        <w:ind w:left="720"/>
        <w:rPr>
          <w:ins w:id="581" w:author="Russell, Seth" w:date="2018-12-17T07:24:00Z"/>
        </w:rPr>
        <w:pPrChange w:id="582" w:author="Russell, Seth" w:date="2018-12-17T07:25:00Z">
          <w:pPr>
            <w:pStyle w:val="PeerJBodyText"/>
          </w:pPr>
        </w:pPrChange>
      </w:pPr>
      <w:ins w:id="583" w:author="Russell, Seth" w:date="2018-12-17T07:24:00Z">
        <w:r>
          <w:t xml:space="preserve">                start = kid9cols$start,</w:t>
        </w:r>
      </w:ins>
    </w:p>
    <w:p w14:paraId="214D9FB6" w14:textId="77777777" w:rsidR="00E206C0" w:rsidRDefault="00E206C0">
      <w:pPr>
        <w:pStyle w:val="PeerJCode"/>
        <w:ind w:left="720"/>
        <w:rPr>
          <w:ins w:id="584" w:author="Russell, Seth" w:date="2018-12-17T07:24:00Z"/>
        </w:rPr>
        <w:pPrChange w:id="585" w:author="Russell, Seth" w:date="2018-12-17T07:25:00Z">
          <w:pPr>
            <w:pStyle w:val="PeerJBodyText"/>
          </w:pPr>
        </w:pPrChange>
      </w:pPr>
      <w:ins w:id="586" w:author="Russell, Seth" w:date="2018-12-17T07:24:00Z">
        <w:r>
          <w:t xml:space="preserve">                end = kid9cols$end,</w:t>
        </w:r>
      </w:ins>
    </w:p>
    <w:p w14:paraId="39F4D312" w14:textId="77777777" w:rsidR="00E206C0" w:rsidRDefault="00E206C0">
      <w:pPr>
        <w:pStyle w:val="PeerJCode"/>
        <w:ind w:left="720"/>
        <w:rPr>
          <w:ins w:id="587" w:author="Russell, Seth" w:date="2018-12-17T07:24:00Z"/>
        </w:rPr>
        <w:pPrChange w:id="588" w:author="Russell, Seth" w:date="2018-12-17T07:25:00Z">
          <w:pPr>
            <w:pStyle w:val="PeerJBodyText"/>
          </w:pPr>
        </w:pPrChange>
      </w:pPr>
      <w:ins w:id="589" w:author="Russell, Seth" w:date="2018-12-17T07:24:00Z">
        <w:r>
          <w:t xml:space="preserve">                </w:t>
        </w:r>
        <w:proofErr w:type="spellStart"/>
        <w:r>
          <w:t>col_names</w:t>
        </w:r>
        <w:proofErr w:type="spellEnd"/>
        <w:r>
          <w:t xml:space="preserve"> = </w:t>
        </w:r>
        <w:proofErr w:type="spellStart"/>
        <w:r>
          <w:t>tolower</w:t>
        </w:r>
        <w:proofErr w:type="spellEnd"/>
        <w:r>
          <w:t>(kid9cols$name)),</w:t>
        </w:r>
      </w:ins>
    </w:p>
    <w:p w14:paraId="00523E19" w14:textId="77777777" w:rsidR="00E206C0" w:rsidRDefault="00E206C0">
      <w:pPr>
        <w:pStyle w:val="PeerJCode"/>
        <w:ind w:left="720"/>
        <w:rPr>
          <w:ins w:id="590" w:author="Russell, Seth" w:date="2018-12-17T07:24:00Z"/>
        </w:rPr>
        <w:pPrChange w:id="591" w:author="Russell, Seth" w:date="2018-12-17T07:25:00Z">
          <w:pPr>
            <w:pStyle w:val="PeerJBodyText"/>
          </w:pPr>
        </w:pPrChange>
      </w:pPr>
      <w:ins w:id="592" w:author="Russell, Seth" w:date="2018-12-17T07:24:00Z">
        <w:r>
          <w:t xml:space="preserve">            </w:t>
        </w:r>
        <w:proofErr w:type="spellStart"/>
        <w:r>
          <w:t>col_types</w:t>
        </w:r>
        <w:proofErr w:type="spellEnd"/>
        <w:r>
          <w:t xml:space="preserve"> = </w:t>
        </w:r>
        <w:proofErr w:type="gramStart"/>
        <w:r>
          <w:t>paste(</w:t>
        </w:r>
        <w:proofErr w:type="gramEnd"/>
        <w:r>
          <w:t xml:space="preserve">rep("c", </w:t>
        </w:r>
        <w:proofErr w:type="spellStart"/>
        <w:r>
          <w:t>nrow</w:t>
        </w:r>
        <w:proofErr w:type="spellEnd"/>
        <w:r>
          <w:t>(kid9cols)),</w:t>
        </w:r>
      </w:ins>
    </w:p>
    <w:p w14:paraId="6E24EF6A" w14:textId="77777777" w:rsidR="00E206C0" w:rsidRDefault="00E206C0">
      <w:pPr>
        <w:pStyle w:val="PeerJCode"/>
        <w:ind w:left="720"/>
        <w:rPr>
          <w:ins w:id="593" w:author="Russell, Seth" w:date="2018-12-17T07:24:00Z"/>
        </w:rPr>
        <w:pPrChange w:id="594" w:author="Russell, Seth" w:date="2018-12-17T07:25:00Z">
          <w:pPr>
            <w:pStyle w:val="PeerJBodyText"/>
          </w:pPr>
        </w:pPrChange>
      </w:pPr>
      <w:ins w:id="595" w:author="Russell, Seth" w:date="2018-12-17T07:24:00Z">
        <w:r>
          <w:t xml:space="preserve">                collapse = ""))</w:t>
        </w:r>
      </w:ins>
    </w:p>
    <w:p w14:paraId="1A01A767" w14:textId="70D37C96" w:rsidR="00E206C0" w:rsidRDefault="00E206C0" w:rsidP="00E206C0">
      <w:pPr>
        <w:pStyle w:val="PeerJCode"/>
        <w:ind w:left="720"/>
        <w:rPr>
          <w:ins w:id="596" w:author="Russell, Seth" w:date="2018-12-17T07:25:00Z"/>
        </w:rPr>
      </w:pPr>
    </w:p>
    <w:p w14:paraId="7C5F8591" w14:textId="6A527503" w:rsidR="00E206C0" w:rsidRDefault="00E206C0">
      <w:pPr>
        <w:pStyle w:val="PeerJCode"/>
        <w:ind w:left="720"/>
        <w:rPr>
          <w:ins w:id="597" w:author="Russell, Seth" w:date="2018-12-17T07:24:00Z"/>
        </w:rPr>
        <w:pPrChange w:id="598" w:author="Russell, Seth" w:date="2018-12-17T07:25:00Z">
          <w:pPr>
            <w:pStyle w:val="PeerJBodyText"/>
          </w:pPr>
        </w:pPrChange>
      </w:pPr>
      <w:ins w:id="599" w:author="Russell, Seth" w:date="2018-12-17T07:25:00Z">
        <w:r>
          <w:t># Output some sum</w:t>
        </w:r>
      </w:ins>
      <w:ins w:id="600" w:author="Russell, Seth" w:date="2018-12-17T07:26:00Z">
        <w:r>
          <w:t>mary information for manual inspection</w:t>
        </w:r>
      </w:ins>
    </w:p>
    <w:p w14:paraId="60BC7CD3" w14:textId="01187F45" w:rsidR="00E206C0" w:rsidRDefault="00E206C0">
      <w:pPr>
        <w:pStyle w:val="PeerJCode"/>
        <w:ind w:left="720"/>
        <w:rPr>
          <w:ins w:id="601" w:author="Russell, Seth" w:date="2018-12-17T07:24:00Z"/>
        </w:rPr>
        <w:pPrChange w:id="602" w:author="Russell, Seth" w:date="2018-12-17T07:25:00Z">
          <w:pPr>
            <w:pStyle w:val="PeerJBodyText"/>
          </w:pPr>
        </w:pPrChange>
      </w:pPr>
      <w:ins w:id="603" w:author="Russell, Seth" w:date="2018-12-17T07:24:00Z">
        <w:r>
          <w:t>table(kid9core$year)</w:t>
        </w:r>
      </w:ins>
    </w:p>
    <w:p w14:paraId="3A0D8C6F" w14:textId="77777777" w:rsidR="00E206C0" w:rsidRDefault="00E206C0">
      <w:pPr>
        <w:pStyle w:val="PeerJCode"/>
        <w:ind w:left="720"/>
        <w:rPr>
          <w:ins w:id="604" w:author="Russell, Seth" w:date="2018-12-17T07:24:00Z"/>
        </w:rPr>
        <w:pPrChange w:id="605" w:author="Russell, Seth" w:date="2018-12-17T07:25:00Z">
          <w:pPr>
            <w:pStyle w:val="PeerJBodyText"/>
          </w:pPr>
        </w:pPrChange>
      </w:pPr>
      <w:ins w:id="606" w:author="Russell, Seth" w:date="2018-12-17T07:24:00Z">
        <w:r>
          <w:t>dim(kid9core)</w:t>
        </w:r>
      </w:ins>
    </w:p>
    <w:p w14:paraId="34D159BD" w14:textId="77777777" w:rsidR="00E206C0" w:rsidRDefault="00E206C0">
      <w:pPr>
        <w:pStyle w:val="PeerJCode"/>
        <w:ind w:left="720"/>
        <w:rPr>
          <w:ins w:id="607" w:author="Russell, Seth" w:date="2018-12-17T07:24:00Z"/>
        </w:rPr>
        <w:pPrChange w:id="608" w:author="Russell, Seth" w:date="2018-12-17T07:25:00Z">
          <w:pPr>
            <w:pStyle w:val="PeerJBodyText"/>
          </w:pPr>
        </w:pPrChange>
      </w:pPr>
      <w:proofErr w:type="spellStart"/>
      <w:ins w:id="609" w:author="Russell, Seth" w:date="2018-12-17T07:24:00Z">
        <w:r>
          <w:t>n_distinct</w:t>
        </w:r>
        <w:proofErr w:type="spellEnd"/>
        <w:r>
          <w:t>(kid9core$recnum)</w:t>
        </w:r>
      </w:ins>
    </w:p>
    <w:p w14:paraId="5E6C7236" w14:textId="3B8C5C91" w:rsidR="00E206C0" w:rsidRDefault="00E206C0" w:rsidP="00E206C0">
      <w:pPr>
        <w:pStyle w:val="PeerJCode"/>
        <w:ind w:left="720"/>
        <w:rPr>
          <w:ins w:id="610" w:author="Russell, Seth" w:date="2018-12-17T07:26:00Z"/>
        </w:rPr>
      </w:pPr>
    </w:p>
    <w:p w14:paraId="12C80550" w14:textId="05205FE5" w:rsidR="00E206C0" w:rsidRDefault="00E206C0">
      <w:pPr>
        <w:pStyle w:val="PeerJCode"/>
        <w:ind w:left="720"/>
        <w:rPr>
          <w:ins w:id="611" w:author="Russell, Seth" w:date="2018-12-17T07:24:00Z"/>
        </w:rPr>
        <w:pPrChange w:id="612" w:author="Russell, Seth" w:date="2018-12-17T07:25:00Z">
          <w:pPr>
            <w:pStyle w:val="PeerJBodyText"/>
          </w:pPr>
        </w:pPrChange>
      </w:pPr>
      <w:ins w:id="613" w:author="Russell, Seth" w:date="2018-12-17T07:26:00Z">
        <w:r>
          <w:t># Run process to identify complex chronic conditions</w:t>
        </w:r>
      </w:ins>
    </w:p>
    <w:p w14:paraId="0166778F" w14:textId="77777777" w:rsidR="00E206C0" w:rsidRDefault="00E206C0">
      <w:pPr>
        <w:pStyle w:val="PeerJCode"/>
        <w:ind w:left="720"/>
        <w:rPr>
          <w:ins w:id="614" w:author="Russell, Seth" w:date="2018-12-17T07:24:00Z"/>
        </w:rPr>
        <w:pPrChange w:id="615" w:author="Russell, Seth" w:date="2018-12-17T07:25:00Z">
          <w:pPr>
            <w:pStyle w:val="PeerJBodyText"/>
          </w:pPr>
        </w:pPrChange>
      </w:pPr>
      <w:proofErr w:type="spellStart"/>
      <w:ins w:id="616" w:author="Russell, Seth" w:date="2018-12-17T07:24:00Z">
        <w:r>
          <w:t>kid_ccc</w:t>
        </w:r>
        <w:proofErr w:type="spellEnd"/>
        <w:r>
          <w:t xml:space="preserve"> &lt;-</w:t>
        </w:r>
      </w:ins>
    </w:p>
    <w:p w14:paraId="530558AD" w14:textId="77777777" w:rsidR="00E206C0" w:rsidRDefault="00E206C0">
      <w:pPr>
        <w:pStyle w:val="PeerJCode"/>
        <w:ind w:left="720"/>
        <w:rPr>
          <w:ins w:id="617" w:author="Russell, Seth" w:date="2018-12-17T07:24:00Z"/>
        </w:rPr>
        <w:pPrChange w:id="618" w:author="Russell, Seth" w:date="2018-12-17T07:25:00Z">
          <w:pPr>
            <w:pStyle w:val="PeerJBodyText"/>
          </w:pPr>
        </w:pPrChange>
      </w:pPr>
      <w:ins w:id="619" w:author="Russell, Seth" w:date="2018-12-17T07:24:00Z">
        <w:r>
          <w:t xml:space="preserve">    </w:t>
        </w:r>
        <w:proofErr w:type="gramStart"/>
        <w:r>
          <w:t>ccc(</w:t>
        </w:r>
        <w:proofErr w:type="gramEnd"/>
        <w:r>
          <w:t>kid9core[, c(2, 24:48, 74:77, 106:120)],</w:t>
        </w:r>
      </w:ins>
    </w:p>
    <w:p w14:paraId="0F27D9BE" w14:textId="77777777" w:rsidR="00E206C0" w:rsidRDefault="00E206C0">
      <w:pPr>
        <w:pStyle w:val="PeerJCode"/>
        <w:ind w:left="720"/>
        <w:rPr>
          <w:ins w:id="620" w:author="Russell, Seth" w:date="2018-12-17T07:24:00Z"/>
        </w:rPr>
        <w:pPrChange w:id="621" w:author="Russell, Seth" w:date="2018-12-17T07:25:00Z">
          <w:pPr>
            <w:pStyle w:val="PeerJBodyText"/>
          </w:pPr>
        </w:pPrChange>
      </w:pPr>
      <w:ins w:id="622" w:author="Russell, Seth" w:date="2018-12-17T07:24:00Z">
        <w:r>
          <w:t xml:space="preserve">        id      = </w:t>
        </w:r>
        <w:proofErr w:type="spellStart"/>
        <w:r>
          <w:t>recnum</w:t>
        </w:r>
        <w:proofErr w:type="spellEnd"/>
        <w:r>
          <w:t>,</w:t>
        </w:r>
      </w:ins>
    </w:p>
    <w:p w14:paraId="06D8F464" w14:textId="77777777" w:rsidR="00E206C0" w:rsidRDefault="00E206C0">
      <w:pPr>
        <w:pStyle w:val="PeerJCode"/>
        <w:ind w:left="720"/>
        <w:rPr>
          <w:ins w:id="623" w:author="Russell, Seth" w:date="2018-12-17T07:24:00Z"/>
        </w:rPr>
        <w:pPrChange w:id="624" w:author="Russell, Seth" w:date="2018-12-17T07:25:00Z">
          <w:pPr>
            <w:pStyle w:val="PeerJBodyText"/>
          </w:pPr>
        </w:pPrChange>
      </w:pPr>
      <w:ins w:id="625" w:author="Russell, Seth" w:date="2018-12-17T07:24:00Z">
        <w:r>
          <w:t xml:space="preserve">        </w:t>
        </w:r>
        <w:proofErr w:type="spellStart"/>
        <w:r>
          <w:t>dx_cols</w:t>
        </w:r>
        <w:proofErr w:type="spellEnd"/>
        <w:r>
          <w:t xml:space="preserve"> = </w:t>
        </w:r>
        <w:proofErr w:type="spellStart"/>
        <w:r>
          <w:t>vars</w:t>
        </w:r>
        <w:proofErr w:type="spellEnd"/>
        <w:r>
          <w:t>(</w:t>
        </w:r>
        <w:proofErr w:type="spellStart"/>
        <w:r>
          <w:t>starts_with</w:t>
        </w:r>
        <w:proofErr w:type="spellEnd"/>
        <w:r>
          <w:t xml:space="preserve">("dx"), </w:t>
        </w:r>
        <w:proofErr w:type="spellStart"/>
        <w:r>
          <w:t>starts_with</w:t>
        </w:r>
        <w:proofErr w:type="spellEnd"/>
        <w:r>
          <w:t>("</w:t>
        </w:r>
        <w:proofErr w:type="spellStart"/>
        <w:r>
          <w:t>ecode</w:t>
        </w:r>
        <w:proofErr w:type="spellEnd"/>
        <w:r>
          <w:t>")),</w:t>
        </w:r>
      </w:ins>
    </w:p>
    <w:p w14:paraId="4C2453CE" w14:textId="77777777" w:rsidR="00E206C0" w:rsidRDefault="00E206C0">
      <w:pPr>
        <w:pStyle w:val="PeerJCode"/>
        <w:ind w:left="720"/>
        <w:rPr>
          <w:ins w:id="626" w:author="Russell, Seth" w:date="2018-12-17T07:24:00Z"/>
        </w:rPr>
        <w:pPrChange w:id="627" w:author="Russell, Seth" w:date="2018-12-17T07:25:00Z">
          <w:pPr>
            <w:pStyle w:val="PeerJBodyText"/>
          </w:pPr>
        </w:pPrChange>
      </w:pPr>
      <w:ins w:id="628" w:author="Russell, Seth" w:date="2018-12-17T07:24:00Z">
        <w:r>
          <w:t xml:space="preserve">        </w:t>
        </w:r>
        <w:proofErr w:type="spellStart"/>
        <w:r>
          <w:t>pc_cols</w:t>
        </w:r>
        <w:proofErr w:type="spellEnd"/>
        <w:r>
          <w:t xml:space="preserve"> = </w:t>
        </w:r>
        <w:proofErr w:type="spellStart"/>
        <w:r>
          <w:t>vars</w:t>
        </w:r>
        <w:proofErr w:type="spellEnd"/>
        <w:r>
          <w:t>(</w:t>
        </w:r>
        <w:proofErr w:type="spellStart"/>
        <w:r>
          <w:t>starts_with</w:t>
        </w:r>
        <w:proofErr w:type="spellEnd"/>
        <w:r>
          <w:t>("</w:t>
        </w:r>
        <w:proofErr w:type="spellStart"/>
        <w:r>
          <w:t>pr</w:t>
        </w:r>
        <w:proofErr w:type="spellEnd"/>
        <w:r>
          <w:t>")),</w:t>
        </w:r>
      </w:ins>
    </w:p>
    <w:p w14:paraId="28AFD782" w14:textId="77777777" w:rsidR="00E206C0" w:rsidRDefault="00E206C0">
      <w:pPr>
        <w:pStyle w:val="PeerJCode"/>
        <w:ind w:left="720"/>
        <w:rPr>
          <w:ins w:id="629" w:author="Russell, Seth" w:date="2018-12-17T07:24:00Z"/>
        </w:rPr>
        <w:pPrChange w:id="630" w:author="Russell, Seth" w:date="2018-12-17T07:25:00Z">
          <w:pPr>
            <w:pStyle w:val="PeerJBodyText"/>
          </w:pPr>
        </w:pPrChange>
      </w:pPr>
      <w:ins w:id="631" w:author="Russell, Seth" w:date="2018-12-17T07:24:00Z">
        <w:r>
          <w:t xml:space="preserve">        </w:t>
        </w:r>
        <w:proofErr w:type="spellStart"/>
        <w:r>
          <w:t>icdv</w:t>
        </w:r>
        <w:proofErr w:type="spellEnd"/>
        <w:r>
          <w:t xml:space="preserve">    = 09)</w:t>
        </w:r>
      </w:ins>
    </w:p>
    <w:p w14:paraId="7CEB6F9D" w14:textId="5378B5EC" w:rsidR="00E206C0" w:rsidRDefault="00E206C0" w:rsidP="00E206C0">
      <w:pPr>
        <w:pStyle w:val="PeerJCode"/>
        <w:ind w:left="720"/>
        <w:rPr>
          <w:ins w:id="632" w:author="Russell, Seth" w:date="2018-12-17T07:26:00Z"/>
        </w:rPr>
      </w:pPr>
    </w:p>
    <w:p w14:paraId="58E7F739" w14:textId="48A8C813" w:rsidR="00E206C0" w:rsidRDefault="00E206C0">
      <w:pPr>
        <w:pStyle w:val="PeerJCode"/>
        <w:ind w:left="720"/>
        <w:rPr>
          <w:ins w:id="633" w:author="Russell, Seth" w:date="2018-12-17T07:24:00Z"/>
        </w:rPr>
        <w:pPrChange w:id="634" w:author="Russell, Seth" w:date="2018-12-17T07:25:00Z">
          <w:pPr>
            <w:pStyle w:val="PeerJBodyText"/>
          </w:pPr>
        </w:pPrChange>
      </w:pPr>
      <w:ins w:id="635" w:author="Russell, Seth" w:date="2018-12-17T07:26:00Z">
        <w:r>
          <w:t># Output results for manual inspection</w:t>
        </w:r>
      </w:ins>
    </w:p>
    <w:p w14:paraId="6F25CE9F" w14:textId="77777777" w:rsidR="00E206C0" w:rsidRDefault="00E206C0">
      <w:pPr>
        <w:pStyle w:val="PeerJCode"/>
        <w:ind w:left="720"/>
        <w:rPr>
          <w:ins w:id="636" w:author="Russell, Seth" w:date="2018-12-17T07:24:00Z"/>
        </w:rPr>
        <w:pPrChange w:id="637" w:author="Russell, Seth" w:date="2018-12-17T07:25:00Z">
          <w:pPr>
            <w:pStyle w:val="PeerJBodyText"/>
          </w:pPr>
        </w:pPrChange>
      </w:pPr>
      <w:proofErr w:type="spellStart"/>
      <w:ins w:id="638" w:author="Russell, Seth" w:date="2018-12-17T07:24:00Z">
        <w:r>
          <w:t>kid_ccc</w:t>
        </w:r>
        <w:proofErr w:type="spellEnd"/>
      </w:ins>
    </w:p>
    <w:p w14:paraId="18749BE1" w14:textId="794EC9C7" w:rsidR="00E206C0" w:rsidRDefault="00E206C0" w:rsidP="00E206C0">
      <w:pPr>
        <w:pStyle w:val="PeerJCode"/>
        <w:ind w:left="720"/>
        <w:rPr>
          <w:ins w:id="639" w:author="Russell, Seth" w:date="2018-12-17T07:26:00Z"/>
        </w:rPr>
      </w:pPr>
    </w:p>
    <w:p w14:paraId="5E9FD6F8" w14:textId="2651C00F" w:rsidR="00E206C0" w:rsidRDefault="00E206C0">
      <w:pPr>
        <w:pStyle w:val="PeerJCode"/>
        <w:ind w:left="720"/>
        <w:rPr>
          <w:ins w:id="640" w:author="Russell, Seth" w:date="2018-12-17T07:24:00Z"/>
        </w:rPr>
        <w:pPrChange w:id="641" w:author="Russell, Seth" w:date="2018-12-17T07:25:00Z">
          <w:pPr>
            <w:pStyle w:val="PeerJBodyText"/>
          </w:pPr>
        </w:pPrChange>
      </w:pPr>
      <w:ins w:id="642" w:author="Russell, Seth" w:date="2018-12-17T07:26:00Z">
        <w:r>
          <w:t># Create summary statistics to compare to published values</w:t>
        </w:r>
      </w:ins>
    </w:p>
    <w:p w14:paraId="4C8CD2CA" w14:textId="77777777" w:rsidR="00E206C0" w:rsidRDefault="00E206C0">
      <w:pPr>
        <w:pStyle w:val="PeerJCode"/>
        <w:ind w:left="720"/>
        <w:rPr>
          <w:ins w:id="643" w:author="Russell, Seth" w:date="2018-12-17T07:24:00Z"/>
        </w:rPr>
        <w:pPrChange w:id="644" w:author="Russell, Seth" w:date="2018-12-17T07:25:00Z">
          <w:pPr>
            <w:pStyle w:val="PeerJBodyText"/>
          </w:pPr>
        </w:pPrChange>
      </w:pPr>
      <w:proofErr w:type="spellStart"/>
      <w:proofErr w:type="gramStart"/>
      <w:ins w:id="645" w:author="Russell, Seth" w:date="2018-12-17T07:24:00Z">
        <w:r>
          <w:t>dplyr</w:t>
        </w:r>
        <w:proofErr w:type="spellEnd"/>
        <w:r>
          <w:t>::</w:t>
        </w:r>
        <w:proofErr w:type="spellStart"/>
        <w:proofErr w:type="gramEnd"/>
        <w:r>
          <w:t>summarize_at</w:t>
        </w:r>
        <w:proofErr w:type="spellEnd"/>
        <w:r>
          <w:t>(</w:t>
        </w:r>
        <w:proofErr w:type="spellStart"/>
        <w:r>
          <w:t>kid_ccc</w:t>
        </w:r>
        <w:proofErr w:type="spellEnd"/>
        <w:r>
          <w:t xml:space="preserve">, </w:t>
        </w:r>
        <w:proofErr w:type="spellStart"/>
        <w:r>
          <w:t>vars</w:t>
        </w:r>
        <w:proofErr w:type="spellEnd"/>
        <w:r>
          <w:t>(-</w:t>
        </w:r>
        <w:proofErr w:type="spellStart"/>
        <w:r>
          <w:t>recnum</w:t>
        </w:r>
        <w:proofErr w:type="spellEnd"/>
        <w:r>
          <w:t xml:space="preserve">), sum) </w:t>
        </w:r>
      </w:ins>
    </w:p>
    <w:p w14:paraId="517F773C" w14:textId="77777777" w:rsidR="00E206C0" w:rsidRDefault="00E206C0">
      <w:pPr>
        <w:pStyle w:val="PeerJCode"/>
        <w:ind w:left="720"/>
        <w:rPr>
          <w:ins w:id="646" w:author="Russell, Seth" w:date="2018-12-17T07:24:00Z"/>
        </w:rPr>
        <w:pPrChange w:id="647" w:author="Russell, Seth" w:date="2018-12-17T07:25:00Z">
          <w:pPr>
            <w:pStyle w:val="PeerJBodyText"/>
          </w:pPr>
        </w:pPrChange>
      </w:pPr>
      <w:ins w:id="648" w:author="Russell, Seth" w:date="2018-12-17T07:24:00Z">
        <w:r>
          <w:t xml:space="preserve">    %&gt;% </w:t>
        </w:r>
        <w:proofErr w:type="spellStart"/>
        <w:r>
          <w:t>print.</w:t>
        </w:r>
        <w:proofErr w:type="gramStart"/>
        <w:r>
          <w:t>data.frame</w:t>
        </w:r>
        <w:proofErr w:type="spellEnd"/>
        <w:proofErr w:type="gramEnd"/>
      </w:ins>
    </w:p>
    <w:p w14:paraId="220E0932" w14:textId="77777777" w:rsidR="00E206C0" w:rsidRDefault="00E206C0">
      <w:pPr>
        <w:pStyle w:val="PeerJCode"/>
        <w:ind w:left="720"/>
        <w:rPr>
          <w:ins w:id="649" w:author="Russell, Seth" w:date="2018-12-17T07:24:00Z"/>
        </w:rPr>
        <w:pPrChange w:id="650" w:author="Russell, Seth" w:date="2018-12-17T07:25:00Z">
          <w:pPr>
            <w:pStyle w:val="PeerJBodyText"/>
          </w:pPr>
        </w:pPrChange>
      </w:pPr>
      <w:proofErr w:type="spellStart"/>
      <w:proofErr w:type="gramStart"/>
      <w:ins w:id="651" w:author="Russell, Seth" w:date="2018-12-17T07:24:00Z">
        <w:r>
          <w:lastRenderedPageBreak/>
          <w:t>dplyr</w:t>
        </w:r>
        <w:proofErr w:type="spellEnd"/>
        <w:r>
          <w:t>::</w:t>
        </w:r>
        <w:proofErr w:type="spellStart"/>
        <w:proofErr w:type="gramEnd"/>
        <w:r>
          <w:t>summarize_at</w:t>
        </w:r>
        <w:proofErr w:type="spellEnd"/>
        <w:r>
          <w:t>(</w:t>
        </w:r>
        <w:proofErr w:type="spellStart"/>
        <w:r>
          <w:t>kid_ccc</w:t>
        </w:r>
        <w:proofErr w:type="spellEnd"/>
        <w:r>
          <w:t xml:space="preserve">, </w:t>
        </w:r>
        <w:proofErr w:type="spellStart"/>
        <w:r>
          <w:t>vars</w:t>
        </w:r>
        <w:proofErr w:type="spellEnd"/>
        <w:r>
          <w:t>(-</w:t>
        </w:r>
        <w:proofErr w:type="spellStart"/>
        <w:r>
          <w:t>recnum</w:t>
        </w:r>
        <w:proofErr w:type="spellEnd"/>
        <w:r>
          <w:t xml:space="preserve">), mean) </w:t>
        </w:r>
      </w:ins>
    </w:p>
    <w:p w14:paraId="54E151F7" w14:textId="0F83992F" w:rsidR="0095630C" w:rsidRDefault="00E206C0">
      <w:pPr>
        <w:pStyle w:val="PeerJCode"/>
        <w:ind w:left="720"/>
        <w:rPr>
          <w:ins w:id="652" w:author="Russell, Seth" w:date="2018-12-17T07:17:00Z"/>
        </w:rPr>
        <w:pPrChange w:id="653" w:author="Russell, Seth" w:date="2018-12-17T07:25:00Z">
          <w:pPr>
            <w:pStyle w:val="PeerJBodyText"/>
          </w:pPr>
        </w:pPrChange>
      </w:pPr>
      <w:ins w:id="654" w:author="Russell, Seth" w:date="2018-12-17T07:24:00Z">
        <w:r>
          <w:t xml:space="preserve">    %&gt;% </w:t>
        </w:r>
        <w:proofErr w:type="spellStart"/>
        <w:r>
          <w:t>print.</w:t>
        </w:r>
        <w:proofErr w:type="gramStart"/>
        <w:r>
          <w:t>data.frame</w:t>
        </w:r>
      </w:ins>
      <w:proofErr w:type="spellEnd"/>
      <w:proofErr w:type="gramEnd"/>
    </w:p>
    <w:p w14:paraId="6B84C41F" w14:textId="77777777" w:rsidR="0095630C" w:rsidRDefault="0095630C" w:rsidP="0095630C">
      <w:pPr>
        <w:pStyle w:val="PeerJBodyText"/>
        <w:rPr>
          <w:ins w:id="655" w:author="Russell, Seth" w:date="2018-12-17T07:15:00Z"/>
        </w:rPr>
      </w:pPr>
    </w:p>
    <w:p w14:paraId="57E3343E" w14:textId="0D64CA22" w:rsidR="00E206C0" w:rsidRDefault="00E206C0" w:rsidP="00E206C0">
      <w:pPr>
        <w:rPr>
          <w:ins w:id="656" w:author="Russell, Seth" w:date="2018-12-17T07:28:00Z"/>
          <w:rFonts w:ascii="Times" w:eastAsia="Cambria" w:hAnsi="Times" w:cs="Times New Roman"/>
        </w:rPr>
      </w:pPr>
      <w:ins w:id="657" w:author="Russell, Seth" w:date="2018-12-17T07:28:00Z">
        <w:r w:rsidRPr="002D08F9">
          <w:rPr>
            <w:rFonts w:ascii="Times" w:eastAsia="Cambria" w:hAnsi="Times" w:cs="Times New Roman"/>
          </w:rPr>
          <w:t xml:space="preserve">For the </w:t>
        </w:r>
      </w:ins>
      <w:proofErr w:type="spellStart"/>
      <w:ins w:id="658" w:author="Russell, Seth" w:date="2018-12-20T16:46:00Z">
        <w:r w:rsidR="000A3A44" w:rsidRPr="000A3A44">
          <w:rPr>
            <w:rFonts w:ascii="Consolas" w:eastAsia="Cambria" w:hAnsi="Consolas" w:cs="Consolas"/>
            <w:rPrChange w:id="659" w:author="Russell, Seth" w:date="2018-12-20T16:46:00Z">
              <w:rPr>
                <w:rFonts w:ascii="Times" w:eastAsia="Cambria" w:hAnsi="Times" w:cs="Times New Roman"/>
              </w:rPr>
            </w:rPrChange>
          </w:rPr>
          <w:t>pccc</w:t>
        </w:r>
      </w:ins>
      <w:proofErr w:type="spellEnd"/>
      <w:ins w:id="660" w:author="Russell, Seth" w:date="2018-12-17T07:28:00Z">
        <w:r w:rsidRPr="002D08F9">
          <w:rPr>
            <w:rFonts w:ascii="Times" w:eastAsia="Cambria" w:hAnsi="Times" w:cs="Times New Roman"/>
          </w:rPr>
          <w:t xml:space="preserve"> package there is a large set of ICD codes and code set patterns that are used to determine if an input record meets any complex chronic condition criteria. To validate the correct functioning of the software, </w:t>
        </w:r>
      </w:ins>
      <w:ins w:id="661" w:author="Russell, Seth" w:date="2018-12-17T07:30:00Z">
        <w:r>
          <w:rPr>
            <w:rFonts w:ascii="Times" w:eastAsia="Cambria" w:hAnsi="Times" w:cs="Times New Roman"/>
          </w:rPr>
          <w:t>we needed</w:t>
        </w:r>
      </w:ins>
      <w:ins w:id="662" w:author="Russell, Seth" w:date="2018-12-17T07:28:00Z">
        <w:r w:rsidRPr="002D08F9">
          <w:rPr>
            <w:rFonts w:ascii="Times" w:eastAsia="Cambria" w:hAnsi="Times" w:cs="Times New Roman"/>
          </w:rPr>
          <w:t xml:space="preserve"> to validate the ICD code groupings were correct and were mutually exclusive (as appropriate). As </w:t>
        </w:r>
      </w:ins>
      <w:proofErr w:type="spellStart"/>
      <w:ins w:id="663" w:author="Russell, Seth" w:date="2018-12-20T16:46:00Z">
        <w:r w:rsidR="000A3A44" w:rsidRPr="000A3A44">
          <w:rPr>
            <w:rFonts w:ascii="Consolas" w:eastAsia="Cambria" w:hAnsi="Consolas" w:cs="Consolas"/>
            <w:rPrChange w:id="664" w:author="Russell, Seth" w:date="2018-12-20T16:46:00Z">
              <w:rPr>
                <w:rFonts w:ascii="Times" w:eastAsia="Cambria" w:hAnsi="Times" w:cs="Times New Roman"/>
              </w:rPr>
            </w:rPrChange>
          </w:rPr>
          <w:t>pccc</w:t>
        </w:r>
      </w:ins>
      <w:proofErr w:type="spellEnd"/>
      <w:ins w:id="665" w:author="Russell, Seth" w:date="2018-12-17T07:28:00Z">
        <w:r w:rsidRPr="002D08F9">
          <w:rPr>
            <w:rFonts w:ascii="Times" w:eastAsia="Cambria" w:hAnsi="Times" w:cs="Times New Roman"/>
          </w:rPr>
          <w:t xml:space="preserve">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Pr>
            <w:rFonts w:ascii="Times" w:eastAsia="Cambria" w:hAnsi="Times" w:cs="Times New Roman"/>
          </w:rPr>
          <w:t>uplicates and overlaps existed. Any software dealing with input validation or having a large amount of built-in values used for key functionality should follow a similar data validation process.</w:t>
        </w:r>
      </w:ins>
    </w:p>
    <w:p w14:paraId="42580A29" w14:textId="77777777" w:rsidR="00E206C0" w:rsidRPr="002D08F9" w:rsidRDefault="00E206C0" w:rsidP="00E206C0">
      <w:pPr>
        <w:rPr>
          <w:ins w:id="666" w:author="Russell, Seth" w:date="2018-12-17T07:28:00Z"/>
          <w:rFonts w:ascii="Times" w:eastAsia="Cambria" w:hAnsi="Times" w:cs="Times New Roman"/>
        </w:rPr>
      </w:pPr>
    </w:p>
    <w:p w14:paraId="468AA65A" w14:textId="1C141951" w:rsidR="00E206C0" w:rsidRDefault="000A3A44" w:rsidP="00E206C0">
      <w:pPr>
        <w:rPr>
          <w:ins w:id="667" w:author="Russell, Seth" w:date="2018-12-17T07:28:00Z"/>
          <w:rFonts w:ascii="Times" w:eastAsia="Cambria" w:hAnsi="Times" w:cs="Times New Roman"/>
        </w:rPr>
      </w:pPr>
      <w:ins w:id="668" w:author="Russell, Seth" w:date="2018-12-20T16:49:00Z">
        <w:r>
          <w:rPr>
            <w:rFonts w:ascii="Times" w:eastAsia="Cambria" w:hAnsi="Times" w:cs="Times New Roman"/>
          </w:rPr>
          <w:t>As an example of configuration testing, h</w:t>
        </w:r>
      </w:ins>
      <w:ins w:id="669" w:author="Russell, Seth" w:date="2018-12-17T07:28:00Z">
        <w:r w:rsidR="00E206C0" w:rsidRPr="002D08F9">
          <w:rPr>
            <w:rFonts w:ascii="Times" w:eastAsia="Cambria" w:hAnsi="Times" w:cs="Times New Roman"/>
          </w:rPr>
          <w:t>ere is a brief snippet of some of the code used to automatically find duplicates and codes that were already included as part of another code:</w:t>
        </w:r>
      </w:ins>
    </w:p>
    <w:p w14:paraId="501CB445" w14:textId="77777777" w:rsidR="00E206C0" w:rsidRPr="002D08F9" w:rsidRDefault="00E206C0" w:rsidP="00E206C0">
      <w:pPr>
        <w:rPr>
          <w:ins w:id="670" w:author="Russell, Seth" w:date="2018-12-17T07:28:00Z"/>
          <w:rFonts w:ascii="Times" w:eastAsia="Cambria" w:hAnsi="Times" w:cs="Times New Roman"/>
        </w:rPr>
      </w:pPr>
    </w:p>
    <w:p w14:paraId="783C9248" w14:textId="77777777" w:rsidR="00E206C0" w:rsidRDefault="00E206C0">
      <w:pPr>
        <w:pStyle w:val="PeerJCode"/>
        <w:ind w:left="720"/>
        <w:rPr>
          <w:ins w:id="671" w:author="Russell, Seth" w:date="2018-12-17T07:28:00Z"/>
        </w:rPr>
        <w:pPrChange w:id="672" w:author="Russell, Seth" w:date="2018-12-17T08:23:00Z">
          <w:pPr>
            <w:ind w:left="720"/>
          </w:pPr>
        </w:pPrChange>
      </w:pPr>
      <w:proofErr w:type="spellStart"/>
      <w:ins w:id="673" w:author="Russell, Seth" w:date="2018-12-17T07:28:00Z">
        <w:r w:rsidRPr="00A875F7">
          <w:t>icds</w:t>
        </w:r>
        <w:proofErr w:type="spellEnd"/>
        <w:r w:rsidRPr="00A875F7">
          <w:t xml:space="preserve"> &lt;- </w:t>
        </w:r>
        <w:proofErr w:type="spellStart"/>
        <w:proofErr w:type="gramStart"/>
        <w:r w:rsidRPr="00A875F7">
          <w:t>input.file</w:t>
        </w:r>
        <w:proofErr w:type="spellEnd"/>
        <w:proofErr w:type="gramEnd"/>
        <w:r w:rsidRPr="00A875F7">
          <w:t>("../</w:t>
        </w:r>
        <w:proofErr w:type="spellStart"/>
        <w:r w:rsidRPr="00A875F7">
          <w:t>pccc_validation</w:t>
        </w:r>
        <w:proofErr w:type="spellEnd"/>
        <w:r w:rsidRPr="00A875F7">
          <w:t>/icd10_codes_r.txt")</w:t>
        </w:r>
        <w:r w:rsidRPr="002D08F9">
          <w:br/>
        </w:r>
        <w:r w:rsidRPr="002D08F9">
          <w:br/>
        </w:r>
        <w:proofErr w:type="spellStart"/>
        <w:r w:rsidRPr="00A875F7">
          <w:t>unlist</w:t>
        </w:r>
        <w:proofErr w:type="spellEnd"/>
        <w:r w:rsidRPr="00A875F7">
          <w:t>(</w:t>
        </w:r>
        <w:proofErr w:type="spellStart"/>
        <w:r w:rsidRPr="00A875F7">
          <w:t>lapply</w:t>
        </w:r>
        <w:proofErr w:type="spellEnd"/>
        <w:r w:rsidRPr="00A875F7">
          <w:t>(</w:t>
        </w:r>
        <w:proofErr w:type="spellStart"/>
        <w:r w:rsidRPr="00A875F7">
          <w:t>icds</w:t>
        </w:r>
        <w:proofErr w:type="spellEnd"/>
        <w:r w:rsidRPr="00A875F7">
          <w:t>, function(</w:t>
        </w:r>
        <w:proofErr w:type="spellStart"/>
        <w:r w:rsidRPr="00A875F7">
          <w:t>i</w:t>
        </w:r>
        <w:proofErr w:type="spellEnd"/>
        <w:r w:rsidRPr="00A875F7">
          <w:t>) {</w:t>
        </w:r>
        <w:r w:rsidRPr="002D08F9">
          <w:br/>
        </w:r>
        <w:r w:rsidRPr="00A875F7">
          <w:t xml:space="preserve">  </w:t>
        </w:r>
        <w:proofErr w:type="spellStart"/>
        <w:r w:rsidRPr="00A875F7">
          <w:t>tmp</w:t>
        </w:r>
        <w:proofErr w:type="spellEnd"/>
        <w:r w:rsidRPr="00A875F7">
          <w:t xml:space="preserve"> &lt;- </w:t>
        </w:r>
        <w:proofErr w:type="spellStart"/>
        <w:r w:rsidRPr="00A875F7">
          <w:t>icds</w:t>
        </w:r>
        <w:proofErr w:type="spellEnd"/>
        <w:r w:rsidRPr="00A875F7">
          <w:t>[</w:t>
        </w:r>
        <w:proofErr w:type="spellStart"/>
        <w:r w:rsidRPr="00A875F7">
          <w:t>icds</w:t>
        </w:r>
        <w:proofErr w:type="spellEnd"/>
        <w:r w:rsidRPr="00A875F7">
          <w:t xml:space="preserve"> != </w:t>
        </w:r>
        <w:proofErr w:type="spellStart"/>
        <w:r w:rsidRPr="00A875F7">
          <w:t>i</w:t>
        </w:r>
        <w:proofErr w:type="spellEnd"/>
        <w:r w:rsidRPr="00A875F7">
          <w:t>]</w:t>
        </w:r>
        <w:r w:rsidRPr="002D08F9">
          <w:br/>
        </w:r>
        <w:r w:rsidRPr="00A875F7">
          <w:t xml:space="preserve">  output &lt;- </w:t>
        </w:r>
        <w:proofErr w:type="spellStart"/>
        <w:r w:rsidRPr="00A875F7">
          <w:t>tmp</w:t>
        </w:r>
        <w:proofErr w:type="spellEnd"/>
        <w:r w:rsidRPr="00A875F7">
          <w:t>[</w:t>
        </w:r>
        <w:proofErr w:type="spellStart"/>
        <w:r w:rsidRPr="00A875F7">
          <w:t>grepl</w:t>
        </w:r>
        <w:proofErr w:type="spellEnd"/>
        <w:r w:rsidRPr="00A875F7">
          <w:t xml:space="preserve">(paste0("^", </w:t>
        </w:r>
        <w:proofErr w:type="spellStart"/>
        <w:r w:rsidRPr="00A875F7">
          <w:t>i</w:t>
        </w:r>
        <w:proofErr w:type="spellEnd"/>
        <w:r w:rsidRPr="00A875F7">
          <w:t xml:space="preserve">, ".*"), </w:t>
        </w:r>
        <w:proofErr w:type="spellStart"/>
        <w:r w:rsidRPr="00A875F7">
          <w:t>tmp</w:t>
        </w:r>
        <w:proofErr w:type="spellEnd"/>
        <w:r w:rsidRPr="00A875F7">
          <w:t>)]</w:t>
        </w:r>
        <w:r w:rsidRPr="002D08F9">
          <w:br/>
        </w:r>
        <w:r w:rsidRPr="00A875F7">
          <w:t xml:space="preserve">  # add the matched element into the output</w:t>
        </w:r>
        <w:r w:rsidRPr="002D08F9">
          <w:br/>
        </w:r>
        <w:r w:rsidRPr="00A875F7">
          <w:t xml:space="preserve">  if(length(output) != 0)</w:t>
        </w:r>
        <w:r w:rsidRPr="002D08F9">
          <w:br/>
        </w:r>
        <w:r w:rsidRPr="00A875F7">
          <w:t xml:space="preserve">    output &lt;- c(</w:t>
        </w:r>
        <w:proofErr w:type="spellStart"/>
        <w:r w:rsidRPr="00A875F7">
          <w:t>i</w:t>
        </w:r>
        <w:proofErr w:type="spellEnd"/>
        <w:r w:rsidRPr="00A875F7">
          <w:t>, output)</w:t>
        </w:r>
        <w:r w:rsidRPr="002D08F9">
          <w:br/>
        </w:r>
        <w:r w:rsidRPr="00A875F7">
          <w:t xml:space="preserve">  output</w:t>
        </w:r>
        <w:r w:rsidRPr="002D08F9">
          <w:br/>
        </w:r>
        <w:r w:rsidRPr="00A875F7">
          <w:t>}))</w:t>
        </w:r>
      </w:ins>
    </w:p>
    <w:p w14:paraId="6334A549" w14:textId="77777777" w:rsidR="0095630C" w:rsidRDefault="0095630C" w:rsidP="0095630C">
      <w:pPr>
        <w:pStyle w:val="PeerJBodyText"/>
        <w:rPr>
          <w:ins w:id="674" w:author="Russell, Seth" w:date="2018-12-17T07:15:00Z"/>
        </w:rPr>
      </w:pPr>
    </w:p>
    <w:p w14:paraId="1A092184" w14:textId="77777777" w:rsidR="0095630C" w:rsidRPr="00880E84" w:rsidRDefault="0095630C" w:rsidP="00880E84">
      <w:pPr>
        <w:contextualSpacing w:val="0"/>
        <w:rPr>
          <w:ins w:id="675" w:author="Russell, Seth" w:date="2018-12-15T17:51:00Z"/>
          <w:rFonts w:ascii="Times" w:eastAsia="Cambria" w:hAnsi="Times" w:cs="Times New Roman"/>
          <w:szCs w:val="24"/>
        </w:rPr>
      </w:pPr>
    </w:p>
    <w:p w14:paraId="60CE36DB" w14:textId="54762071" w:rsidR="009918CC" w:rsidRPr="009918CC" w:rsidRDefault="00880E84" w:rsidP="00880E84">
      <w:pPr>
        <w:contextualSpacing w:val="0"/>
        <w:rPr>
          <w:ins w:id="676" w:author="Russell, Seth" w:date="2018-12-15T17:53:00Z"/>
          <w:rFonts w:ascii="Times" w:eastAsia="Cambria" w:hAnsi="Times" w:cs="Times New Roman"/>
          <w:b/>
          <w:szCs w:val="24"/>
          <w:rPrChange w:id="677" w:author="Russell, Seth" w:date="2018-12-15T17:53:00Z">
            <w:rPr>
              <w:ins w:id="678" w:author="Russell, Seth" w:date="2018-12-15T17:53:00Z"/>
              <w:rFonts w:ascii="Times" w:eastAsia="Cambria" w:hAnsi="Times" w:cs="Times New Roman"/>
              <w:szCs w:val="24"/>
            </w:rPr>
          </w:rPrChange>
        </w:rPr>
      </w:pPr>
      <w:ins w:id="679" w:author="Russell, Seth" w:date="2018-12-15T17:51:00Z">
        <w:r w:rsidRPr="009918CC">
          <w:rPr>
            <w:rFonts w:ascii="Times" w:eastAsia="Cambria" w:hAnsi="Times" w:cs="Times New Roman"/>
            <w:b/>
            <w:szCs w:val="24"/>
            <w:rPrChange w:id="680" w:author="Russell, Seth" w:date="2018-12-15T17:53:00Z">
              <w:rPr>
                <w:rFonts w:ascii="Times" w:eastAsia="Cambria" w:hAnsi="Times" w:cs="Times New Roman"/>
                <w:szCs w:val="24"/>
              </w:rPr>
            </w:rPrChange>
          </w:rPr>
          <w:t xml:space="preserve">Key </w:t>
        </w:r>
      </w:ins>
      <w:ins w:id="681" w:author="Russell, Seth" w:date="2018-12-15T18:51:00Z">
        <w:r w:rsidR="00A80936">
          <w:rPr>
            <w:rFonts w:ascii="Times" w:eastAsia="Cambria" w:hAnsi="Times" w:cs="Times New Roman"/>
            <w:b/>
            <w:szCs w:val="24"/>
          </w:rPr>
          <w:t>r</w:t>
        </w:r>
      </w:ins>
      <w:ins w:id="682" w:author="Russell, Seth" w:date="2018-12-15T17:51:00Z">
        <w:r w:rsidRPr="009918CC">
          <w:rPr>
            <w:rFonts w:ascii="Times" w:eastAsia="Cambria" w:hAnsi="Times" w:cs="Times New Roman"/>
            <w:b/>
            <w:szCs w:val="24"/>
            <w:rPrChange w:id="683" w:author="Russell, Seth" w:date="2018-12-15T17:53:00Z">
              <w:rPr>
                <w:rFonts w:ascii="Times" w:eastAsia="Cambria" w:hAnsi="Times" w:cs="Times New Roman"/>
                <w:szCs w:val="24"/>
              </w:rPr>
            </w:rPrChange>
          </w:rPr>
          <w:t>ecommendations for how to test:</w:t>
        </w:r>
      </w:ins>
    </w:p>
    <w:p w14:paraId="29CEDD96" w14:textId="77777777" w:rsidR="009918CC" w:rsidRDefault="00880E84" w:rsidP="00FE7216">
      <w:pPr>
        <w:pStyle w:val="ListParagraph"/>
        <w:numPr>
          <w:ilvl w:val="0"/>
          <w:numId w:val="10"/>
        </w:numPr>
        <w:contextualSpacing w:val="0"/>
        <w:rPr>
          <w:ins w:id="684" w:author="Russell, Seth" w:date="2018-12-15T17:53:00Z"/>
          <w:rFonts w:ascii="Times" w:eastAsia="Cambria" w:hAnsi="Times" w:cs="Times New Roman"/>
          <w:szCs w:val="24"/>
        </w:rPr>
      </w:pPr>
      <w:ins w:id="685" w:author="Russell, Seth" w:date="2018-12-15T17:51:00Z">
        <w:r w:rsidRPr="009918CC">
          <w:rPr>
            <w:rFonts w:ascii="Times" w:eastAsia="Cambria" w:hAnsi="Times" w:cs="Times New Roman"/>
            <w:szCs w:val="24"/>
            <w:rPrChange w:id="686" w:author="Russell, Seth" w:date="2018-12-15T17:53:00Z">
              <w:rPr/>
            </w:rPrChange>
          </w:rPr>
          <w:t>Software developer develops unit tests</w:t>
        </w:r>
      </w:ins>
    </w:p>
    <w:p w14:paraId="72BAE2A8" w14:textId="77777777" w:rsidR="009918CC" w:rsidRDefault="00880E84" w:rsidP="00FE7216">
      <w:pPr>
        <w:pStyle w:val="ListParagraph"/>
        <w:numPr>
          <w:ilvl w:val="0"/>
          <w:numId w:val="10"/>
        </w:numPr>
        <w:contextualSpacing w:val="0"/>
        <w:rPr>
          <w:ins w:id="687" w:author="Russell, Seth" w:date="2018-12-15T17:53:00Z"/>
          <w:rFonts w:ascii="Times" w:eastAsia="Cambria" w:hAnsi="Times" w:cs="Times New Roman"/>
          <w:szCs w:val="24"/>
        </w:rPr>
      </w:pPr>
      <w:ins w:id="688" w:author="Russell, Seth" w:date="2018-12-15T17:51:00Z">
        <w:r w:rsidRPr="009918CC">
          <w:rPr>
            <w:rFonts w:ascii="Times" w:eastAsia="Cambria" w:hAnsi="Times" w:cs="Times New Roman"/>
            <w:szCs w:val="24"/>
          </w:rPr>
          <w:t>Intended user of software should perform validation/acceptance tests</w:t>
        </w:r>
      </w:ins>
    </w:p>
    <w:p w14:paraId="606BF602" w14:textId="77777777" w:rsidR="009918CC" w:rsidRDefault="00880E84" w:rsidP="00FE7216">
      <w:pPr>
        <w:pStyle w:val="ListParagraph"/>
        <w:numPr>
          <w:ilvl w:val="0"/>
          <w:numId w:val="10"/>
        </w:numPr>
        <w:contextualSpacing w:val="0"/>
        <w:rPr>
          <w:ins w:id="689" w:author="Russell, Seth" w:date="2018-12-15T17:53:00Z"/>
          <w:rFonts w:ascii="Times" w:eastAsia="Cambria" w:hAnsi="Times" w:cs="Times New Roman"/>
          <w:szCs w:val="24"/>
        </w:rPr>
      </w:pPr>
      <w:ins w:id="690" w:author="Russell, Seth" w:date="2018-12-15T17:51:00Z">
        <w:r w:rsidRPr="009918CC">
          <w:rPr>
            <w:rFonts w:ascii="Times" w:eastAsia="Cambria" w:hAnsi="Times" w:cs="Times New Roman"/>
            <w:szCs w:val="24"/>
          </w:rPr>
          <w:t>Run all tests regularly</w:t>
        </w:r>
      </w:ins>
    </w:p>
    <w:p w14:paraId="73FEDB2A" w14:textId="29C06307" w:rsidR="00880E84" w:rsidRPr="009918CC" w:rsidRDefault="00880E84">
      <w:pPr>
        <w:pStyle w:val="ListParagraph"/>
        <w:numPr>
          <w:ilvl w:val="0"/>
          <w:numId w:val="10"/>
        </w:numPr>
        <w:contextualSpacing w:val="0"/>
        <w:rPr>
          <w:ins w:id="691" w:author="Russell, Seth" w:date="2018-12-15T17:51:00Z"/>
          <w:rFonts w:ascii="Times" w:eastAsia="Cambria" w:hAnsi="Times" w:cs="Times New Roman"/>
          <w:szCs w:val="24"/>
        </w:rPr>
        <w:pPrChange w:id="692" w:author="Russell, Seth" w:date="2018-12-15T17:53:00Z">
          <w:pPr>
            <w:contextualSpacing w:val="0"/>
          </w:pPr>
        </w:pPrChange>
      </w:pPr>
      <w:ins w:id="693" w:author="Russell, Seth" w:date="2018-12-15T17:51:00Z">
        <w:r w:rsidRPr="009918CC">
          <w:rPr>
            <w:rFonts w:ascii="Times" w:eastAsia="Cambria" w:hAnsi="Times" w:cs="Times New Roman"/>
            <w:szCs w:val="24"/>
          </w:rPr>
          <w:t>Review key algorithms with domain experts.</w:t>
        </w:r>
      </w:ins>
    </w:p>
    <w:p w14:paraId="6A17E022" w14:textId="77777777" w:rsidR="00880E84" w:rsidRPr="00880E84" w:rsidRDefault="00880E84" w:rsidP="00880E84">
      <w:pPr>
        <w:contextualSpacing w:val="0"/>
        <w:rPr>
          <w:ins w:id="694" w:author="Russell, Seth" w:date="2018-12-15T17:51:00Z"/>
          <w:rFonts w:ascii="Times" w:eastAsia="Cambria" w:hAnsi="Times" w:cs="Times New Roman"/>
          <w:szCs w:val="24"/>
        </w:rPr>
      </w:pPr>
    </w:p>
    <w:p w14:paraId="30FE77E1" w14:textId="1F918CAD" w:rsidR="00880E84" w:rsidRPr="00880E84" w:rsidRDefault="00880E84" w:rsidP="00880E84">
      <w:pPr>
        <w:contextualSpacing w:val="0"/>
        <w:rPr>
          <w:ins w:id="695" w:author="Russell, Seth" w:date="2018-12-15T17:51:00Z"/>
          <w:rFonts w:ascii="Times" w:eastAsia="Cambria" w:hAnsi="Times" w:cs="Times New Roman"/>
          <w:szCs w:val="24"/>
        </w:rPr>
      </w:pPr>
      <w:ins w:id="696" w:author="Russell, Seth" w:date="2018-12-15T17:51:00Z">
        <w:r w:rsidRPr="009918CC">
          <w:rPr>
            <w:rFonts w:ascii="Times" w:eastAsia="Cambria" w:hAnsi="Times" w:cs="Times New Roman"/>
            <w:b/>
            <w:szCs w:val="24"/>
            <w:rPrChange w:id="697" w:author="Russell, Seth" w:date="2018-12-15T17:53:00Z">
              <w:rPr>
                <w:rFonts w:ascii="Times" w:eastAsia="Cambria" w:hAnsi="Times" w:cs="Times New Roman"/>
                <w:szCs w:val="24"/>
              </w:rPr>
            </w:rPrChange>
          </w:rPr>
          <w:t>Discussion:</w:t>
        </w:r>
        <w:r w:rsidRPr="00880E84">
          <w:rPr>
            <w:rFonts w:ascii="Times" w:eastAsia="Cambria" w:hAnsi="Times" w:cs="Times New Roman"/>
            <w:szCs w:val="24"/>
          </w:rPr>
          <w:t xml:space="preserve"> Most programming languages have a multitude of testing tools and frameworks available for assisting developers with the process of testing software. Due to the recurring patterns common across programming languages most languages have a</w:t>
        </w:r>
        <w:del w:id="698" w:author="Tell Bennett" w:date="2018-12-20T11:09:00Z">
          <w:r w:rsidRPr="00880E84" w:rsidDel="00347B9F">
            <w:rPr>
              <w:rFonts w:ascii="Times" w:eastAsia="Cambria" w:hAnsi="Times" w:cs="Times New Roman"/>
              <w:szCs w:val="24"/>
            </w:rPr>
            <w:delText>n</w:delText>
          </w:r>
        </w:del>
        <w:r w:rsidRPr="00880E84">
          <w:rPr>
            <w:rFonts w:ascii="Times" w:eastAsia="Cambria" w:hAnsi="Times" w:cs="Times New Roman"/>
            <w:szCs w:val="24"/>
          </w:rPr>
          <w:t xml:space="preserve"> </w:t>
        </w:r>
        <w:proofErr w:type="spellStart"/>
        <w:r w:rsidRPr="00880E84">
          <w:rPr>
            <w:rFonts w:ascii="Times" w:eastAsia="Cambria" w:hAnsi="Times" w:cs="Times New Roman"/>
            <w:szCs w:val="24"/>
          </w:rPr>
          <w:t>SUnit</w:t>
        </w:r>
      </w:ins>
      <w:proofErr w:type="spellEnd"/>
      <w:ins w:id="699" w:author="Russell, Seth" w:date="2018-12-20T17:20:00Z">
        <w:r w:rsidR="00947CEA">
          <w:rPr>
            <w:rFonts w:ascii="Times" w:eastAsia="Cambria" w:hAnsi="Times" w:cs="Times New Roman"/>
            <w:szCs w:val="24"/>
          </w:rPr>
          <w:t xml:space="preserve"> </w:t>
        </w:r>
        <w:r w:rsidR="00947CEA">
          <w:rPr>
            <w:rFonts w:ascii="Times" w:eastAsia="Cambria" w:hAnsi="Times" w:cs="Times New Roman"/>
            <w:szCs w:val="24"/>
          </w:rPr>
          <w:fldChar w:fldCharType="begin"/>
        </w:r>
      </w:ins>
      <w:ins w:id="700" w:author="Russell, Seth" w:date="2018-12-20T17:21:00Z">
        <w:r w:rsidR="00947CEA">
          <w:rPr>
            <w:rFonts w:ascii="Times" w:eastAsia="Cambria" w:hAnsi="Times" w:cs="Times New Roman"/>
            <w:szCs w:val="24"/>
          </w:rPr>
          <w:instrText xml:space="preserve"> ADDIN ZOTERO_ITEM CSL_CITATION {"citationID":"quosiwSC","properties":{"formattedCitation":"(Wikipedia contributors, 2017a)","plainCitation":"(Wikipedia contributors, 2017a)","noteIndex":0},"citationItems":[{"id":2079,"uris":["http://zotero.org/users/2180197/items/K5RUXFIX"],"uri":["http://zotero.org/users/2180197/items/K5RUXFIX"],"itemData":{"id":2079,"type":"webpage","title":"SUnit — Wikipedia, The Free Encyclopedia","URL":"https://en.wikipedia.org/w/index.php?title=SUnit&amp;oldid=815835062","author":[{"literal":"Wikipedia contributors"}],"issued":{"date-parts":[["2017"]]}}}],"schema":"https://github.com/citation-style-language/schema/raw/master/csl-citation.json"} </w:instrText>
        </w:r>
      </w:ins>
      <w:r w:rsidR="00947CEA">
        <w:rPr>
          <w:rFonts w:ascii="Times" w:eastAsia="Cambria" w:hAnsi="Times" w:cs="Times New Roman"/>
          <w:szCs w:val="24"/>
        </w:rPr>
        <w:fldChar w:fldCharType="separate"/>
      </w:r>
      <w:ins w:id="701" w:author="Russell, Seth" w:date="2018-12-20T17:21:00Z">
        <w:r w:rsidR="00947CEA">
          <w:rPr>
            <w:rFonts w:ascii="Times" w:eastAsia="Cambria" w:hAnsi="Times" w:cs="Times New Roman"/>
            <w:noProof/>
            <w:szCs w:val="24"/>
          </w:rPr>
          <w:t>(Wikipedia contributors, 2017a)</w:t>
        </w:r>
      </w:ins>
      <w:ins w:id="702" w:author="Russell, Seth" w:date="2018-12-20T17:20:00Z">
        <w:r w:rsidR="00947CEA">
          <w:rPr>
            <w:rFonts w:ascii="Times" w:eastAsia="Cambria" w:hAnsi="Times" w:cs="Times New Roman"/>
            <w:szCs w:val="24"/>
          </w:rPr>
          <w:fldChar w:fldCharType="end"/>
        </w:r>
      </w:ins>
      <w:ins w:id="703" w:author="Russell, Seth" w:date="2018-12-15T17:51:00Z">
        <w:r w:rsidRPr="00880E84">
          <w:rPr>
            <w:rFonts w:ascii="Times" w:eastAsia="Cambria" w:hAnsi="Times" w:cs="Times New Roman"/>
            <w:szCs w:val="24"/>
          </w:rPr>
          <w:t xml:space="preserve"> derived testing tool, commonly referred to as an “</w:t>
        </w:r>
        <w:proofErr w:type="spellStart"/>
        <w:r w:rsidRPr="00880E84">
          <w:rPr>
            <w:rFonts w:ascii="Times" w:eastAsia="Cambria" w:hAnsi="Times" w:cs="Times New Roman"/>
            <w:szCs w:val="24"/>
          </w:rPr>
          <w:t>xUnit</w:t>
        </w:r>
        <w:proofErr w:type="spellEnd"/>
        <w:r w:rsidRPr="00880E84">
          <w:rPr>
            <w:rFonts w:ascii="Times" w:eastAsia="Cambria" w:hAnsi="Times" w:cs="Times New Roman"/>
            <w:szCs w:val="24"/>
          </w:rPr>
          <w:t xml:space="preserve">” </w:t>
        </w:r>
      </w:ins>
      <w:ins w:id="704" w:author="Russell, Seth" w:date="2018-12-20T17:21:00Z">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ok6RS5G2","properties":{"formattedCitation":"(Wikipedia contributors, 2017b)","plainCitation":"(Wikipedia contributors, 2017b)","noteIndex":0},"citationItems":[{"id":2081,"uris":["http://zotero.org/users/2180197/items/GJ9LXLMW"],"uri":["http://zotero.org/users/2180197/items/GJ9LXLMW"],"itemData":{"id":2081,"type":"webpage","title":"XUnit — Wikipedia, The Free Encyclopedia","URL":"https://en.wikipedia.org/w/index.php?title=XUnit&amp;oldid=807299841","author":[{"literal":"Wikipedia contributors"}],"issued":{"date-parts":[["2017"]]}}}],"schema":"https://github.com/citation-style-language/schema/raw/master/csl-citation.json"} </w:instrText>
        </w:r>
      </w:ins>
      <w:r w:rsidR="00947CEA">
        <w:rPr>
          <w:rFonts w:ascii="Times" w:eastAsia="Cambria" w:hAnsi="Times" w:cs="Times New Roman"/>
          <w:szCs w:val="24"/>
        </w:rPr>
        <w:fldChar w:fldCharType="separate"/>
      </w:r>
      <w:ins w:id="705" w:author="Russell, Seth" w:date="2018-12-20T17:21:00Z">
        <w:r w:rsidR="00947CEA">
          <w:rPr>
            <w:rFonts w:ascii="Times" w:eastAsia="Cambria" w:hAnsi="Times" w:cs="Times New Roman"/>
            <w:noProof/>
            <w:szCs w:val="24"/>
          </w:rPr>
          <w:t>(Wikipedia contributors, 2017b)</w:t>
        </w:r>
        <w:r w:rsidR="00947CEA">
          <w:rPr>
            <w:rFonts w:ascii="Times" w:eastAsia="Cambria" w:hAnsi="Times" w:cs="Times New Roman"/>
            <w:szCs w:val="24"/>
          </w:rPr>
          <w:fldChar w:fldCharType="end"/>
        </w:r>
      </w:ins>
      <w:ins w:id="706" w:author="Russell, Seth" w:date="2018-12-15T17:51:00Z">
        <w:r w:rsidRPr="00880E84">
          <w:rPr>
            <w:rFonts w:ascii="Times" w:eastAsia="Cambria" w:hAnsi="Times" w:cs="Times New Roman"/>
            <w:szCs w:val="24"/>
          </w:rPr>
          <w:t xml:space="preserve"> testing framework that focuses on validating individual units of code along </w:t>
        </w:r>
        <w:r w:rsidRPr="00880E84">
          <w:rPr>
            <w:rFonts w:ascii="Times" w:eastAsia="Cambria" w:hAnsi="Times" w:cs="Times New Roman"/>
            <w:szCs w:val="24"/>
          </w:rPr>
          <w:lastRenderedPageBreak/>
          <w:t xml:space="preserve">with necessary input and output meet desired requirements.  Based on software language used, unit tests may be at the class or function/procedure level. Some common </w:t>
        </w:r>
        <w:proofErr w:type="spellStart"/>
        <w:r w:rsidRPr="00880E84">
          <w:rPr>
            <w:rFonts w:ascii="Times" w:eastAsia="Cambria" w:hAnsi="Times" w:cs="Times New Roman"/>
            <w:szCs w:val="24"/>
          </w:rPr>
          <w:t>xUnit</w:t>
        </w:r>
        <w:proofErr w:type="spellEnd"/>
        <w:r w:rsidRPr="00880E84">
          <w:rPr>
            <w:rFonts w:ascii="Times" w:eastAsia="Cambria" w:hAnsi="Times" w:cs="Times New Roman"/>
            <w:szCs w:val="24"/>
          </w:rPr>
          <w:t xml:space="preserve"> style packages in </w:t>
        </w:r>
        <w:proofErr w:type="spellStart"/>
        <w:r w:rsidRPr="00880E84">
          <w:rPr>
            <w:rFonts w:ascii="Times" w:eastAsia="Cambria" w:hAnsi="Times" w:cs="Times New Roman"/>
            <w:szCs w:val="24"/>
          </w:rPr>
          <w:t>R are</w:t>
        </w:r>
        <w:proofErr w:type="spellEnd"/>
        <w:r w:rsidRPr="00880E84">
          <w:rPr>
            <w:rFonts w:ascii="Times" w:eastAsia="Cambria" w:hAnsi="Times" w:cs="Times New Roman"/>
            <w:szCs w:val="24"/>
          </w:rPr>
          <w:t xml:space="preserve"> </w:t>
        </w:r>
        <w:proofErr w:type="spellStart"/>
        <w:r w:rsidRPr="000A3A44">
          <w:rPr>
            <w:rFonts w:ascii="Consolas" w:eastAsia="Cambria" w:hAnsi="Consolas" w:cs="Consolas"/>
            <w:szCs w:val="24"/>
            <w:rPrChange w:id="707" w:author="Russell, Seth" w:date="2018-12-20T16:50:00Z">
              <w:rPr>
                <w:rFonts w:ascii="Times" w:eastAsia="Cambria" w:hAnsi="Times" w:cs="Times New Roman"/>
                <w:szCs w:val="24"/>
              </w:rPr>
            </w:rPrChange>
          </w:rPr>
          <w:t>RUnit</w:t>
        </w:r>
        <w:proofErr w:type="spellEnd"/>
        <w:r w:rsidRPr="00880E84">
          <w:rPr>
            <w:rFonts w:ascii="Times" w:eastAsia="Cambria" w:hAnsi="Times" w:cs="Times New Roman"/>
            <w:szCs w:val="24"/>
          </w:rPr>
          <w:t xml:space="preserve"> and </w:t>
        </w:r>
        <w:proofErr w:type="spellStart"/>
        <w:r w:rsidRPr="000A3A44">
          <w:rPr>
            <w:rFonts w:ascii="Consolas" w:eastAsia="Cambria" w:hAnsi="Consolas" w:cs="Consolas"/>
            <w:szCs w:val="24"/>
            <w:rPrChange w:id="708" w:author="Russell, Seth" w:date="2018-12-20T16:50:00Z">
              <w:rPr>
                <w:rFonts w:ascii="Times" w:eastAsia="Cambria" w:hAnsi="Times" w:cs="Times New Roman"/>
                <w:szCs w:val="24"/>
              </w:rPr>
            </w:rPrChange>
          </w:rPr>
          <w:t>testthat</w:t>
        </w:r>
        <w:proofErr w:type="spellEnd"/>
        <w:r w:rsidRPr="00880E84">
          <w:rPr>
            <w:rFonts w:ascii="Times" w:eastAsia="Cambria" w:hAnsi="Times" w:cs="Times New Roman"/>
            <w:szCs w:val="24"/>
          </w:rPr>
          <w:t xml:space="preserve">. Unit tests should be automated and run regularly to ensure errors are caught and addressed quickly. For R, it is easy to integrate unit tests into the package build process, but other approaches such as </w:t>
        </w:r>
        <w:del w:id="709" w:author="Tell Bennett" w:date="2018-12-20T11:10:00Z">
          <w:r w:rsidRPr="00880E84" w:rsidDel="00347B9F">
            <w:rPr>
              <w:rFonts w:ascii="Times" w:eastAsia="Cambria" w:hAnsi="Times" w:cs="Times New Roman"/>
              <w:szCs w:val="24"/>
            </w:rPr>
            <w:delText xml:space="preserve">via </w:delText>
          </w:r>
        </w:del>
        <w:r w:rsidRPr="00880E84">
          <w:rPr>
            <w:rFonts w:ascii="Times" w:eastAsia="Cambria" w:hAnsi="Times" w:cs="Times New Roman"/>
            <w:szCs w:val="24"/>
          </w:rPr>
          <w:t>post-commit hook in a version control system are</w:t>
        </w:r>
      </w:ins>
      <w:ins w:id="710" w:author="Tell Bennett" w:date="2018-12-20T11:10:00Z">
        <w:r w:rsidR="00347B9F">
          <w:rPr>
            <w:rFonts w:ascii="Times" w:eastAsia="Cambria" w:hAnsi="Times" w:cs="Times New Roman"/>
            <w:szCs w:val="24"/>
          </w:rPr>
          <w:t xml:space="preserve"> also</w:t>
        </w:r>
      </w:ins>
      <w:ins w:id="711" w:author="Russell, Seth" w:date="2018-12-15T17:51:00Z">
        <w:r w:rsidRPr="00880E84">
          <w:rPr>
            <w:rFonts w:ascii="Times" w:eastAsia="Cambria" w:hAnsi="Times" w:cs="Times New Roman"/>
            <w:szCs w:val="24"/>
          </w:rPr>
          <w:t xml:space="preserve"> common.</w:t>
        </w:r>
      </w:ins>
    </w:p>
    <w:p w14:paraId="2D49D26C" w14:textId="77777777" w:rsidR="00880E84" w:rsidRPr="00880E84" w:rsidRDefault="00880E84" w:rsidP="00880E84">
      <w:pPr>
        <w:contextualSpacing w:val="0"/>
        <w:rPr>
          <w:ins w:id="712" w:author="Russell, Seth" w:date="2018-12-15T17:51:00Z"/>
          <w:rFonts w:ascii="Times" w:eastAsia="Cambria" w:hAnsi="Times" w:cs="Times New Roman"/>
          <w:szCs w:val="24"/>
        </w:rPr>
      </w:pPr>
    </w:p>
    <w:p w14:paraId="041A515B" w14:textId="38DE8FE7" w:rsidR="00880E84" w:rsidRPr="00880E84" w:rsidRDefault="00880E84" w:rsidP="00880E84">
      <w:pPr>
        <w:contextualSpacing w:val="0"/>
        <w:rPr>
          <w:ins w:id="713" w:author="Russell, Seth" w:date="2018-12-15T17:51:00Z"/>
          <w:rFonts w:ascii="Times" w:eastAsia="Cambria" w:hAnsi="Times" w:cs="Times New Roman"/>
          <w:szCs w:val="24"/>
        </w:rPr>
      </w:pPr>
      <w:ins w:id="714" w:author="Russell, Seth" w:date="2018-12-15T17:51:00Z">
        <w:r w:rsidRPr="00880E84">
          <w:rPr>
            <w:rFonts w:ascii="Times" w:eastAsia="Cambria" w:hAnsi="Times" w:cs="Times New Roman"/>
            <w:szCs w:val="24"/>
          </w:rPr>
          <w:t>In addition to unit tests, typically written by the developers of the software, users should perform acceptance tests, or high-level functionality tests that validate the software meets requirements. Due to the high-level nature and subjective focus of acceptance tests, they are often manually performed and may not follow a regimented series of steps. Careful documentation of how a user will actually use software, referred to as user stories, are translated into step by step tests that a human follows to validate the software works as expected. A few examples of acceptance testing tools that primarily focus GUI aspects of software are: Selenium</w:t>
        </w:r>
      </w:ins>
      <w:ins w:id="715" w:author="Russell, Seth" w:date="2018-12-20T17:21:00Z">
        <w:r w:rsidR="00947CEA">
          <w:rPr>
            <w:rFonts w:ascii="Times" w:eastAsia="Cambria" w:hAnsi="Times" w:cs="Times New Roman"/>
            <w:szCs w:val="24"/>
          </w:rPr>
          <w:t xml:space="preserve"> </w:t>
        </w:r>
        <w:r w:rsidR="00947CEA">
          <w:rPr>
            <w:rFonts w:ascii="Times" w:eastAsia="Cambria" w:hAnsi="Times" w:cs="Times New Roman"/>
            <w:szCs w:val="24"/>
          </w:rPr>
          <w:fldChar w:fldCharType="begin"/>
        </w:r>
      </w:ins>
      <w:ins w:id="716" w:author="Russell, Seth" w:date="2018-12-20T17:22:00Z">
        <w:r w:rsidR="00947CEA">
          <w:rPr>
            <w:rFonts w:ascii="Times" w:eastAsia="Cambria" w:hAnsi="Times" w:cs="Times New Roman"/>
            <w:szCs w:val="24"/>
          </w:rPr>
          <w:instrText xml:space="preserve"> ADDIN ZOTERO_ITEM CSL_CITATION {"citationID":"ekvISn33","properties":{"formattedCitation":"(Selenium Contributors, 2018)","plainCitation":"(Selenium Contributors, 2018)","noteIndex":0},"citationItems":[{"id":1685,"uris":["http://zotero.org/users/2180197/items/EG9HJ57N"],"uri":["http://zotero.org/users/2180197/items/EG9HJ57N"],"itemData":{"id":1685,"type":"webpage","title":"Selenium","URL":"https://www.seleniumhq.org","author":[{"literal":"Selenium Contributors"}],"issued":{"date-parts":[["2018"]]},"accessed":{"date-parts":[["2018",4,12]]}}}],"schema":"https://github.com/citation-style-language/schema/raw/master/csl-citation.json"} </w:instrText>
        </w:r>
      </w:ins>
      <w:r w:rsidR="00947CEA">
        <w:rPr>
          <w:rFonts w:ascii="Times" w:eastAsia="Cambria" w:hAnsi="Times" w:cs="Times New Roman"/>
          <w:szCs w:val="24"/>
        </w:rPr>
        <w:fldChar w:fldCharType="separate"/>
      </w:r>
      <w:ins w:id="717" w:author="Russell, Seth" w:date="2018-12-20T17:22:00Z">
        <w:r w:rsidR="00947CEA">
          <w:rPr>
            <w:rFonts w:ascii="Times" w:eastAsia="Cambria" w:hAnsi="Times" w:cs="Times New Roman"/>
            <w:noProof/>
            <w:szCs w:val="24"/>
          </w:rPr>
          <w:t>(Selenium Contributors, 2018)</w:t>
        </w:r>
      </w:ins>
      <w:ins w:id="718" w:author="Russell, Seth" w:date="2018-12-20T17:21:00Z">
        <w:r w:rsidR="00947CEA">
          <w:rPr>
            <w:rFonts w:ascii="Times" w:eastAsia="Cambria" w:hAnsi="Times" w:cs="Times New Roman"/>
            <w:szCs w:val="24"/>
          </w:rPr>
          <w:fldChar w:fldCharType="end"/>
        </w:r>
      </w:ins>
      <w:ins w:id="719" w:author="Russell, Seth" w:date="2018-12-15T17:51:00Z">
        <w:r w:rsidRPr="00880E84">
          <w:rPr>
            <w:rFonts w:ascii="Times" w:eastAsia="Cambria" w:hAnsi="Times" w:cs="Times New Roman"/>
            <w:szCs w:val="24"/>
          </w:rPr>
          <w:t>, Microfocus Unified Functional Testing (</w:t>
        </w:r>
        <w:proofErr w:type="spellStart"/>
        <w:r w:rsidRPr="00880E84">
          <w:rPr>
            <w:rFonts w:ascii="Times" w:eastAsia="Cambria" w:hAnsi="Times" w:cs="Times New Roman"/>
            <w:szCs w:val="24"/>
          </w:rPr>
          <w:t>formely</w:t>
        </w:r>
        <w:proofErr w:type="spellEnd"/>
        <w:r w:rsidRPr="00880E84">
          <w:rPr>
            <w:rFonts w:ascii="Times" w:eastAsia="Cambria" w:hAnsi="Times" w:cs="Times New Roman"/>
            <w:szCs w:val="24"/>
          </w:rPr>
          <w:t xml:space="preserve"> known as HP’s </w:t>
        </w:r>
        <w:proofErr w:type="spellStart"/>
        <w:r w:rsidRPr="00880E84">
          <w:rPr>
            <w:rFonts w:ascii="Times" w:eastAsia="Cambria" w:hAnsi="Times" w:cs="Times New Roman"/>
            <w:szCs w:val="24"/>
          </w:rPr>
          <w:t>QuickTest</w:t>
        </w:r>
        <w:proofErr w:type="spellEnd"/>
        <w:r w:rsidRPr="00880E84">
          <w:rPr>
            <w:rFonts w:ascii="Times" w:eastAsia="Cambria" w:hAnsi="Times" w:cs="Times New Roman"/>
            <w:szCs w:val="24"/>
          </w:rPr>
          <w:t xml:space="preserve"> Professional)</w:t>
        </w:r>
      </w:ins>
      <w:ins w:id="720" w:author="Russell, Seth" w:date="2018-12-20T17:23:00Z">
        <w:r w:rsidR="00947CEA">
          <w:rPr>
            <w:rFonts w:ascii="Times" w:eastAsia="Cambria" w:hAnsi="Times" w:cs="Times New Roman"/>
            <w:szCs w:val="24"/>
          </w:rPr>
          <w:t xml:space="preserve"> </w:t>
        </w:r>
        <w:r w:rsidR="00947CEA">
          <w:rPr>
            <w:rFonts w:ascii="Times" w:eastAsia="Cambria" w:hAnsi="Times" w:cs="Times New Roman"/>
            <w:szCs w:val="24"/>
          </w:rPr>
          <w:fldChar w:fldCharType="begin"/>
        </w:r>
      </w:ins>
      <w:ins w:id="721" w:author="Russell, Seth" w:date="2018-12-20T17:24:00Z">
        <w:r w:rsidR="00947CEA">
          <w:rPr>
            <w:rFonts w:ascii="Times" w:eastAsia="Cambria" w:hAnsi="Times" w:cs="Times New Roman"/>
            <w:szCs w:val="24"/>
          </w:rPr>
          <w:instrText xml:space="preserve"> ADDIN ZOTERO_ITEM CSL_CITATION {"citationID":"9D08NlRj","properties":{"formattedCitation":"(Micro Focus, 2018)","plainCitation":"(Micro Focus, 2018)","noteIndex":0},"citationItems":[{"id":1688,"uris":["http://zotero.org/users/2180197/items/29R24Q7S"],"uri":["http://zotero.org/users/2180197/items/29R24Q7S"],"itemData":{"id":1688,"type":"webpage","title":"Unified Functional Testing","URL":"https://software.microfocus.com/en-us/products/unified-functional-automated-testing/overview","author":[{"literal":"Micro Focus"}],"issued":{"date-parts":[["2018"]]},"accessed":{"date-parts":[["2018",4,12]]}}}],"schema":"https://github.com/citation-style-language/schema/raw/master/csl-citation.json"} </w:instrText>
        </w:r>
      </w:ins>
      <w:r w:rsidR="00947CEA">
        <w:rPr>
          <w:rFonts w:ascii="Times" w:eastAsia="Cambria" w:hAnsi="Times" w:cs="Times New Roman"/>
          <w:szCs w:val="24"/>
        </w:rPr>
        <w:fldChar w:fldCharType="separate"/>
      </w:r>
      <w:ins w:id="722" w:author="Russell, Seth" w:date="2018-12-20T17:24:00Z">
        <w:r w:rsidR="00947CEA">
          <w:rPr>
            <w:rFonts w:ascii="Times" w:eastAsia="Cambria" w:hAnsi="Times" w:cs="Times New Roman"/>
            <w:noProof/>
            <w:szCs w:val="24"/>
          </w:rPr>
          <w:t>(Micro Focus, 2018)</w:t>
        </w:r>
      </w:ins>
      <w:ins w:id="723" w:author="Russell, Seth" w:date="2018-12-20T17:23:00Z">
        <w:r w:rsidR="00947CEA">
          <w:rPr>
            <w:rFonts w:ascii="Times" w:eastAsia="Cambria" w:hAnsi="Times" w:cs="Times New Roman"/>
            <w:szCs w:val="24"/>
          </w:rPr>
          <w:fldChar w:fldCharType="end"/>
        </w:r>
      </w:ins>
      <w:ins w:id="724" w:author="Russell, Seth" w:date="2018-12-15T17:51:00Z">
        <w:r w:rsidRPr="00880E84">
          <w:rPr>
            <w:rFonts w:ascii="Times" w:eastAsia="Cambria" w:hAnsi="Times" w:cs="Times New Roman"/>
            <w:szCs w:val="24"/>
          </w:rPr>
          <w:t xml:space="preserve">, and </w:t>
        </w:r>
        <w:proofErr w:type="spellStart"/>
        <w:r w:rsidRPr="00880E84">
          <w:rPr>
            <w:rFonts w:ascii="Times" w:eastAsia="Cambria" w:hAnsi="Times" w:cs="Times New Roman"/>
            <w:szCs w:val="24"/>
          </w:rPr>
          <w:t>Ranorex</w:t>
        </w:r>
      </w:ins>
      <w:proofErr w:type="spellEnd"/>
      <w:ins w:id="725" w:author="Russell, Seth" w:date="2018-12-20T17:25:00Z">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b0aypiqb","properties":{"formattedCitation":"(Ranorex GmbH, 2018)","plainCitation":"(Ranorex GmbH, 2018)","noteIndex":0},"citationItems":[{"id":1689,"uris":["http://zotero.org/users/2180197/items/K4PINVDU"],"uri":["http://zotero.org/users/2180197/items/K4PINVDU"],"itemData":{"id":1689,"type":"webpage","title":"Ranorex","URL":"https://www.ranorex.com","author":[{"family":"Ranorex GmbH","given":""}],"issued":{"date-parts":[["2018"]]},"accessed":{"date-parts":[["2018",4,12]]}}}],"schema":"https://github.com/citation-style-language/schema/raw/master/csl-citation.json"} </w:instrText>
        </w:r>
      </w:ins>
      <w:r w:rsidR="00947CEA">
        <w:rPr>
          <w:rFonts w:ascii="Times" w:eastAsia="Cambria" w:hAnsi="Times" w:cs="Times New Roman"/>
          <w:szCs w:val="24"/>
        </w:rPr>
        <w:fldChar w:fldCharType="separate"/>
      </w:r>
      <w:ins w:id="726" w:author="Russell, Seth" w:date="2018-12-20T17:25:00Z">
        <w:r w:rsidR="00947CEA">
          <w:rPr>
            <w:rFonts w:ascii="Times" w:eastAsia="Cambria" w:hAnsi="Times" w:cs="Times New Roman"/>
            <w:noProof/>
            <w:szCs w:val="24"/>
          </w:rPr>
          <w:t>(Ranorex GmbH, 2018)</w:t>
        </w:r>
        <w:r w:rsidR="00947CEA">
          <w:rPr>
            <w:rFonts w:ascii="Times" w:eastAsia="Cambria" w:hAnsi="Times" w:cs="Times New Roman"/>
            <w:szCs w:val="24"/>
          </w:rPr>
          <w:fldChar w:fldCharType="end"/>
        </w:r>
      </w:ins>
      <w:ins w:id="727" w:author="Russell, Seth" w:date="2018-12-15T17:51:00Z">
        <w:r w:rsidRPr="00880E84">
          <w:rPr>
            <w:rFonts w:ascii="Times" w:eastAsia="Cambria" w:hAnsi="Times" w:cs="Times New Roman"/>
            <w:szCs w:val="24"/>
          </w:rPr>
          <w:t>. As research focused software often does not have a GUI, one aide to manual testing processes is for developers of the software or expert users to create a full step by step example via an R</w:t>
        </w:r>
      </w:ins>
      <w:ins w:id="728" w:author="Russell, Seth" w:date="2018-12-20T17:00:00Z">
        <w:r w:rsidR="00D15F92">
          <w:rPr>
            <w:rFonts w:ascii="Times" w:eastAsia="Cambria" w:hAnsi="Times" w:cs="Times New Roman"/>
            <w:szCs w:val="24"/>
          </w:rPr>
          <w:t xml:space="preserve"> </w:t>
        </w:r>
      </w:ins>
      <w:ins w:id="729" w:author="Russell, Seth" w:date="2018-12-15T17:51:00Z">
        <w:r w:rsidRPr="00880E84">
          <w:rPr>
            <w:rFonts w:ascii="Times" w:eastAsia="Cambria" w:hAnsi="Times" w:cs="Times New Roman"/>
            <w:szCs w:val="24"/>
          </w:rPr>
          <w:t>Markdown</w:t>
        </w:r>
      </w:ins>
      <w:ins w:id="730" w:author="Russell, Seth" w:date="2018-12-20T17:00:00Z">
        <w:r w:rsidR="00D15F92">
          <w:rPr>
            <w:rFonts w:ascii="Times" w:eastAsia="Cambria" w:hAnsi="Times" w:cs="Times New Roman"/>
            <w:szCs w:val="24"/>
          </w:rPr>
          <w:t xml:space="preserve"> </w:t>
        </w:r>
        <w:r w:rsidR="00D15F92">
          <w:rPr>
            <w:rFonts w:ascii="Times" w:eastAsia="Cambria" w:hAnsi="Times" w:cs="Times New Roman"/>
            <w:szCs w:val="24"/>
          </w:rPr>
          <w:fldChar w:fldCharType="begin"/>
        </w:r>
      </w:ins>
      <w:ins w:id="731" w:author="Russell, Seth" w:date="2018-12-20T17:01:00Z">
        <w:r w:rsidR="00D15F92">
          <w:rPr>
            <w:rFonts w:ascii="Times" w:eastAsia="Cambria" w:hAnsi="Times" w:cs="Times New Roman"/>
            <w:szCs w:val="24"/>
          </w:rPr>
          <w:instrText xml:space="preserve"> ADDIN ZOTERO_ITEM CSL_CITATION {"citationID":"xyrUiwV0","properties":{"formattedCitation":"(Allaire et al., 2018b; Xie, Allaire &amp; Grolemund, 2018)","plainCitation":"(Allaire et al., 2018b; Xie, Allaire &amp; Grolemund, 2018)","noteIndex":0},"citationItems":[{"id":2129,"uris":["http://zotero.org/users/2180197/items/CZ9YZXCT"],"uri":["http://zotero.org/users/2180197/items/CZ9YZXCT"],"itemData":{"id":2129,"type":"book","title":"rmarkdown: Dynamic Documents for R","URL":"https://rmarkdown.rstudio.com","author":[{"family":"Allaire","given":"J. J."},{"family":"Xie","given":"Yihui"},{"family":"McPherson","given":"Jonathan"},{"family":"Luraschi","given":"Javier"},{"family":"Ushey","given":"Kevin"},{"family":"Atkins","given":"Aron"},{"family":"Wickham","given":"Hadley"},{"family":"Cheng","given":"Joe"},{"family":"Chang","given":"Winston"},{"family":"Iannone","given":"Richard"}],"issued":{"date-parts":[["2018"]]}}},{"id":2131,"uris":["http://zotero.org/users/2180197/items/SCNUH2RB"],"uri":["http://zotero.org/users/2180197/items/SCNUH2RB"],"itemData":{"id":2131,"type":"book","title":"R Markdown: The Definitive Guide","publisher":"Chapman and Hall/CRC","publisher-place":"Boca Raton, Florida","event-place":"Boca Raton, Florida","URL":"https://bookdown.org/yihui/rmarkdown","author":[{"family":"Xie","given":"Yihui"},{"family":"Allaire","given":"J. J."},{"family":"Grolemund","given":"Garrett"}],"issued":{"date-parts":[["2018"]]}}}],"schema":"https://github.com/citation-style-language/schema/raw/master/csl-citation.json"} </w:instrText>
        </w:r>
      </w:ins>
      <w:r w:rsidR="00D15F92">
        <w:rPr>
          <w:rFonts w:ascii="Times" w:eastAsia="Cambria" w:hAnsi="Times" w:cs="Times New Roman"/>
          <w:szCs w:val="24"/>
        </w:rPr>
        <w:fldChar w:fldCharType="separate"/>
      </w:r>
      <w:ins w:id="732" w:author="Russell, Seth" w:date="2018-12-20T17:01:00Z">
        <w:r w:rsidR="00D15F92">
          <w:rPr>
            <w:rFonts w:ascii="Times" w:eastAsia="Cambria" w:hAnsi="Times" w:cs="Times New Roman"/>
            <w:noProof/>
            <w:szCs w:val="24"/>
          </w:rPr>
          <w:t>(Allaire et al., 2018b; Xie, Allaire &amp; Grolemund, 2018)</w:t>
        </w:r>
      </w:ins>
      <w:ins w:id="733" w:author="Russell, Seth" w:date="2018-12-20T17:00:00Z">
        <w:r w:rsidR="00D15F92">
          <w:rPr>
            <w:rFonts w:ascii="Times" w:eastAsia="Cambria" w:hAnsi="Times" w:cs="Times New Roman"/>
            <w:szCs w:val="24"/>
          </w:rPr>
          <w:fldChar w:fldCharType="end"/>
        </w:r>
      </w:ins>
      <w:ins w:id="734" w:author="Russell, Seth" w:date="2018-12-15T17:51:00Z">
        <w:r w:rsidRPr="00880E84">
          <w:rPr>
            <w:rFonts w:ascii="Times" w:eastAsia="Cambria" w:hAnsi="Times" w:cs="Times New Roman"/>
            <w:szCs w:val="24"/>
          </w:rPr>
          <w:t xml:space="preserve"> notebook demonstrating use of the software followed by either manually or automatic validation that the expected end result is correct.</w:t>
        </w:r>
      </w:ins>
    </w:p>
    <w:p w14:paraId="00AFB48E" w14:textId="77777777" w:rsidR="00880E84" w:rsidRPr="00880E84" w:rsidRDefault="00880E84" w:rsidP="00880E84">
      <w:pPr>
        <w:contextualSpacing w:val="0"/>
        <w:rPr>
          <w:ins w:id="735" w:author="Russell, Seth" w:date="2018-12-15T17:51:00Z"/>
          <w:rFonts w:ascii="Times" w:eastAsia="Cambria" w:hAnsi="Times" w:cs="Times New Roman"/>
          <w:szCs w:val="24"/>
        </w:rPr>
      </w:pPr>
    </w:p>
    <w:p w14:paraId="71290AEE" w14:textId="569CA0D3" w:rsidR="00880E84" w:rsidRDefault="00880E84" w:rsidP="00880E84">
      <w:pPr>
        <w:contextualSpacing w:val="0"/>
        <w:rPr>
          <w:ins w:id="736" w:author="Tell Bennett" w:date="2018-12-20T11:11:00Z"/>
          <w:rFonts w:ascii="Times" w:eastAsia="Cambria" w:hAnsi="Times" w:cs="Times New Roman"/>
          <w:szCs w:val="24"/>
        </w:rPr>
      </w:pPr>
      <w:ins w:id="737" w:author="Russell, Seth" w:date="2018-12-15T17:51:00Z">
        <w:r w:rsidRPr="00880E84">
          <w:rPr>
            <w:rFonts w:ascii="Times" w:eastAsia="Cambria" w:hAnsi="Times" w:cs="Times New Roman"/>
            <w:szCs w:val="24"/>
          </w:rPr>
          <w: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ins>
    </w:p>
    <w:p w14:paraId="51D2B3FD" w14:textId="77777777" w:rsidR="00347B9F" w:rsidRDefault="00347B9F" w:rsidP="00880E84">
      <w:pPr>
        <w:contextualSpacing w:val="0"/>
        <w:rPr>
          <w:ins w:id="738" w:author="Russell, Seth" w:date="2018-12-17T07:31:00Z"/>
          <w:rFonts w:ascii="Times" w:eastAsia="Cambria" w:hAnsi="Times" w:cs="Times New Roman"/>
          <w:szCs w:val="24"/>
        </w:rPr>
      </w:pPr>
    </w:p>
    <w:p w14:paraId="05761BCA" w14:textId="052B7B46" w:rsidR="00E206C0" w:rsidRDefault="00E17BD7" w:rsidP="00E206C0">
      <w:pPr>
        <w:pStyle w:val="PeerJBodyText"/>
        <w:rPr>
          <w:ins w:id="739" w:author="Russell, Seth" w:date="2018-12-17T07:31:00Z"/>
        </w:rPr>
      </w:pPr>
      <w:ins w:id="740" w:author="Russell, Seth" w:date="2018-12-17T07:36:00Z">
        <w:r>
          <w:t xml:space="preserve">During development of the </w:t>
        </w:r>
      </w:ins>
      <w:proofErr w:type="spellStart"/>
      <w:ins w:id="741" w:author="Russell, Seth" w:date="2018-12-20T17:04:00Z">
        <w:r w:rsidR="00D15F92" w:rsidRPr="00D15F92">
          <w:rPr>
            <w:rFonts w:ascii="Consolas" w:hAnsi="Consolas" w:cs="Consolas"/>
            <w:rPrChange w:id="742" w:author="Russell, Seth" w:date="2018-12-20T17:04:00Z">
              <w:rPr/>
            </w:rPrChange>
          </w:rPr>
          <w:t>pccc</w:t>
        </w:r>
      </w:ins>
      <w:proofErr w:type="spellEnd"/>
      <w:ins w:id="743" w:author="Russell, Seth" w:date="2018-12-17T07:36:00Z">
        <w:r>
          <w:t xml:space="preserve"> package, a</w:t>
        </w:r>
      </w:ins>
      <w:ins w:id="744" w:author="Russell, Seth" w:date="2018-12-17T07:31:00Z">
        <w:r w:rsidR="00E206C0" w:rsidRPr="002D08F9">
          <w:t>fter the initial tests</w:t>
        </w:r>
      </w:ins>
      <w:ins w:id="745" w:author="Russell, Seth" w:date="2018-12-17T07:32:00Z">
        <w:r w:rsidR="00E206C0">
          <w:t xml:space="preserve"> shown in previous sections</w:t>
        </w:r>
      </w:ins>
      <w:ins w:id="746" w:author="Russell, Seth" w:date="2018-12-17T07:31:00Z">
        <w:r w:rsidR="00E206C0" w:rsidRPr="002D08F9">
          <w:t xml:space="preserve">, further thought went into how the </w:t>
        </w:r>
      </w:ins>
      <w:ins w:id="747" w:author="Russell, Seth" w:date="2018-12-17T07:37:00Z">
        <w:r>
          <w:t>specifics of the d</w:t>
        </w:r>
      </w:ins>
      <w:ins w:id="748" w:author="Russell, Seth" w:date="2018-12-17T07:38:00Z">
        <w:r>
          <w:t xml:space="preserve">esired </w:t>
        </w:r>
      </w:ins>
      <w:ins w:id="749" w:author="Russell, Seth" w:date="2018-12-17T07:37:00Z">
        <w:r>
          <w:t>function</w:t>
        </w:r>
      </w:ins>
      <w:ins w:id="750" w:author="Russell, Seth" w:date="2018-12-17T07:38:00Z">
        <w:r>
          <w:t>ality should perform.</w:t>
        </w:r>
      </w:ins>
      <w:ins w:id="751" w:author="Russell, Seth" w:date="2018-12-17T07:37:00Z">
        <w:r>
          <w:t xml:space="preserve"> Unit tests were developed to validate core functionality. </w:t>
        </w:r>
      </w:ins>
      <w:ins w:id="752" w:author="Russell, Seth" w:date="2018-12-17T07:38:00Z">
        <w:r>
          <w:t>We also spen</w:t>
        </w:r>
      </w:ins>
      <w:ins w:id="753" w:author="Tell Bennett" w:date="2018-12-20T11:11:00Z">
        <w:r w:rsidR="00347B9F">
          <w:t>t</w:t>
        </w:r>
      </w:ins>
      <w:ins w:id="754" w:author="Russell, Seth" w:date="2018-12-17T07:38:00Z">
        <w:del w:id="755" w:author="Tell Bennett" w:date="2018-12-20T11:11:00Z">
          <w:r w:rsidDel="00347B9F">
            <w:delText>d</w:delText>
          </w:r>
        </w:del>
        <w:r>
          <w:t xml:space="preserve"> time thinking about how the s</w:t>
        </w:r>
      </w:ins>
      <w:ins w:id="756" w:author="Russell, Seth" w:date="2018-12-17T07:31:00Z">
        <w:r w:rsidR="00E206C0" w:rsidRPr="002D08F9">
          <w:t>oftware might behave if the input data was incorrect or if parameters were not specified correctly.</w:t>
        </w:r>
      </w:ins>
      <w:ins w:id="757" w:author="Russell, Seth" w:date="2018-12-17T07:33:00Z">
        <w:r w:rsidR="00E206C0">
          <w:t xml:space="preserve"> If an issue is discovered at this point</w:t>
        </w:r>
      </w:ins>
      <w:ins w:id="758" w:author="Tell Bennett" w:date="2018-12-20T11:11:00Z">
        <w:r w:rsidR="00347B9F">
          <w:t>,</w:t>
        </w:r>
      </w:ins>
      <w:ins w:id="759" w:author="Russell, Seth" w:date="2018-12-17T07:33:00Z">
        <w:r w:rsidR="00E206C0">
          <w:t xml:space="preserve"> a</w:t>
        </w:r>
      </w:ins>
      <w:ins w:id="760" w:author="Russell, Seth" w:date="2018-12-17T07:31:00Z">
        <w:r w:rsidR="00E206C0" w:rsidRPr="002D08F9">
          <w:t xml:space="preserve"> common pattern is to create a test case for discovered bugs </w:t>
        </w:r>
      </w:ins>
      <w:ins w:id="761" w:author="Russell, Seth" w:date="2018-12-17T07:34:00Z">
        <w:r w:rsidR="00E206C0">
          <w:t xml:space="preserve">that are fixed </w:t>
        </w:r>
      </w:ins>
      <w:ins w:id="762" w:author="Russell, Seth" w:date="2018-12-17T07:31:00Z">
        <w:r w:rsidR="00E206C0" w:rsidRPr="002D08F9">
          <w:t xml:space="preserve">- this ensures that a re-occurrence, known as a “regression” to software engineers, of this error does not happen again. </w:t>
        </w:r>
        <w:r w:rsidR="00E206C0">
          <w:t xml:space="preserve">In the case of </w:t>
        </w:r>
      </w:ins>
      <w:proofErr w:type="spellStart"/>
      <w:ins w:id="763" w:author="Russell, Seth" w:date="2018-12-20T17:04:00Z">
        <w:r w:rsidR="00D15F92" w:rsidRPr="00D15F92">
          <w:rPr>
            <w:rFonts w:ascii="Consolas" w:hAnsi="Consolas" w:cs="Consolas"/>
            <w:rPrChange w:id="764" w:author="Russell, Seth" w:date="2018-12-20T17:05:00Z">
              <w:rPr/>
            </w:rPrChange>
          </w:rPr>
          <w:t>pcc</w:t>
        </w:r>
      </w:ins>
      <w:ins w:id="765" w:author="Russell, Seth" w:date="2018-12-20T17:05:00Z">
        <w:r w:rsidR="00D15F92" w:rsidRPr="00D15F92">
          <w:rPr>
            <w:rFonts w:ascii="Consolas" w:hAnsi="Consolas" w:cs="Consolas"/>
            <w:rPrChange w:id="766" w:author="Russell, Seth" w:date="2018-12-20T17:05:00Z">
              <w:rPr/>
            </w:rPrChange>
          </w:rPr>
          <w:t>c</w:t>
        </w:r>
      </w:ins>
      <w:proofErr w:type="spellEnd"/>
      <w:ins w:id="767" w:author="Russell, Seth" w:date="2018-12-17T07:31:00Z">
        <w:r w:rsidR="00E206C0">
          <w:t xml:space="preserve">, developers expected large input comprised of many observations with many variables. When a tester accidentally just passed 1 observation with many variables, the program crashed. The problem was discovered to be due to </w:t>
        </w:r>
        <w:r w:rsidR="00E206C0" w:rsidRPr="002D08F9">
          <w:t xml:space="preserve">the flexible nature of </w:t>
        </w:r>
        <w:r w:rsidR="00E206C0">
          <w:t xml:space="preserve">the </w:t>
        </w:r>
        <w:proofErr w:type="spellStart"/>
        <w:proofErr w:type="gramStart"/>
        <w:r w:rsidR="00E206C0" w:rsidRPr="00D15F92">
          <w:rPr>
            <w:rFonts w:ascii="Consolas" w:hAnsi="Consolas" w:cs="Consolas"/>
            <w:rPrChange w:id="768" w:author="Russell, Seth" w:date="2018-12-20T17:05:00Z">
              <w:rPr/>
            </w:rPrChange>
          </w:rPr>
          <w:t>sapply</w:t>
        </w:r>
      </w:ins>
      <w:proofErr w:type="spellEnd"/>
      <w:ins w:id="769" w:author="Russell, Seth" w:date="2018-12-20T17:05:00Z">
        <w:r w:rsidR="00D15F92">
          <w:rPr>
            <w:rFonts w:ascii="Consolas" w:hAnsi="Consolas" w:cs="Consolas"/>
          </w:rPr>
          <w:t>(</w:t>
        </w:r>
        <w:proofErr w:type="gramEnd"/>
        <w:r w:rsidR="00D15F92">
          <w:rPr>
            <w:rFonts w:ascii="Consolas" w:hAnsi="Consolas" w:cs="Consolas"/>
          </w:rPr>
          <w:t>)</w:t>
        </w:r>
      </w:ins>
      <w:ins w:id="770" w:author="Russell, Seth" w:date="2018-12-17T07:31:00Z">
        <w:r w:rsidR="00E206C0" w:rsidRPr="002D08F9">
          <w:t xml:space="preserve"> function returning different data types based on input</w:t>
        </w:r>
        <w:r w:rsidR="00E206C0">
          <w:t>.</w:t>
        </w:r>
      </w:ins>
    </w:p>
    <w:p w14:paraId="1F14C05E" w14:textId="77777777" w:rsidR="00E206C0" w:rsidRDefault="00E206C0" w:rsidP="00E206C0">
      <w:pPr>
        <w:pStyle w:val="PeerJBodyText"/>
        <w:rPr>
          <w:ins w:id="771" w:author="Russell, Seth" w:date="2018-12-17T07:31:00Z"/>
        </w:rPr>
      </w:pPr>
    </w:p>
    <w:p w14:paraId="7A24A186" w14:textId="583C26F8" w:rsidR="00E206C0" w:rsidRDefault="00E206C0" w:rsidP="00E206C0">
      <w:pPr>
        <w:pStyle w:val="PeerJBodyText"/>
        <w:rPr>
          <w:ins w:id="772" w:author="Russell, Seth" w:date="2018-12-17T07:31:00Z"/>
        </w:rPr>
      </w:pPr>
      <w:ins w:id="773" w:author="Russell, Seth" w:date="2018-12-17T07:31:00Z">
        <w:del w:id="774" w:author="Tell Bennett" w:date="2018-12-20T11:12:00Z">
          <w:r w:rsidDel="00347B9F">
            <w:lastRenderedPageBreak/>
            <w:delText>Here’s the</w:delText>
          </w:r>
        </w:del>
      </w:ins>
      <w:ins w:id="775" w:author="Tell Bennett" w:date="2018-12-20T11:12:00Z">
        <w:r w:rsidR="00347B9F">
          <w:t>The</w:t>
        </w:r>
      </w:ins>
      <w:ins w:id="776" w:author="Russell, Seth" w:date="2018-12-17T07:31:00Z">
        <w:r>
          <w:t xml:space="preserve"> original code from </w:t>
        </w:r>
        <w:proofErr w:type="spellStart"/>
        <w:r>
          <w:t>ccc.R</w:t>
        </w:r>
        <w:proofErr w:type="spellEnd"/>
        <w:r>
          <w:t>:</w:t>
        </w:r>
      </w:ins>
    </w:p>
    <w:p w14:paraId="6A55878A" w14:textId="77777777" w:rsidR="00E206C0" w:rsidRDefault="00E206C0" w:rsidP="00E206C0">
      <w:pPr>
        <w:rPr>
          <w:ins w:id="777" w:author="Russell, Seth" w:date="2018-12-17T07:31:00Z"/>
          <w:rFonts w:ascii="Times" w:eastAsia="Cambria" w:hAnsi="Times" w:cs="Times New Roman"/>
        </w:rPr>
      </w:pPr>
    </w:p>
    <w:p w14:paraId="6E3DAEB1" w14:textId="77777777" w:rsidR="00E206C0" w:rsidRDefault="00E206C0" w:rsidP="00E206C0">
      <w:pPr>
        <w:pStyle w:val="PeerJCode"/>
        <w:ind w:left="720"/>
        <w:rPr>
          <w:ins w:id="778" w:author="Russell, Seth" w:date="2018-12-17T07:31:00Z"/>
        </w:rPr>
      </w:pPr>
      <w:ins w:id="779" w:author="Russell, Seth" w:date="2018-12-17T07:31:00Z">
        <w:r>
          <w:t># check if call didn’t specify specific diagnosis columns</w:t>
        </w:r>
      </w:ins>
    </w:p>
    <w:p w14:paraId="4F63BC47" w14:textId="77777777" w:rsidR="00E206C0" w:rsidRDefault="00E206C0" w:rsidP="00E206C0">
      <w:pPr>
        <w:pStyle w:val="PeerJCode"/>
        <w:ind w:left="720"/>
        <w:rPr>
          <w:ins w:id="780" w:author="Russell, Seth" w:date="2018-12-17T07:31:00Z"/>
        </w:rPr>
      </w:pPr>
      <w:ins w:id="781" w:author="Russell, Seth" w:date="2018-12-17T07:31:00Z">
        <w:r w:rsidRPr="004915E9">
          <w:t xml:space="preserve">if </w:t>
        </w:r>
        <w:proofErr w:type="gramStart"/>
        <w:r w:rsidRPr="004915E9">
          <w:t>(!missing</w:t>
        </w:r>
        <w:proofErr w:type="gramEnd"/>
        <w:r w:rsidRPr="004915E9">
          <w:t>(</w:t>
        </w:r>
        <w:proofErr w:type="spellStart"/>
        <w:r w:rsidRPr="004915E9">
          <w:t>dx_cols</w:t>
        </w:r>
        <w:proofErr w:type="spellEnd"/>
        <w:r w:rsidRPr="004915E9">
          <w:t>)) {</w:t>
        </w:r>
      </w:ins>
    </w:p>
    <w:p w14:paraId="403AD2EC" w14:textId="77777777" w:rsidR="00E206C0" w:rsidRPr="004915E9" w:rsidRDefault="00E206C0" w:rsidP="00E206C0">
      <w:pPr>
        <w:pStyle w:val="PeerJCode"/>
        <w:ind w:left="720"/>
        <w:rPr>
          <w:ins w:id="782" w:author="Russell, Seth" w:date="2018-12-17T07:31:00Z"/>
        </w:rPr>
      </w:pPr>
      <w:ins w:id="783" w:author="Russell, Seth" w:date="2018-12-17T07:31:00Z">
        <w:r>
          <w:t xml:space="preserve">    # assume columns are referenced by ‘</w:t>
        </w:r>
        <w:proofErr w:type="spellStart"/>
        <w:r>
          <w:t>dx_cols</w:t>
        </w:r>
        <w:proofErr w:type="spellEnd"/>
        <w:r>
          <w:t>’</w:t>
        </w:r>
      </w:ins>
    </w:p>
    <w:p w14:paraId="2BBA8D7D" w14:textId="77777777" w:rsidR="00E206C0" w:rsidRPr="004915E9" w:rsidRDefault="00E206C0" w:rsidP="00E206C0">
      <w:pPr>
        <w:pStyle w:val="PeerJCode"/>
        <w:ind w:left="720"/>
        <w:rPr>
          <w:ins w:id="784" w:author="Russell, Seth" w:date="2018-12-17T07:31:00Z"/>
        </w:rPr>
      </w:pPr>
      <w:ins w:id="785" w:author="Russell, Seth" w:date="2018-12-17T07:31:00Z">
        <w:r w:rsidRPr="004915E9">
          <w:t xml:space="preserve">    </w:t>
        </w:r>
        <w:proofErr w:type="spellStart"/>
        <w:r w:rsidRPr="004915E9">
          <w:t>dxmat</w:t>
        </w:r>
        <w:proofErr w:type="spellEnd"/>
        <w:r w:rsidRPr="004915E9">
          <w:t xml:space="preserve"> &lt;- </w:t>
        </w:r>
        <w:proofErr w:type="spellStart"/>
        <w:proofErr w:type="gramStart"/>
        <w:r w:rsidRPr="004915E9">
          <w:t>sapply</w:t>
        </w:r>
        <w:proofErr w:type="spellEnd"/>
        <w:r w:rsidRPr="004915E9">
          <w:t>(</w:t>
        </w:r>
        <w:proofErr w:type="spellStart"/>
        <w:proofErr w:type="gramEnd"/>
        <w:r w:rsidRPr="004915E9">
          <w:t>dplyr</w:t>
        </w:r>
        <w:proofErr w:type="spellEnd"/>
        <w:r w:rsidRPr="004915E9">
          <w:t>::select(</w:t>
        </w:r>
      </w:ins>
    </w:p>
    <w:p w14:paraId="2ED2C183" w14:textId="77777777" w:rsidR="00E206C0" w:rsidRDefault="00E206C0" w:rsidP="00E206C0">
      <w:pPr>
        <w:pStyle w:val="PeerJCode"/>
        <w:ind w:left="720"/>
        <w:rPr>
          <w:ins w:id="786" w:author="Russell, Seth" w:date="2018-12-17T07:31:00Z"/>
        </w:rPr>
      </w:pPr>
      <w:ins w:id="787" w:author="Russell, Seth" w:date="2018-12-17T07:31:00Z">
        <w:r w:rsidRPr="004915E9">
          <w:t xml:space="preserve">        data, !!</w:t>
        </w:r>
        <w:proofErr w:type="spellStart"/>
        <w:proofErr w:type="gramStart"/>
        <w:r w:rsidRPr="004915E9">
          <w:t>dplyr</w:t>
        </w:r>
        <w:proofErr w:type="spellEnd"/>
        <w:r w:rsidRPr="004915E9">
          <w:t>::</w:t>
        </w:r>
        <w:proofErr w:type="spellStart"/>
        <w:proofErr w:type="gramEnd"/>
        <w:r w:rsidRPr="004915E9">
          <w:t>enquo</w:t>
        </w:r>
        <w:proofErr w:type="spellEnd"/>
        <w:r w:rsidRPr="004915E9">
          <w:t>(</w:t>
        </w:r>
        <w:proofErr w:type="spellStart"/>
        <w:r w:rsidRPr="004915E9">
          <w:t>dx_cols</w:t>
        </w:r>
        <w:proofErr w:type="spellEnd"/>
        <w:r w:rsidRPr="004915E9">
          <w:t xml:space="preserve">)), </w:t>
        </w:r>
        <w:proofErr w:type="spellStart"/>
        <w:r w:rsidRPr="004915E9">
          <w:t>as.character</w:t>
        </w:r>
        <w:proofErr w:type="spellEnd"/>
        <w:r w:rsidRPr="004915E9">
          <w:t>)</w:t>
        </w:r>
      </w:ins>
    </w:p>
    <w:p w14:paraId="665694E8" w14:textId="77777777" w:rsidR="00E206C0" w:rsidRPr="004915E9" w:rsidRDefault="00E206C0" w:rsidP="00E206C0">
      <w:pPr>
        <w:pStyle w:val="PeerJCode"/>
        <w:ind w:left="720"/>
        <w:rPr>
          <w:ins w:id="788" w:author="Russell, Seth" w:date="2018-12-17T07:31:00Z"/>
        </w:rPr>
      </w:pPr>
      <w:ins w:id="789" w:author="Russell, Seth" w:date="2018-12-17T07:31:00Z">
        <w:r>
          <w:t xml:space="preserve">    # create empty matrix if necessary</w:t>
        </w:r>
      </w:ins>
    </w:p>
    <w:p w14:paraId="229B6BB7" w14:textId="77777777" w:rsidR="00E206C0" w:rsidRPr="004915E9" w:rsidRDefault="00E206C0" w:rsidP="00E206C0">
      <w:pPr>
        <w:pStyle w:val="PeerJCode"/>
        <w:ind w:left="720"/>
        <w:rPr>
          <w:ins w:id="790" w:author="Russell, Seth" w:date="2018-12-17T07:31:00Z"/>
        </w:rPr>
      </w:pPr>
      <w:ins w:id="791" w:author="Russell, Seth" w:date="2018-12-17T07:31:00Z">
        <w:r w:rsidRPr="004915E9">
          <w:t xml:space="preserve">    </w:t>
        </w:r>
        <w:proofErr w:type="gramStart"/>
        <w:r w:rsidRPr="004915E9">
          <w:t>if(</w:t>
        </w:r>
        <w:proofErr w:type="gramEnd"/>
        <w:r w:rsidRPr="004915E9">
          <w:t xml:space="preserve">! </w:t>
        </w:r>
        <w:proofErr w:type="spellStart"/>
        <w:r w:rsidRPr="004915E9">
          <w:t>is.matrix</w:t>
        </w:r>
        <w:proofErr w:type="spellEnd"/>
        <w:r w:rsidRPr="004915E9">
          <w:t>(</w:t>
        </w:r>
        <w:proofErr w:type="spellStart"/>
        <w:r w:rsidRPr="004915E9">
          <w:t>dxmat</w:t>
        </w:r>
        <w:proofErr w:type="spellEnd"/>
        <w:r w:rsidRPr="004915E9">
          <w:t>)) {</w:t>
        </w:r>
      </w:ins>
    </w:p>
    <w:p w14:paraId="3F800061" w14:textId="77777777" w:rsidR="00E206C0" w:rsidRPr="004915E9" w:rsidRDefault="00E206C0" w:rsidP="00E206C0">
      <w:pPr>
        <w:pStyle w:val="PeerJCode"/>
        <w:ind w:left="720"/>
        <w:rPr>
          <w:ins w:id="792" w:author="Russell, Seth" w:date="2018-12-17T07:31:00Z"/>
        </w:rPr>
      </w:pPr>
      <w:ins w:id="793" w:author="Russell, Seth" w:date="2018-12-17T07:31:00Z">
        <w:r w:rsidRPr="004915E9">
          <w:t xml:space="preserve">        </w:t>
        </w:r>
        <w:proofErr w:type="spellStart"/>
        <w:r w:rsidRPr="004915E9">
          <w:t>dxmat</w:t>
        </w:r>
        <w:proofErr w:type="spellEnd"/>
        <w:r w:rsidRPr="004915E9">
          <w:t xml:space="preserve"> &lt;- </w:t>
        </w:r>
        <w:proofErr w:type="spellStart"/>
        <w:proofErr w:type="gramStart"/>
        <w:r w:rsidRPr="004915E9">
          <w:t>as.matrix</w:t>
        </w:r>
        <w:proofErr w:type="spellEnd"/>
        <w:proofErr w:type="gramEnd"/>
        <w:r w:rsidRPr="004915E9">
          <w:t>(</w:t>
        </w:r>
        <w:proofErr w:type="spellStart"/>
        <w:r w:rsidRPr="004915E9">
          <w:t>dxmat</w:t>
        </w:r>
        <w:proofErr w:type="spellEnd"/>
        <w:r w:rsidRPr="004915E9">
          <w:t>)</w:t>
        </w:r>
      </w:ins>
    </w:p>
    <w:p w14:paraId="2C9B6C38" w14:textId="77777777" w:rsidR="00E206C0" w:rsidRPr="004915E9" w:rsidRDefault="00E206C0" w:rsidP="00E206C0">
      <w:pPr>
        <w:pStyle w:val="PeerJCode"/>
        <w:ind w:left="720"/>
        <w:rPr>
          <w:ins w:id="794" w:author="Russell, Seth" w:date="2018-12-17T07:31:00Z"/>
        </w:rPr>
      </w:pPr>
      <w:ins w:id="795" w:author="Russell, Seth" w:date="2018-12-17T07:31:00Z">
        <w:r w:rsidRPr="004915E9">
          <w:t xml:space="preserve">    }</w:t>
        </w:r>
      </w:ins>
    </w:p>
    <w:p w14:paraId="61937828" w14:textId="77777777" w:rsidR="00E206C0" w:rsidRDefault="00E206C0" w:rsidP="00E206C0">
      <w:pPr>
        <w:pStyle w:val="PeerJCode"/>
        <w:ind w:left="720"/>
        <w:rPr>
          <w:ins w:id="796" w:author="Russell, Seth" w:date="2018-12-17T07:31:00Z"/>
        </w:rPr>
      </w:pPr>
      <w:ins w:id="797" w:author="Russell, Seth" w:date="2018-12-17T07:31:00Z">
        <w:r w:rsidRPr="004915E9">
          <w:t>} else {</w:t>
        </w:r>
      </w:ins>
    </w:p>
    <w:p w14:paraId="7175923C" w14:textId="77777777" w:rsidR="00E206C0" w:rsidRPr="004915E9" w:rsidRDefault="00E206C0" w:rsidP="00E206C0">
      <w:pPr>
        <w:pStyle w:val="PeerJCode"/>
        <w:ind w:left="720"/>
        <w:rPr>
          <w:ins w:id="798" w:author="Russell, Seth" w:date="2018-12-17T07:31:00Z"/>
        </w:rPr>
      </w:pPr>
    </w:p>
    <w:p w14:paraId="467803BA" w14:textId="77777777" w:rsidR="00E206C0" w:rsidRPr="004915E9" w:rsidRDefault="00E206C0" w:rsidP="00E206C0">
      <w:pPr>
        <w:pStyle w:val="PeerJCode"/>
        <w:ind w:left="720"/>
        <w:rPr>
          <w:ins w:id="799" w:author="Russell, Seth" w:date="2018-12-17T07:31:00Z"/>
        </w:rPr>
      </w:pPr>
      <w:ins w:id="800" w:author="Russell, Seth" w:date="2018-12-17T07:31:00Z">
        <w:r w:rsidRPr="004915E9">
          <w:t xml:space="preserve">    </w:t>
        </w:r>
        <w:proofErr w:type="spellStart"/>
        <w:r w:rsidRPr="004915E9">
          <w:t>dxmat</w:t>
        </w:r>
        <w:proofErr w:type="spellEnd"/>
        <w:r w:rsidRPr="004915E9">
          <w:t xml:space="preserve"> &lt;- </w:t>
        </w:r>
        <w:proofErr w:type="gramStart"/>
        <w:r w:rsidRPr="004915E9">
          <w:t>matrix(</w:t>
        </w:r>
        <w:proofErr w:type="gramEnd"/>
        <w:r w:rsidRPr="004915E9">
          <w:t xml:space="preserve">"", </w:t>
        </w:r>
        <w:proofErr w:type="spellStart"/>
        <w:r w:rsidRPr="004915E9">
          <w:t>nrow</w:t>
        </w:r>
        <w:proofErr w:type="spellEnd"/>
        <w:r w:rsidRPr="004915E9">
          <w:t xml:space="preserve"> = </w:t>
        </w:r>
        <w:proofErr w:type="spellStart"/>
        <w:r w:rsidRPr="004915E9">
          <w:t>nrow</w:t>
        </w:r>
        <w:proofErr w:type="spellEnd"/>
        <w:r w:rsidRPr="004915E9">
          <w:t>(data))</w:t>
        </w:r>
      </w:ins>
    </w:p>
    <w:p w14:paraId="0533E132" w14:textId="77777777" w:rsidR="00E206C0" w:rsidRPr="004915E9" w:rsidRDefault="00E206C0" w:rsidP="00E206C0">
      <w:pPr>
        <w:pStyle w:val="PeerJCode"/>
        <w:ind w:left="720"/>
        <w:rPr>
          <w:ins w:id="801" w:author="Russell, Seth" w:date="2018-12-17T07:31:00Z"/>
        </w:rPr>
      </w:pPr>
      <w:ins w:id="802" w:author="Russell, Seth" w:date="2018-12-17T07:31:00Z">
        <w:r w:rsidRPr="004915E9">
          <w:t>}</w:t>
        </w:r>
      </w:ins>
    </w:p>
    <w:p w14:paraId="325300D9" w14:textId="77777777" w:rsidR="00E206C0" w:rsidRDefault="00E206C0" w:rsidP="00E206C0">
      <w:pPr>
        <w:rPr>
          <w:ins w:id="803" w:author="Russell, Seth" w:date="2018-12-17T07:31:00Z"/>
          <w:rFonts w:ascii="Times" w:eastAsia="Cambria" w:hAnsi="Times" w:cs="Times New Roman"/>
        </w:rPr>
      </w:pPr>
    </w:p>
    <w:p w14:paraId="35545BD3" w14:textId="77777777" w:rsidR="00E206C0" w:rsidRDefault="00E206C0" w:rsidP="00E206C0">
      <w:pPr>
        <w:pStyle w:val="PeerJBodyText"/>
        <w:rPr>
          <w:ins w:id="804" w:author="Russell, Seth" w:date="2018-12-17T07:31:00Z"/>
        </w:rPr>
      </w:pPr>
      <w:ins w:id="805" w:author="Russell, Seth" w:date="2018-12-17T07:31:00Z">
        <w:r>
          <w:t>The new code:</w:t>
        </w:r>
      </w:ins>
    </w:p>
    <w:p w14:paraId="00538313" w14:textId="77777777" w:rsidR="00E206C0" w:rsidRDefault="00E206C0" w:rsidP="00E206C0">
      <w:pPr>
        <w:ind w:left="720"/>
        <w:rPr>
          <w:ins w:id="806" w:author="Russell, Seth" w:date="2018-12-17T07:31:00Z"/>
          <w:rFonts w:ascii="Consolas" w:eastAsia="Cambria" w:hAnsi="Consolas" w:cs="Consolas"/>
        </w:rPr>
      </w:pPr>
    </w:p>
    <w:p w14:paraId="1ED82614" w14:textId="77777777" w:rsidR="00E206C0" w:rsidRPr="004915E9" w:rsidRDefault="00E206C0" w:rsidP="00E206C0">
      <w:pPr>
        <w:pStyle w:val="PeerJCode"/>
        <w:ind w:left="720"/>
        <w:rPr>
          <w:ins w:id="807" w:author="Russell, Seth" w:date="2018-12-17T07:31:00Z"/>
        </w:rPr>
      </w:pPr>
      <w:ins w:id="808" w:author="Russell, Seth" w:date="2018-12-17T07:31:00Z">
        <w:r w:rsidRPr="004915E9">
          <w:t xml:space="preserve">if </w:t>
        </w:r>
        <w:proofErr w:type="gramStart"/>
        <w:r w:rsidRPr="004915E9">
          <w:t>(!missing</w:t>
        </w:r>
        <w:proofErr w:type="gramEnd"/>
        <w:r w:rsidRPr="004915E9">
          <w:t>(</w:t>
        </w:r>
        <w:proofErr w:type="spellStart"/>
        <w:r w:rsidRPr="004915E9">
          <w:t>dx_cols</w:t>
        </w:r>
        <w:proofErr w:type="spellEnd"/>
        <w:r w:rsidRPr="004915E9">
          <w:t>)) {</w:t>
        </w:r>
      </w:ins>
    </w:p>
    <w:p w14:paraId="65398D41" w14:textId="77777777" w:rsidR="00E206C0" w:rsidRPr="004915E9" w:rsidRDefault="00E206C0" w:rsidP="00E206C0">
      <w:pPr>
        <w:pStyle w:val="PeerJCode"/>
        <w:ind w:left="720"/>
        <w:rPr>
          <w:ins w:id="809" w:author="Russell, Seth" w:date="2018-12-17T07:31:00Z"/>
          <w:rFonts w:eastAsia="Cambria" w:cs="Consolas"/>
        </w:rPr>
      </w:pPr>
      <w:ins w:id="810" w:author="Russell, Seth" w:date="2018-12-17T07:31:00Z">
        <w:r w:rsidRPr="004915E9">
          <w:rPr>
            <w:rFonts w:eastAsia="Cambria" w:cs="Consolas"/>
          </w:rPr>
          <w:t xml:space="preserve">    </w:t>
        </w:r>
        <w:proofErr w:type="spellStart"/>
        <w:r w:rsidRPr="004915E9">
          <w:rPr>
            <w:rFonts w:eastAsia="Cambria" w:cs="Consolas"/>
          </w:rPr>
          <w:t>dxmat</w:t>
        </w:r>
        <w:proofErr w:type="spellEnd"/>
        <w:r w:rsidRPr="004915E9">
          <w:rPr>
            <w:rFonts w:eastAsia="Cambria" w:cs="Consolas"/>
          </w:rPr>
          <w:t xml:space="preserve"> &lt;- </w:t>
        </w:r>
        <w:proofErr w:type="spellStart"/>
        <w:proofErr w:type="gramStart"/>
        <w:r w:rsidRPr="004915E9">
          <w:rPr>
            <w:rFonts w:eastAsia="Cambria" w:cs="Consolas"/>
          </w:rPr>
          <w:t>as.matrix</w:t>
        </w:r>
        <w:proofErr w:type="spellEnd"/>
        <w:proofErr w:type="gramEnd"/>
        <w:r w:rsidRPr="004915E9">
          <w:rPr>
            <w:rFonts w:eastAsia="Cambria" w:cs="Consolas"/>
          </w:rPr>
          <w:t>(</w:t>
        </w:r>
        <w:proofErr w:type="spellStart"/>
        <w:r w:rsidRPr="004915E9">
          <w:rPr>
            <w:rFonts w:eastAsia="Cambria" w:cs="Consolas"/>
          </w:rPr>
          <w:t>dplyr</w:t>
        </w:r>
        <w:proofErr w:type="spellEnd"/>
        <w:r w:rsidRPr="004915E9">
          <w:rPr>
            <w:rFonts w:eastAsia="Cambria" w:cs="Consolas"/>
          </w:rPr>
          <w:t>::</w:t>
        </w:r>
        <w:proofErr w:type="spellStart"/>
        <w:r w:rsidRPr="004915E9">
          <w:rPr>
            <w:rFonts w:eastAsia="Cambria" w:cs="Consolas"/>
          </w:rPr>
          <w:t>mutate_all</w:t>
        </w:r>
        <w:proofErr w:type="spellEnd"/>
        <w:r w:rsidRPr="004915E9">
          <w:rPr>
            <w:rFonts w:eastAsia="Cambria" w:cs="Consolas"/>
          </w:rPr>
          <w:t>(</w:t>
        </w:r>
      </w:ins>
    </w:p>
    <w:p w14:paraId="6BECE37B" w14:textId="77777777" w:rsidR="00E206C0" w:rsidRPr="004915E9" w:rsidRDefault="00E206C0" w:rsidP="00E206C0">
      <w:pPr>
        <w:pStyle w:val="PeerJCode"/>
        <w:ind w:left="720"/>
        <w:rPr>
          <w:ins w:id="811" w:author="Russell, Seth" w:date="2018-12-17T07:31:00Z"/>
          <w:rFonts w:eastAsia="Cambria" w:cs="Consolas"/>
        </w:rPr>
      </w:pPr>
      <w:ins w:id="812" w:author="Russell, Seth" w:date="2018-12-17T07:31:00Z">
        <w:r w:rsidRPr="004915E9">
          <w:rPr>
            <w:rFonts w:eastAsia="Cambria" w:cs="Consolas"/>
          </w:rPr>
          <w:t xml:space="preserve">        </w:t>
        </w:r>
        <w:proofErr w:type="spellStart"/>
        <w:proofErr w:type="gramStart"/>
        <w:r w:rsidRPr="004915E9">
          <w:rPr>
            <w:rFonts w:eastAsia="Cambria" w:cs="Consolas"/>
          </w:rPr>
          <w:t>dplyr</w:t>
        </w:r>
        <w:proofErr w:type="spellEnd"/>
        <w:r w:rsidRPr="004915E9">
          <w:rPr>
            <w:rFonts w:eastAsia="Cambria" w:cs="Consolas"/>
          </w:rPr>
          <w:t>::</w:t>
        </w:r>
        <w:proofErr w:type="gramEnd"/>
        <w:r w:rsidRPr="004915E9">
          <w:rPr>
            <w:rFonts w:eastAsia="Cambria" w:cs="Consolas"/>
          </w:rPr>
          <w:t>select(</w:t>
        </w:r>
      </w:ins>
    </w:p>
    <w:p w14:paraId="79DFE2F6" w14:textId="77777777" w:rsidR="00E206C0" w:rsidRPr="004915E9" w:rsidRDefault="00E206C0" w:rsidP="00E206C0">
      <w:pPr>
        <w:pStyle w:val="PeerJCode"/>
        <w:ind w:left="720"/>
        <w:rPr>
          <w:ins w:id="813" w:author="Russell, Seth" w:date="2018-12-17T07:31:00Z"/>
          <w:rFonts w:eastAsia="Cambria" w:cs="Consolas"/>
        </w:rPr>
      </w:pPr>
      <w:ins w:id="814" w:author="Russell, Seth" w:date="2018-12-17T07:31:00Z">
        <w:r w:rsidRPr="004915E9">
          <w:rPr>
            <w:rFonts w:eastAsia="Cambria" w:cs="Consolas"/>
          </w:rPr>
          <w:t xml:space="preserve">            data, !!</w:t>
        </w:r>
        <w:proofErr w:type="spellStart"/>
        <w:proofErr w:type="gramStart"/>
        <w:r w:rsidRPr="004915E9">
          <w:rPr>
            <w:rFonts w:eastAsia="Cambria" w:cs="Consolas"/>
          </w:rPr>
          <w:t>dplyr</w:t>
        </w:r>
        <w:proofErr w:type="spellEnd"/>
        <w:r w:rsidRPr="004915E9">
          <w:rPr>
            <w:rFonts w:eastAsia="Cambria" w:cs="Consolas"/>
          </w:rPr>
          <w:t>::</w:t>
        </w:r>
        <w:proofErr w:type="spellStart"/>
        <w:proofErr w:type="gramEnd"/>
        <w:r w:rsidRPr="004915E9">
          <w:rPr>
            <w:rFonts w:eastAsia="Cambria" w:cs="Consolas"/>
          </w:rPr>
          <w:t>enquo</w:t>
        </w:r>
        <w:proofErr w:type="spellEnd"/>
        <w:r w:rsidRPr="004915E9">
          <w:rPr>
            <w:rFonts w:eastAsia="Cambria" w:cs="Consolas"/>
          </w:rPr>
          <w:t>(</w:t>
        </w:r>
        <w:proofErr w:type="spellStart"/>
        <w:r w:rsidRPr="004915E9">
          <w:rPr>
            <w:rFonts w:eastAsia="Cambria" w:cs="Consolas"/>
          </w:rPr>
          <w:t>dx_cols</w:t>
        </w:r>
        <w:proofErr w:type="spellEnd"/>
        <w:r w:rsidRPr="004915E9">
          <w:rPr>
            <w:rFonts w:eastAsia="Cambria" w:cs="Consolas"/>
          </w:rPr>
          <w:t>)),</w:t>
        </w:r>
      </w:ins>
    </w:p>
    <w:p w14:paraId="1D12EC2F" w14:textId="77777777" w:rsidR="00E206C0" w:rsidRPr="004915E9" w:rsidRDefault="00E206C0" w:rsidP="00E206C0">
      <w:pPr>
        <w:pStyle w:val="PeerJCode"/>
        <w:ind w:left="720"/>
        <w:rPr>
          <w:ins w:id="815" w:author="Russell, Seth" w:date="2018-12-17T07:31:00Z"/>
          <w:rFonts w:eastAsia="Cambria" w:cs="Consolas"/>
        </w:rPr>
      </w:pPr>
      <w:ins w:id="816" w:author="Russell, Seth" w:date="2018-12-17T07:31:00Z">
        <w:r w:rsidRPr="004915E9">
          <w:rPr>
            <w:rFonts w:eastAsia="Cambria" w:cs="Consolas"/>
          </w:rPr>
          <w:t xml:space="preserve">        </w:t>
        </w:r>
        <w:proofErr w:type="spellStart"/>
        <w:proofErr w:type="gramStart"/>
        <w:r w:rsidRPr="004915E9">
          <w:rPr>
            <w:rFonts w:eastAsia="Cambria" w:cs="Consolas"/>
          </w:rPr>
          <w:t>as.character</w:t>
        </w:r>
        <w:proofErr w:type="spellEnd"/>
        <w:proofErr w:type="gramEnd"/>
        <w:r w:rsidRPr="004915E9">
          <w:rPr>
            <w:rFonts w:eastAsia="Cambria" w:cs="Consolas"/>
          </w:rPr>
          <w:t>))</w:t>
        </w:r>
      </w:ins>
    </w:p>
    <w:p w14:paraId="79FB8171" w14:textId="77777777" w:rsidR="00E206C0" w:rsidRPr="004915E9" w:rsidRDefault="00E206C0" w:rsidP="00E206C0">
      <w:pPr>
        <w:pStyle w:val="PeerJCode"/>
        <w:ind w:left="720"/>
        <w:rPr>
          <w:ins w:id="817" w:author="Russell, Seth" w:date="2018-12-17T07:31:00Z"/>
          <w:rFonts w:eastAsia="Cambria" w:cs="Consolas"/>
        </w:rPr>
      </w:pPr>
      <w:ins w:id="818" w:author="Russell, Seth" w:date="2018-12-17T07:31:00Z">
        <w:r w:rsidRPr="004915E9">
          <w:rPr>
            <w:rFonts w:eastAsia="Cambria" w:cs="Consolas"/>
          </w:rPr>
          <w:t>} else {</w:t>
        </w:r>
      </w:ins>
    </w:p>
    <w:p w14:paraId="40A1B8FF" w14:textId="77777777" w:rsidR="00E206C0" w:rsidRPr="004915E9" w:rsidRDefault="00E206C0" w:rsidP="00E206C0">
      <w:pPr>
        <w:pStyle w:val="PeerJCode"/>
        <w:ind w:left="720"/>
        <w:rPr>
          <w:ins w:id="819" w:author="Russell, Seth" w:date="2018-12-17T07:31:00Z"/>
          <w:rFonts w:eastAsia="Cambria" w:cs="Consolas"/>
        </w:rPr>
      </w:pPr>
      <w:ins w:id="820" w:author="Russell, Seth" w:date="2018-12-17T07:31:00Z">
        <w:r w:rsidRPr="004915E9">
          <w:rPr>
            <w:rFonts w:eastAsia="Cambria" w:cs="Consolas"/>
          </w:rPr>
          <w:t xml:space="preserve">    </w:t>
        </w:r>
        <w:proofErr w:type="spellStart"/>
        <w:r w:rsidRPr="004915E9">
          <w:rPr>
            <w:rFonts w:eastAsia="Cambria" w:cs="Consolas"/>
          </w:rPr>
          <w:t>dxmat</w:t>
        </w:r>
        <w:proofErr w:type="spellEnd"/>
        <w:r w:rsidRPr="004915E9">
          <w:rPr>
            <w:rFonts w:eastAsia="Cambria" w:cs="Consolas"/>
          </w:rPr>
          <w:t xml:space="preserve"> &lt;- </w:t>
        </w:r>
        <w:proofErr w:type="gramStart"/>
        <w:r w:rsidRPr="004915E9">
          <w:rPr>
            <w:rFonts w:eastAsia="Cambria" w:cs="Consolas"/>
          </w:rPr>
          <w:t>matrix(</w:t>
        </w:r>
        <w:proofErr w:type="gramEnd"/>
        <w:r w:rsidRPr="004915E9">
          <w:rPr>
            <w:rFonts w:eastAsia="Cambria" w:cs="Consolas"/>
          </w:rPr>
          <w:t xml:space="preserve">"", </w:t>
        </w:r>
        <w:proofErr w:type="spellStart"/>
        <w:r w:rsidRPr="004915E9">
          <w:rPr>
            <w:rFonts w:eastAsia="Cambria" w:cs="Consolas"/>
          </w:rPr>
          <w:t>nrow</w:t>
        </w:r>
        <w:proofErr w:type="spellEnd"/>
        <w:r w:rsidRPr="004915E9">
          <w:rPr>
            <w:rFonts w:eastAsia="Cambria" w:cs="Consolas"/>
          </w:rPr>
          <w:t xml:space="preserve"> = </w:t>
        </w:r>
        <w:proofErr w:type="spellStart"/>
        <w:r w:rsidRPr="004915E9">
          <w:rPr>
            <w:rFonts w:eastAsia="Cambria" w:cs="Consolas"/>
          </w:rPr>
          <w:t>nrow</w:t>
        </w:r>
        <w:proofErr w:type="spellEnd"/>
        <w:r w:rsidRPr="004915E9">
          <w:rPr>
            <w:rFonts w:eastAsia="Cambria" w:cs="Consolas"/>
          </w:rPr>
          <w:t>(data))</w:t>
        </w:r>
      </w:ins>
    </w:p>
    <w:p w14:paraId="1742ECAD" w14:textId="77777777" w:rsidR="00E206C0" w:rsidRDefault="00E206C0" w:rsidP="00E206C0">
      <w:pPr>
        <w:pStyle w:val="PeerJCode"/>
        <w:ind w:left="720"/>
        <w:rPr>
          <w:ins w:id="821" w:author="Russell, Seth" w:date="2018-12-17T07:31:00Z"/>
          <w:rFonts w:eastAsia="Cambria" w:cs="Consolas"/>
        </w:rPr>
      </w:pPr>
      <w:ins w:id="822" w:author="Russell, Seth" w:date="2018-12-17T07:31:00Z">
        <w:r w:rsidRPr="004915E9">
          <w:rPr>
            <w:rFonts w:eastAsia="Cambria" w:cs="Consolas"/>
          </w:rPr>
          <w:t>}</w:t>
        </w:r>
      </w:ins>
    </w:p>
    <w:p w14:paraId="7D7E5ABF" w14:textId="77777777" w:rsidR="00E206C0" w:rsidRDefault="00E206C0" w:rsidP="00E206C0">
      <w:pPr>
        <w:rPr>
          <w:ins w:id="823" w:author="Russell, Seth" w:date="2018-12-17T07:31:00Z"/>
          <w:rFonts w:ascii="Consolas" w:eastAsia="Cambria" w:hAnsi="Consolas" w:cs="Consolas"/>
        </w:rPr>
      </w:pPr>
    </w:p>
    <w:p w14:paraId="736C508A" w14:textId="77777777" w:rsidR="00E206C0" w:rsidRPr="004915E9" w:rsidRDefault="00E206C0" w:rsidP="00E206C0">
      <w:pPr>
        <w:pStyle w:val="PeerJBodyText"/>
        <w:rPr>
          <w:ins w:id="824" w:author="Russell, Seth" w:date="2018-12-17T07:31:00Z"/>
        </w:rPr>
      </w:pPr>
      <w:ins w:id="825" w:author="Russell, Seth" w:date="2018-12-17T07:31:00Z">
        <w:r w:rsidRPr="004915E9">
          <w:t>One of the tests written to verify the problem didn’t reoccur:</w:t>
        </w:r>
      </w:ins>
    </w:p>
    <w:p w14:paraId="1D5AA16A" w14:textId="77777777" w:rsidR="00E206C0" w:rsidRDefault="00E206C0" w:rsidP="00E206C0">
      <w:pPr>
        <w:rPr>
          <w:ins w:id="826" w:author="Russell, Seth" w:date="2018-12-17T07:31:00Z"/>
          <w:rFonts w:ascii="Consolas" w:eastAsia="Cambria" w:hAnsi="Consolas" w:cs="Consolas"/>
        </w:rPr>
      </w:pPr>
    </w:p>
    <w:p w14:paraId="38EF2CE9" w14:textId="77777777" w:rsidR="00E206C0" w:rsidRPr="00284902" w:rsidRDefault="00E206C0">
      <w:pPr>
        <w:pStyle w:val="PeerJCode"/>
        <w:ind w:left="720"/>
        <w:rPr>
          <w:ins w:id="827" w:author="Russell, Seth" w:date="2018-12-17T07:31:00Z"/>
        </w:rPr>
        <w:pPrChange w:id="828" w:author="Russell, Seth" w:date="2018-12-17T08:23:00Z">
          <w:pPr>
            <w:ind w:left="720"/>
          </w:pPr>
        </w:pPrChange>
      </w:pPr>
      <w:ins w:id="829" w:author="Russell, Seth" w:date="2018-12-17T07:31:00Z">
        <w:r w:rsidRPr="00284902">
          <w:t xml:space="preserve"># Due to previous use of </w:t>
        </w:r>
        <w:proofErr w:type="spellStart"/>
        <w:r w:rsidRPr="00284902">
          <w:t>sapply</w:t>
        </w:r>
        <w:proofErr w:type="spellEnd"/>
        <w:r w:rsidRPr="00284902">
          <w:t xml:space="preserve"> in </w:t>
        </w:r>
        <w:proofErr w:type="spellStart"/>
        <w:r w:rsidRPr="00284902">
          <w:t>ccc.R</w:t>
        </w:r>
        <w:proofErr w:type="spellEnd"/>
        <w:r w:rsidRPr="00284902">
          <w:t>, this would fail</w:t>
        </w:r>
      </w:ins>
    </w:p>
    <w:p w14:paraId="4A9AB279" w14:textId="77777777" w:rsidR="00E206C0" w:rsidRPr="00284902" w:rsidRDefault="00E206C0">
      <w:pPr>
        <w:pStyle w:val="PeerJCode"/>
        <w:ind w:left="720"/>
        <w:rPr>
          <w:ins w:id="830" w:author="Russell, Seth" w:date="2018-12-17T07:31:00Z"/>
        </w:rPr>
        <w:pPrChange w:id="831" w:author="Russell, Seth" w:date="2018-12-17T08:23:00Z">
          <w:pPr>
            <w:ind w:left="720"/>
          </w:pPr>
        </w:pPrChange>
      </w:pPr>
      <w:proofErr w:type="spellStart"/>
      <w:ins w:id="832" w:author="Russell, Seth" w:date="2018-12-17T07:31:00Z">
        <w:r w:rsidRPr="00284902">
          <w:t>test_</w:t>
        </w:r>
        <w:proofErr w:type="gramStart"/>
        <w:r w:rsidRPr="00284902">
          <w:t>that</w:t>
        </w:r>
        <w:proofErr w:type="spellEnd"/>
        <w:r w:rsidRPr="00284902">
          <w:t>(</w:t>
        </w:r>
        <w:proofErr w:type="gramEnd"/>
        <w:r w:rsidRPr="00284902">
          <w:t>paste("1 patient with multiple rows of no diagnosis",</w:t>
        </w:r>
      </w:ins>
    </w:p>
    <w:p w14:paraId="2BBD9EE7" w14:textId="77777777" w:rsidR="00E206C0" w:rsidRPr="00284902" w:rsidRDefault="00E206C0">
      <w:pPr>
        <w:pStyle w:val="PeerJCode"/>
        <w:ind w:left="720"/>
        <w:rPr>
          <w:ins w:id="833" w:author="Russell, Seth" w:date="2018-12-17T07:31:00Z"/>
        </w:rPr>
        <w:pPrChange w:id="834" w:author="Russell, Seth" w:date="2018-12-17T08:23:00Z">
          <w:pPr>
            <w:ind w:left="720"/>
          </w:pPr>
        </w:pPrChange>
      </w:pPr>
      <w:ins w:id="835" w:author="Russell, Seth" w:date="2018-12-17T07:31:00Z">
        <w:r w:rsidRPr="00284902">
          <w:t xml:space="preserve">                "data - should have all CCCs as FALSE"), {</w:t>
        </w:r>
      </w:ins>
    </w:p>
    <w:p w14:paraId="2485E0AE" w14:textId="77777777" w:rsidR="00E206C0" w:rsidRPr="00284902" w:rsidRDefault="00E206C0">
      <w:pPr>
        <w:pStyle w:val="PeerJCode"/>
        <w:ind w:left="720"/>
        <w:rPr>
          <w:ins w:id="836" w:author="Russell, Seth" w:date="2018-12-17T07:31:00Z"/>
        </w:rPr>
        <w:pPrChange w:id="837" w:author="Russell, Seth" w:date="2018-12-17T08:23:00Z">
          <w:pPr>
            <w:ind w:left="720"/>
          </w:pPr>
        </w:pPrChange>
      </w:pPr>
      <w:ins w:id="838" w:author="Russell, Seth" w:date="2018-12-17T07:31:00Z">
        <w:r w:rsidRPr="00284902">
          <w:t xml:space="preserve">  </w:t>
        </w:r>
        <w:proofErr w:type="spellStart"/>
        <w:r w:rsidRPr="00284902">
          <w:t>expect_</w:t>
        </w:r>
        <w:proofErr w:type="gramStart"/>
        <w:r w:rsidRPr="00284902">
          <w:t>true</w:t>
        </w:r>
        <w:proofErr w:type="spellEnd"/>
        <w:r w:rsidRPr="00284902">
          <w:t>(</w:t>
        </w:r>
        <w:proofErr w:type="gramEnd"/>
        <w:r w:rsidRPr="00284902">
          <w:t>all(ccc(</w:t>
        </w:r>
        <w:proofErr w:type="spellStart"/>
        <w:r w:rsidRPr="00284902">
          <w:t>dplyr</w:t>
        </w:r>
        <w:proofErr w:type="spellEnd"/>
        <w:r w:rsidRPr="00284902">
          <w:t>::</w:t>
        </w:r>
        <w:proofErr w:type="spellStart"/>
        <w:r w:rsidRPr="00284902">
          <w:t>data_frame</w:t>
        </w:r>
        <w:proofErr w:type="spellEnd"/>
        <w:r w:rsidRPr="00284902">
          <w:t>(</w:t>
        </w:r>
      </w:ins>
    </w:p>
    <w:p w14:paraId="3F09481B" w14:textId="77777777" w:rsidR="00E206C0" w:rsidRPr="00284902" w:rsidRDefault="00E206C0">
      <w:pPr>
        <w:pStyle w:val="PeerJCode"/>
        <w:ind w:left="720"/>
        <w:rPr>
          <w:ins w:id="839" w:author="Russell, Seth" w:date="2018-12-17T07:31:00Z"/>
        </w:rPr>
        <w:pPrChange w:id="840" w:author="Russell, Seth" w:date="2018-12-17T08:23:00Z">
          <w:pPr>
            <w:ind w:left="720"/>
          </w:pPr>
        </w:pPrChange>
      </w:pPr>
      <w:ins w:id="841" w:author="Russell, Seth" w:date="2018-12-17T07:31:00Z">
        <w:r w:rsidRPr="00284902">
          <w:t xml:space="preserve">      id = 'a',</w:t>
        </w:r>
      </w:ins>
    </w:p>
    <w:p w14:paraId="622005EE" w14:textId="77777777" w:rsidR="00E206C0" w:rsidRPr="00284902" w:rsidRDefault="00E206C0">
      <w:pPr>
        <w:pStyle w:val="PeerJCode"/>
        <w:ind w:left="720"/>
        <w:rPr>
          <w:ins w:id="842" w:author="Russell, Seth" w:date="2018-12-17T07:31:00Z"/>
        </w:rPr>
        <w:pPrChange w:id="843" w:author="Russell, Seth" w:date="2018-12-17T08:23:00Z">
          <w:pPr>
            <w:ind w:left="720"/>
          </w:pPr>
        </w:pPrChange>
      </w:pPr>
      <w:ins w:id="844" w:author="Russell, Seth" w:date="2018-12-17T07:31:00Z">
        <w:r w:rsidRPr="00284902">
          <w:t xml:space="preserve">      dx1 = NA,</w:t>
        </w:r>
      </w:ins>
    </w:p>
    <w:p w14:paraId="0190584D" w14:textId="77777777" w:rsidR="00E206C0" w:rsidRPr="00284902" w:rsidRDefault="00E206C0">
      <w:pPr>
        <w:pStyle w:val="PeerJCode"/>
        <w:ind w:left="720"/>
        <w:rPr>
          <w:ins w:id="845" w:author="Russell, Seth" w:date="2018-12-17T07:31:00Z"/>
        </w:rPr>
        <w:pPrChange w:id="846" w:author="Russell, Seth" w:date="2018-12-17T08:23:00Z">
          <w:pPr>
            <w:ind w:left="720"/>
          </w:pPr>
        </w:pPrChange>
      </w:pPr>
      <w:ins w:id="847" w:author="Russell, Seth" w:date="2018-12-17T07:31:00Z">
        <w:r w:rsidRPr="00284902">
          <w:t xml:space="preserve">      dx2 = NA),</w:t>
        </w:r>
      </w:ins>
    </w:p>
    <w:p w14:paraId="19983779" w14:textId="77777777" w:rsidR="00E206C0" w:rsidRPr="00284902" w:rsidRDefault="00E206C0">
      <w:pPr>
        <w:pStyle w:val="PeerJCode"/>
        <w:ind w:left="720"/>
        <w:rPr>
          <w:ins w:id="848" w:author="Russell, Seth" w:date="2018-12-17T07:31:00Z"/>
        </w:rPr>
        <w:pPrChange w:id="849" w:author="Russell, Seth" w:date="2018-12-17T08:23:00Z">
          <w:pPr>
            <w:ind w:left="720"/>
          </w:pPr>
        </w:pPrChange>
      </w:pPr>
      <w:ins w:id="850" w:author="Russell, Seth" w:date="2018-12-17T07:31:00Z">
        <w:r w:rsidRPr="00284902">
          <w:t xml:space="preserve">    </w:t>
        </w:r>
        <w:proofErr w:type="spellStart"/>
        <w:r w:rsidRPr="00284902">
          <w:t>dx_cols</w:t>
        </w:r>
        <w:proofErr w:type="spellEnd"/>
        <w:r w:rsidRPr="00284902">
          <w:t xml:space="preserve"> = </w:t>
        </w:r>
        <w:proofErr w:type="spellStart"/>
        <w:proofErr w:type="gramStart"/>
        <w:r w:rsidRPr="00284902">
          <w:t>dplyr</w:t>
        </w:r>
        <w:proofErr w:type="spellEnd"/>
        <w:r w:rsidRPr="00284902">
          <w:t>::</w:t>
        </w:r>
        <w:proofErr w:type="spellStart"/>
        <w:proofErr w:type="gramEnd"/>
        <w:r w:rsidRPr="00284902">
          <w:t>starts_with</w:t>
        </w:r>
        <w:proofErr w:type="spellEnd"/>
        <w:r w:rsidRPr="00284902">
          <w:t>("dx"),</w:t>
        </w:r>
      </w:ins>
    </w:p>
    <w:p w14:paraId="7F94EAF4" w14:textId="77777777" w:rsidR="00E206C0" w:rsidRPr="00284902" w:rsidRDefault="00E206C0">
      <w:pPr>
        <w:pStyle w:val="PeerJCode"/>
        <w:ind w:left="720"/>
        <w:rPr>
          <w:ins w:id="851" w:author="Russell, Seth" w:date="2018-12-17T07:31:00Z"/>
        </w:rPr>
        <w:pPrChange w:id="852" w:author="Russell, Seth" w:date="2018-12-17T08:23:00Z">
          <w:pPr>
            <w:ind w:left="720"/>
          </w:pPr>
        </w:pPrChange>
      </w:pPr>
      <w:ins w:id="853" w:author="Russell, Seth" w:date="2018-12-17T07:31:00Z">
        <w:r w:rsidRPr="00284902">
          <w:t xml:space="preserve">    </w:t>
        </w:r>
        <w:proofErr w:type="spellStart"/>
        <w:r w:rsidRPr="00284902">
          <w:t>icdv</w:t>
        </w:r>
        <w:proofErr w:type="spellEnd"/>
        <w:r w:rsidRPr="00284902">
          <w:t xml:space="preserve">    = code) == 0))</w:t>
        </w:r>
      </w:ins>
    </w:p>
    <w:p w14:paraId="0F06A1B8" w14:textId="77777777" w:rsidR="00E206C0" w:rsidRPr="00284902" w:rsidRDefault="00E206C0">
      <w:pPr>
        <w:pStyle w:val="PeerJCode"/>
        <w:ind w:left="720"/>
        <w:rPr>
          <w:ins w:id="854" w:author="Russell, Seth" w:date="2018-12-17T07:31:00Z"/>
        </w:rPr>
        <w:pPrChange w:id="855" w:author="Russell, Seth" w:date="2018-12-17T08:23:00Z">
          <w:pPr>
            <w:ind w:left="720"/>
          </w:pPr>
        </w:pPrChange>
      </w:pPr>
      <w:ins w:id="856" w:author="Russell, Seth" w:date="2018-12-17T07:31:00Z">
        <w:r w:rsidRPr="00284902">
          <w:t xml:space="preserve">  }</w:t>
        </w:r>
      </w:ins>
    </w:p>
    <w:p w14:paraId="21E98126" w14:textId="13D0C5FC" w:rsidR="00E206C0" w:rsidRPr="00D6059D" w:rsidRDefault="00E206C0">
      <w:pPr>
        <w:pStyle w:val="PeerJCode"/>
        <w:ind w:left="720"/>
        <w:rPr>
          <w:ins w:id="857" w:author="Russell, Seth" w:date="2018-12-15T17:54:00Z"/>
          <w:rFonts w:ascii="Arial" w:hAnsi="Arial"/>
          <w:rPrChange w:id="858" w:author="Russell, Seth" w:date="2018-12-17T07:34:00Z">
            <w:rPr>
              <w:ins w:id="859" w:author="Russell, Seth" w:date="2018-12-15T17:54:00Z"/>
              <w:rFonts w:ascii="Times" w:eastAsia="Cambria" w:hAnsi="Times" w:cs="Times New Roman"/>
              <w:szCs w:val="24"/>
            </w:rPr>
          </w:rPrChange>
        </w:rPr>
        <w:pPrChange w:id="860" w:author="Russell, Seth" w:date="2018-12-17T08:23:00Z">
          <w:pPr>
            <w:contextualSpacing w:val="0"/>
          </w:pPr>
        </w:pPrChange>
      </w:pPr>
      <w:ins w:id="861" w:author="Russell, Seth" w:date="2018-12-17T07:31:00Z">
        <w:r w:rsidRPr="00284902">
          <w:t>)</w:t>
        </w:r>
      </w:ins>
    </w:p>
    <w:p w14:paraId="0E95B209" w14:textId="55A474A4" w:rsidR="009918CC" w:rsidRDefault="009918CC" w:rsidP="00880E84">
      <w:pPr>
        <w:contextualSpacing w:val="0"/>
        <w:rPr>
          <w:ins w:id="862" w:author="Russell, Seth" w:date="2018-12-15T17:54:00Z"/>
          <w:rFonts w:ascii="Times" w:eastAsia="Cambria" w:hAnsi="Times" w:cs="Times New Roman"/>
          <w:szCs w:val="24"/>
        </w:rPr>
      </w:pPr>
    </w:p>
    <w:p w14:paraId="2E001391" w14:textId="72F8C5F9" w:rsidR="009918CC" w:rsidRPr="009918CC" w:rsidRDefault="009918CC" w:rsidP="009918CC">
      <w:pPr>
        <w:contextualSpacing w:val="0"/>
        <w:rPr>
          <w:ins w:id="863" w:author="Russell, Seth" w:date="2018-12-15T17:54:00Z"/>
          <w:rFonts w:ascii="Times" w:eastAsia="Cambria" w:hAnsi="Times" w:cs="Times New Roman"/>
          <w:szCs w:val="24"/>
        </w:rPr>
      </w:pPr>
      <w:ins w:id="864" w:author="Russell, Seth" w:date="2018-12-15T17:54:00Z">
        <w:r w:rsidRPr="009918CC">
          <w:rPr>
            <w:rFonts w:ascii="Times" w:eastAsia="Cambria" w:hAnsi="Times" w:cs="Times New Roman"/>
            <w:b/>
            <w:szCs w:val="24"/>
            <w:rPrChange w:id="865" w:author="Russell, Seth" w:date="2018-12-15T17:54:00Z">
              <w:rPr>
                <w:rFonts w:ascii="Times" w:eastAsia="Cambria" w:hAnsi="Times" w:cs="Times New Roman"/>
                <w:szCs w:val="24"/>
              </w:rPr>
            </w:rPrChange>
          </w:rPr>
          <w:t>Testing Anti-Patterns:</w:t>
        </w:r>
        <w:r w:rsidRPr="009918CC">
          <w:rPr>
            <w:rFonts w:ascii="Times" w:eastAsia="Cambria" w:hAnsi="Times" w:cs="Times New Roman"/>
            <w:szCs w:val="24"/>
          </w:rPr>
          <w:t xml:space="preserve"> While the above guidance should help researchers know the basics of testing, it does not cover in detail what not to do. An excellent collection of testing anti-patterns can be found at</w:t>
        </w:r>
      </w:ins>
      <w:ins w:id="866" w:author="Russell, Seth" w:date="2018-12-20T17:05:00Z">
        <w:r w:rsidR="00D15F92">
          <w:rPr>
            <w:rFonts w:ascii="Times" w:eastAsia="Cambria" w:hAnsi="Times" w:cs="Times New Roman"/>
            <w:szCs w:val="24"/>
          </w:rPr>
          <w:t xml:space="preserve"> </w:t>
        </w:r>
        <w:r w:rsidR="00D15F92">
          <w:rPr>
            <w:rFonts w:ascii="Times" w:eastAsia="Cambria" w:hAnsi="Times" w:cs="Times New Roman"/>
            <w:szCs w:val="24"/>
          </w:rPr>
          <w:fldChar w:fldCharType="begin"/>
        </w:r>
      </w:ins>
      <w:ins w:id="867" w:author="Russell, Seth" w:date="2018-12-20T17:06:00Z">
        <w:r w:rsidR="00D15F92">
          <w:rPr>
            <w:rFonts w:ascii="Times" w:eastAsia="Cambria" w:hAnsi="Times" w:cs="Times New Roman"/>
            <w:szCs w:val="24"/>
          </w:rPr>
          <w:instrText xml:space="preserve"> ADDIN ZOTERO_ITEM CSL_CITATION {"citationID":"1ormKrFB","properties":{"formattedCitation":"(Moilanen, 2014; Carr, 2015; Stack Overflow Contributors, 2017)","plainCitation":"(Moilanen, 2014; Carr, 2015; Stack Overflow Contributors, 2017)","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id":1706,"uris":["http://zotero.org/users/2180197/items/CKUA5RNM"],"uri":["http://zotero.org/users/2180197/items/CKUA5RNM"],"itemData":{"id":1706,"type":"webpage","title":"TDD Anti-Patterns","URL":"https://web.archive.org/web/20150726134212/http://blog.james-carr.org:80/2006/11/03/tdd-anti-patterns/","author":[{"family":"Carr","given":"James"}],"issued":{"date-parts":[["2015",7,26]]}}},{"id":1690,"uris":["http://zotero.org/users/2180197/items/CMWQP5ZP"],"uri":["http://zotero.org/users/2180197/items/CMWQP5ZP"],"itemData":{"id":1690,"type":"webpage","title":"Unit testing Anti-patterns catalogue","URL":"https://stackoverflow.com/questions/333682/unit-testing-anti-patterns-catalogue","author":[{"literal":"Stack Overflow Contributors"}],"issued":{"date-parts":[["2017"]]},"accessed":{"date-parts":[["2018",4,12]]}}}],"schema":"https://github.com/citation-style-language/schema/raw/master/csl-citation.json"} </w:instrText>
        </w:r>
      </w:ins>
      <w:r w:rsidR="00D15F92">
        <w:rPr>
          <w:rFonts w:ascii="Times" w:eastAsia="Cambria" w:hAnsi="Times" w:cs="Times New Roman"/>
          <w:szCs w:val="24"/>
        </w:rPr>
        <w:fldChar w:fldCharType="separate"/>
      </w:r>
      <w:ins w:id="868" w:author="Russell, Seth" w:date="2018-12-20T17:06:00Z">
        <w:r w:rsidR="00D15F92">
          <w:rPr>
            <w:rFonts w:ascii="Times" w:eastAsia="Cambria" w:hAnsi="Times" w:cs="Times New Roman"/>
            <w:noProof/>
            <w:szCs w:val="24"/>
          </w:rPr>
          <w:t>(Moilanen, 2014; Carr, 2015; Stack Overflow Contributors, 2017)</w:t>
        </w:r>
      </w:ins>
      <w:ins w:id="869" w:author="Russell, Seth" w:date="2018-12-20T17:05:00Z">
        <w:r w:rsidR="00D15F92">
          <w:rPr>
            <w:rFonts w:ascii="Times" w:eastAsia="Cambria" w:hAnsi="Times" w:cs="Times New Roman"/>
            <w:szCs w:val="24"/>
          </w:rPr>
          <w:fldChar w:fldCharType="end"/>
        </w:r>
      </w:ins>
      <w:ins w:id="870" w:author="Russell, Seth" w:date="2018-12-15T17:54:00Z">
        <w:r w:rsidRPr="009918CC">
          <w:rPr>
            <w:rFonts w:ascii="Times" w:eastAsia="Cambria" w:hAnsi="Times" w:cs="Times New Roman"/>
            <w:szCs w:val="24"/>
          </w:rPr>
          <w:t>. Some key problems that novices experience when learning how to test software are:</w:t>
        </w:r>
      </w:ins>
    </w:p>
    <w:p w14:paraId="53FB66D5" w14:textId="77777777" w:rsidR="009918CC" w:rsidRPr="009918CC" w:rsidRDefault="009918CC" w:rsidP="009918CC">
      <w:pPr>
        <w:contextualSpacing w:val="0"/>
        <w:rPr>
          <w:ins w:id="871" w:author="Russell, Seth" w:date="2018-12-15T17:54:00Z"/>
          <w:rFonts w:ascii="Times" w:eastAsia="Cambria" w:hAnsi="Times" w:cs="Times New Roman"/>
          <w:szCs w:val="24"/>
        </w:rPr>
      </w:pPr>
    </w:p>
    <w:p w14:paraId="5C2BAB98" w14:textId="77777777" w:rsidR="009918CC" w:rsidRDefault="009918CC" w:rsidP="00FE7216">
      <w:pPr>
        <w:pStyle w:val="ListParagraph"/>
        <w:numPr>
          <w:ilvl w:val="0"/>
          <w:numId w:val="10"/>
        </w:numPr>
        <w:contextualSpacing w:val="0"/>
        <w:rPr>
          <w:ins w:id="872" w:author="Russell, Seth" w:date="2018-12-15T17:55:00Z"/>
          <w:rFonts w:ascii="Times" w:eastAsia="Cambria" w:hAnsi="Times" w:cs="Times New Roman"/>
          <w:szCs w:val="24"/>
        </w:rPr>
      </w:pPr>
      <w:ins w:id="873" w:author="Russell, Seth" w:date="2018-12-15T17:54:00Z">
        <w:r w:rsidRPr="009918CC">
          <w:rPr>
            <w:rFonts w:ascii="Times" w:eastAsia="Cambria" w:hAnsi="Times" w:cs="Times New Roman"/>
            <w:szCs w:val="24"/>
            <w:rPrChange w:id="874" w:author="Russell, Seth" w:date="2018-12-15T17:55:00Z">
              <w:rPr/>
            </w:rPrChange>
          </w:rPr>
          <w:t>Interdependent tests - Interdependent tests can cause multiple test failures. When a failure in an early test case breaks a later test, it can cause difficulty in resolution and remediation.</w:t>
        </w:r>
      </w:ins>
    </w:p>
    <w:p w14:paraId="5F4B6E95" w14:textId="77777777" w:rsidR="009918CC" w:rsidRDefault="009918CC" w:rsidP="00FE7216">
      <w:pPr>
        <w:pStyle w:val="ListParagraph"/>
        <w:numPr>
          <w:ilvl w:val="0"/>
          <w:numId w:val="10"/>
        </w:numPr>
        <w:contextualSpacing w:val="0"/>
        <w:rPr>
          <w:ins w:id="875" w:author="Russell, Seth" w:date="2018-12-15T17:55:00Z"/>
          <w:rFonts w:ascii="Times" w:eastAsia="Cambria" w:hAnsi="Times" w:cs="Times New Roman"/>
          <w:szCs w:val="24"/>
        </w:rPr>
      </w:pPr>
      <w:ins w:id="876" w:author="Russell, Seth" w:date="2018-12-15T17:54:00Z">
        <w:r w:rsidRPr="009918CC">
          <w:rPr>
            <w:rFonts w:ascii="Times" w:eastAsia="Cambria" w:hAnsi="Times" w:cs="Times New Roman"/>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ins>
    </w:p>
    <w:p w14:paraId="25C57546" w14:textId="77777777" w:rsidR="009918CC" w:rsidRDefault="009918CC" w:rsidP="00FE7216">
      <w:pPr>
        <w:pStyle w:val="ListParagraph"/>
        <w:numPr>
          <w:ilvl w:val="0"/>
          <w:numId w:val="10"/>
        </w:numPr>
        <w:contextualSpacing w:val="0"/>
        <w:rPr>
          <w:ins w:id="877" w:author="Russell, Seth" w:date="2018-12-15T17:55:00Z"/>
          <w:rFonts w:ascii="Times" w:eastAsia="Cambria" w:hAnsi="Times" w:cs="Times New Roman"/>
          <w:szCs w:val="24"/>
        </w:rPr>
      </w:pPr>
      <w:ins w:id="878" w:author="Russell, Seth" w:date="2018-12-15T17:55:00Z">
        <w:r w:rsidRPr="009918CC">
          <w:rPr>
            <w:rFonts w:ascii="Times" w:eastAsia="Cambria" w:hAnsi="Times" w:cs="Times New Roman"/>
            <w:szCs w:val="24"/>
          </w:rPr>
          <w:t>S</w:t>
        </w:r>
      </w:ins>
      <w:ins w:id="879" w:author="Russell, Seth" w:date="2018-12-15T17:54:00Z">
        <w:r w:rsidRPr="009918CC">
          <w:rPr>
            <w:rFonts w:ascii="Times" w:eastAsia="Cambria" w:hAnsi="Times" w:cs="Times New Roman"/>
            <w:szCs w:val="24"/>
          </w:rPr>
          <w:t>low running tests – As much as possible, tests should be automated but still run quickly. If the testing process takes too long consider refactoring tests or evaluating the performance of the software being tested.</w:t>
        </w:r>
      </w:ins>
    </w:p>
    <w:p w14:paraId="5AD41FA7" w14:textId="4EBE4970" w:rsidR="009918CC" w:rsidRPr="00D6059D" w:rsidRDefault="009918CC">
      <w:pPr>
        <w:pStyle w:val="ListParagraph"/>
        <w:numPr>
          <w:ilvl w:val="0"/>
          <w:numId w:val="10"/>
        </w:numPr>
        <w:contextualSpacing w:val="0"/>
        <w:rPr>
          <w:ins w:id="880" w:author="Russell, Seth" w:date="2018-12-15T17:56:00Z"/>
          <w:rFonts w:ascii="Times" w:eastAsia="Cambria" w:hAnsi="Times" w:cs="Times New Roman"/>
          <w:szCs w:val="24"/>
        </w:rPr>
        <w:pPrChange w:id="881" w:author="Russell, Seth" w:date="2018-12-17T07:34:00Z">
          <w:pPr>
            <w:contextualSpacing w:val="0"/>
          </w:pPr>
        </w:pPrChange>
      </w:pPr>
      <w:ins w:id="882" w:author="Russell, Seth" w:date="2018-12-15T17:54:00Z">
        <w:r w:rsidRPr="009918CC">
          <w:rPr>
            <w:rFonts w:ascii="Times" w:eastAsia="Cambria" w:hAnsi="Times" w:cs="Times New Roman"/>
            <w:szCs w:val="24"/>
          </w:rPr>
          <w:t>Only test correct input - A common problem in testing is to only validate expected inputs and desired behavior. Make sure tests cover invalid input, exceptions, and similar items.</w:t>
        </w:r>
      </w:ins>
    </w:p>
    <w:p w14:paraId="46443A93" w14:textId="77777777" w:rsidR="009918CC" w:rsidRPr="002D08F9" w:rsidRDefault="009918CC" w:rsidP="009918CC">
      <w:pPr>
        <w:ind w:left="720"/>
        <w:rPr>
          <w:ins w:id="883" w:author="Russell, Seth" w:date="2018-12-15T17:56:00Z"/>
          <w:rFonts w:ascii="Consolas" w:eastAsia="Cambria" w:hAnsi="Consolas" w:cs="Consolas"/>
        </w:rPr>
      </w:pPr>
    </w:p>
    <w:p w14:paraId="77ADDC67" w14:textId="08DF5DA8" w:rsidR="009918CC" w:rsidRPr="00E02B87" w:rsidRDefault="009918CC">
      <w:pPr>
        <w:pStyle w:val="Heading3"/>
        <w:rPr>
          <w:ins w:id="884" w:author="Russell, Seth" w:date="2018-12-15T18:02:00Z"/>
        </w:rPr>
        <w:pPrChange w:id="885" w:author="Russell, Seth" w:date="2018-12-17T08:23:00Z">
          <w:pPr/>
        </w:pPrChange>
      </w:pPr>
      <w:ins w:id="886" w:author="Russell, Seth" w:date="2018-12-15T18:02:00Z">
        <w:r w:rsidRPr="00E02B87">
          <w:t xml:space="preserve">SOFTWARE </w:t>
        </w:r>
        <w:r w:rsidR="005427CB">
          <w:t>OPTIMIZATION</w:t>
        </w:r>
      </w:ins>
    </w:p>
    <w:p w14:paraId="6070597B" w14:textId="4F045C6D" w:rsidR="00880E84" w:rsidRDefault="00880E84" w:rsidP="005C6BD8">
      <w:pPr>
        <w:contextualSpacing w:val="0"/>
        <w:rPr>
          <w:ins w:id="887" w:author="Russell, Seth" w:date="2018-12-15T18:50:00Z"/>
          <w:rFonts w:ascii="Times" w:eastAsia="Cambria" w:hAnsi="Times" w:cs="Times New Roman"/>
          <w:szCs w:val="24"/>
        </w:rPr>
      </w:pPr>
    </w:p>
    <w:p w14:paraId="5DA5A2F8" w14:textId="17D5C6E2" w:rsidR="00A80936" w:rsidRPr="00A80936" w:rsidRDefault="00A80936" w:rsidP="00A80936">
      <w:pPr>
        <w:contextualSpacing w:val="0"/>
        <w:rPr>
          <w:ins w:id="888" w:author="Russell, Seth" w:date="2018-12-15T18:50:00Z"/>
          <w:rFonts w:ascii="Times" w:eastAsia="Cambria" w:hAnsi="Times" w:cs="Times New Roman"/>
          <w:szCs w:val="24"/>
        </w:rPr>
      </w:pPr>
      <w:ins w:id="889" w:author="Russell, Seth" w:date="2018-12-15T18:50:00Z">
        <w:r w:rsidRPr="00A80936">
          <w:rPr>
            <w:rFonts w:ascii="Times" w:eastAsia="Cambria" w:hAnsi="Times" w:cs="Times New Roman"/>
            <w:szCs w:val="24"/>
          </w:rPr>
          <w:t>Getting software to run in a reasonable amount of time is always a key consideration when working with large datasets.  A mathematical understanding of software algorithms is usually a key component of software engineering curricula, but not widely covered in other disciplines. Additionally, while software engineering texts and curricula highlight the importance of testing for non-functional requirements such as performance</w:t>
        </w:r>
      </w:ins>
      <w:ins w:id="890" w:author="Russell, Seth" w:date="2018-12-20T17:07:00Z">
        <w:r w:rsidR="00354725">
          <w:rPr>
            <w:rFonts w:ascii="Times" w:eastAsia="Cambria" w:hAnsi="Times" w:cs="Times New Roman"/>
            <w:szCs w:val="24"/>
          </w:rPr>
          <w:t xml:space="preserve"> </w:t>
        </w:r>
        <w:r w:rsidR="00354725">
          <w:rPr>
            <w:rFonts w:ascii="Times" w:eastAsia="Cambria" w:hAnsi="Times" w:cs="Times New Roman"/>
            <w:szCs w:val="24"/>
          </w:rPr>
          <w:fldChar w:fldCharType="begin"/>
        </w:r>
        <w:r w:rsidR="00354725">
          <w:rPr>
            <w:rFonts w:ascii="Times" w:eastAsia="Cambria" w:hAnsi="Times" w:cs="Times New Roman"/>
            <w:szCs w:val="24"/>
          </w:rPr>
          <w:instrText xml:space="preserve"> ADDIN ZOTERO_ITEM CSL_CITATION {"citationID":"Sn0ttuiR","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ins>
      <w:r w:rsidR="00354725">
        <w:rPr>
          <w:rFonts w:ascii="Times" w:eastAsia="Cambria" w:hAnsi="Times" w:cs="Times New Roman"/>
          <w:szCs w:val="24"/>
        </w:rPr>
        <w:fldChar w:fldCharType="separate"/>
      </w:r>
      <w:ins w:id="891" w:author="Russell, Seth" w:date="2018-12-20T17:07:00Z">
        <w:r w:rsidR="00354725">
          <w:rPr>
            <w:rFonts w:ascii="Times" w:eastAsia="Cambria" w:hAnsi="Times" w:cs="Times New Roman"/>
            <w:noProof/>
            <w:szCs w:val="24"/>
          </w:rPr>
          <w:t>(Sommerville, 2015)</w:t>
        </w:r>
        <w:r w:rsidR="00354725">
          <w:rPr>
            <w:rFonts w:ascii="Times" w:eastAsia="Cambria" w:hAnsi="Times" w:cs="Times New Roman"/>
            <w:szCs w:val="24"/>
          </w:rPr>
          <w:fldChar w:fldCharType="end"/>
        </w:r>
      </w:ins>
      <w:ins w:id="892" w:author="Russell, Seth" w:date="2018-12-15T18:50:00Z">
        <w:r w:rsidRPr="00A80936">
          <w:rPr>
            <w:rFonts w:ascii="Times" w:eastAsia="Cambria" w:hAnsi="Times" w:cs="Times New Roman"/>
            <w:szCs w:val="24"/>
          </w:rPr>
          <w:t>, they often fail to provide details on how best to evaluate software performance or how to plan for performance during the various phases of software lifecycle.</w:t>
        </w:r>
      </w:ins>
    </w:p>
    <w:p w14:paraId="3669F3AA" w14:textId="77777777" w:rsidR="00A80936" w:rsidRPr="00A80936" w:rsidRDefault="00A80936" w:rsidP="00A80936">
      <w:pPr>
        <w:contextualSpacing w:val="0"/>
        <w:rPr>
          <w:ins w:id="893" w:author="Russell, Seth" w:date="2018-12-15T18:50:00Z"/>
          <w:rFonts w:ascii="Times" w:eastAsia="Cambria" w:hAnsi="Times" w:cs="Times New Roman"/>
          <w:szCs w:val="24"/>
        </w:rPr>
      </w:pPr>
    </w:p>
    <w:p w14:paraId="755A9EE1" w14:textId="0B283FEF" w:rsidR="00A80936" w:rsidRDefault="00A80936" w:rsidP="00A80936">
      <w:pPr>
        <w:rPr>
          <w:ins w:id="894" w:author="Russell, Seth" w:date="2018-12-15T18:50:00Z"/>
          <w:rFonts w:ascii="Times" w:eastAsia="Cambria" w:hAnsi="Times" w:cs="Times New Roman"/>
          <w:szCs w:val="24"/>
        </w:rPr>
      </w:pPr>
      <w:ins w:id="895" w:author="Russell, Seth" w:date="2018-12-15T18:50:00Z">
        <w:r w:rsidRPr="00A80936">
          <w:rPr>
            <w:rFonts w:ascii="Times" w:eastAsia="Cambria" w:hAnsi="Times" w:cs="Times New Roman"/>
            <w:szCs w:val="24"/>
          </w:rPr>
          <w:t xml:space="preserve">The survey of R packages at the beginning of this work indicates that approximately 75% of packages do not use optimization related packages nor compiled code to improve performance.  While the survey of R packages is not evidence of non-optimization of packages in CRAN, computational researchers can should carefully consider performance aspects of their software before declaring it complete. This section will provide a starting point for additional study, research, and experimentation. </w:t>
        </w:r>
      </w:ins>
      <w:ins w:id="896" w:author="Russell, Seth" w:date="2018-12-15T18:56:00Z">
        <w:r w:rsidR="00634D29" w:rsidRPr="005C6BD8">
          <w:rPr>
            <w:rFonts w:ascii="Times" w:eastAsia="Cambria" w:hAnsi="Times" w:cs="Times New Roman"/>
          </w:rPr>
          <w:t xml:space="preserve">The Python Foundation’s Python language wiki provides excellent high-level advice </w:t>
        </w:r>
        <w:r w:rsidR="00634D29" w:rsidRPr="005C6BD8">
          <w:rPr>
            <w:rFonts w:ascii="Times" w:eastAsia="Cambria" w:hAnsi="Times" w:cs="Times New Roman"/>
          </w:rPr>
          <w:fldChar w:fldCharType="begin"/>
        </w:r>
        <w:r w:rsidR="00634D29">
          <w:rPr>
            <w:rFonts w:ascii="Times" w:eastAsia="Cambria" w:hAnsi="Times" w:cs="Times New Roman"/>
          </w:rPr>
          <w:instrText xml:space="preserve"> ADDIN ZOTERO_ITEM CSL_CITATION {"citationID":"SULFIkUa","properties":{"formattedCitation":"(Python Wiki Contributors, 2018)","plainCitation":"(Python Wiki Contributors, 2018)","noteIndex":0},"citationItems":[{"id":1692,"uris":["http://zotero.org/users/2180197/items/M2ABIBLP"],"uri":["http://zotero.org/users/2180197/items/M2ABIBLP"],"itemData":{"id":1692,"type":"webpage","title":"Performance Tips","URL":"https://wiki.python.org/moin/PythonSpeed/PerformanceTips","author":[{"literal":"Python Wiki Contributors"}],"issued":{"date-parts":[["2018"]]},"accessed":{"date-parts":[["2018",4,12]]}}}],"schema":"https://github.com/citation-style-language/schema/raw/master/csl-citation.json"} </w:instrText>
        </w:r>
        <w:r w:rsidR="00634D29" w:rsidRPr="005C6BD8">
          <w:rPr>
            <w:rFonts w:ascii="Times" w:eastAsia="Cambria" w:hAnsi="Times" w:cs="Times New Roman"/>
          </w:rPr>
          <w:fldChar w:fldCharType="separate"/>
        </w:r>
        <w:r w:rsidR="00634D29">
          <w:rPr>
            <w:rFonts w:ascii="Times" w:hAnsi="Times" w:cs="Times New Roman"/>
          </w:rPr>
          <w:t>(Python Wiki Contributors, 2018)</w:t>
        </w:r>
        <w:r w:rsidR="00634D29" w:rsidRPr="005C6BD8">
          <w:rPr>
            <w:rFonts w:ascii="Times" w:eastAsia="Cambria" w:hAnsi="Times" w:cs="Times New Roman"/>
          </w:rPr>
          <w:fldChar w:fldCharType="end"/>
        </w:r>
        <w:r w:rsidR="00634D29">
          <w:rPr>
            <w:rFonts w:ascii="Times" w:eastAsia="Cambria" w:hAnsi="Times" w:cs="Times New Roman"/>
          </w:rPr>
          <w:t xml:space="preserve"> to follow before spending too much time in optimization</w:t>
        </w:r>
        <w:r w:rsidR="00634D29" w:rsidRPr="005C6BD8">
          <w:rPr>
            <w:rFonts w:ascii="Times" w:eastAsia="Cambria" w:hAnsi="Times" w:cs="Times New Roman"/>
          </w:rPr>
          <w:t>: First get the software working correctly, test to see if it is correct, profile the application if it is slow, and lastly optimize based on the results of code profiling. If necessary, repeat multiple cycles of testing, profiling, and optimization phases.</w:t>
        </w:r>
        <w:r w:rsidR="00634D29">
          <w:rPr>
            <w:rFonts w:ascii="Times" w:eastAsia="Cambria" w:hAnsi="Times" w:cs="Times New Roman"/>
          </w:rPr>
          <w:t xml:space="preserve"> </w:t>
        </w:r>
      </w:ins>
      <w:ins w:id="897" w:author="Russell, Seth" w:date="2018-12-15T18:50:00Z">
        <w:r w:rsidRPr="00A80936">
          <w:rPr>
            <w:rFonts w:ascii="Times" w:eastAsia="Cambria" w:hAnsi="Times" w:cs="Times New Roman"/>
            <w:szCs w:val="24"/>
          </w:rPr>
          <w:t xml:space="preserve">The key aspects </w:t>
        </w:r>
        <w:r w:rsidRPr="00A80936">
          <w:rPr>
            <w:rFonts w:ascii="Times" w:eastAsia="Cambria" w:hAnsi="Times" w:cs="Times New Roman"/>
            <w:szCs w:val="24"/>
          </w:rPr>
          <w:lastRenderedPageBreak/>
          <w:t>of software optimization discussed in this are: identify a performance target, understanding and applying Big O notation, and the use code profiling and benchmarking tools.</w:t>
        </w:r>
      </w:ins>
    </w:p>
    <w:p w14:paraId="377A8019" w14:textId="4F88B756" w:rsidR="00A80936" w:rsidRDefault="00A80936" w:rsidP="00A80936">
      <w:pPr>
        <w:contextualSpacing w:val="0"/>
        <w:rPr>
          <w:ins w:id="898" w:author="Russell, Seth" w:date="2018-12-15T18:55:00Z"/>
          <w:rFonts w:ascii="Times" w:eastAsia="Cambria" w:hAnsi="Times" w:cs="Times New Roman"/>
          <w:szCs w:val="24"/>
        </w:rPr>
      </w:pPr>
    </w:p>
    <w:p w14:paraId="31C6E3C6" w14:textId="247FE057" w:rsidR="00634D29" w:rsidRPr="00490AF5" w:rsidRDefault="00634D29" w:rsidP="00A80936">
      <w:pPr>
        <w:contextualSpacing w:val="0"/>
        <w:rPr>
          <w:ins w:id="899" w:author="Russell, Seth" w:date="2018-12-15T18:51:00Z"/>
          <w:rFonts w:ascii="Times" w:eastAsia="Cambria" w:hAnsi="Times" w:cs="Times New Roman"/>
          <w:b/>
          <w:szCs w:val="24"/>
          <w:rPrChange w:id="900" w:author="Russell, Seth" w:date="2018-12-15T19:00:00Z">
            <w:rPr>
              <w:ins w:id="901" w:author="Russell, Seth" w:date="2018-12-15T18:51:00Z"/>
              <w:rFonts w:ascii="Times" w:eastAsia="Cambria" w:hAnsi="Times" w:cs="Times New Roman"/>
              <w:szCs w:val="24"/>
            </w:rPr>
          </w:rPrChange>
        </w:rPr>
      </w:pPr>
      <w:ins w:id="902" w:author="Russell, Seth" w:date="2018-12-15T18:55: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 and validating performance targets:</w:t>
        </w:r>
      </w:ins>
    </w:p>
    <w:p w14:paraId="5F099FFB" w14:textId="77777777" w:rsidR="00490AF5" w:rsidRDefault="00490AF5" w:rsidP="00490AF5">
      <w:pPr>
        <w:pStyle w:val="ListParagraph"/>
        <w:numPr>
          <w:ilvl w:val="0"/>
          <w:numId w:val="11"/>
        </w:numPr>
        <w:spacing w:line="240" w:lineRule="auto"/>
        <w:rPr>
          <w:ins w:id="903" w:author="Russell, Seth" w:date="2018-12-15T18:59:00Z"/>
          <w:rFonts w:ascii="Times" w:eastAsia="Cambria" w:hAnsi="Times" w:cs="Times New Roman"/>
        </w:rPr>
      </w:pPr>
      <w:ins w:id="904" w:author="Russell, Seth" w:date="2018-12-15T18:59:00Z">
        <w:r>
          <w:rPr>
            <w:rFonts w:ascii="Times" w:eastAsia="Cambria" w:hAnsi="Times" w:cs="Times New Roman"/>
          </w:rPr>
          <w:t>Identify functional and non-functional requirements of the software being developed.</w:t>
        </w:r>
      </w:ins>
    </w:p>
    <w:p w14:paraId="0F4B38C1" w14:textId="77777777" w:rsidR="00490AF5" w:rsidRDefault="00490AF5" w:rsidP="00490AF5">
      <w:pPr>
        <w:pStyle w:val="ListParagraph"/>
        <w:numPr>
          <w:ilvl w:val="0"/>
          <w:numId w:val="11"/>
        </w:numPr>
        <w:spacing w:line="240" w:lineRule="auto"/>
        <w:rPr>
          <w:ins w:id="905" w:author="Russell, Seth" w:date="2018-12-15T18:59:00Z"/>
          <w:rFonts w:ascii="Times" w:eastAsia="Cambria" w:hAnsi="Times" w:cs="Times New Roman"/>
        </w:rPr>
      </w:pPr>
      <w:ins w:id="906" w:author="Russell, Seth" w:date="2018-12-15T18:59:00Z">
        <w:r>
          <w:rPr>
            <w:rFonts w:ascii="Times" w:eastAsia="Cambria" w:hAnsi="Times" w:cs="Times New Roman"/>
          </w:rPr>
          <w:t>If software performance is key to the software requirements, develop repeatable tests to evaluate performance</w:t>
        </w:r>
      </w:ins>
    </w:p>
    <w:p w14:paraId="77888171" w14:textId="77777777" w:rsidR="00490AF5" w:rsidRPr="00E262CF" w:rsidRDefault="00490AF5" w:rsidP="00490AF5">
      <w:pPr>
        <w:rPr>
          <w:ins w:id="907" w:author="Russell, Seth" w:date="2018-12-15T18:59:00Z"/>
          <w:rFonts w:ascii="Times" w:eastAsia="Cambria" w:hAnsi="Times" w:cs="Times New Roman"/>
        </w:rPr>
      </w:pPr>
    </w:p>
    <w:p w14:paraId="6BE98305" w14:textId="09D7EAC8" w:rsidR="00490AF5" w:rsidRDefault="00490AF5" w:rsidP="00490AF5">
      <w:pPr>
        <w:rPr>
          <w:ins w:id="908" w:author="Russell, Seth" w:date="2018-12-15T18:59:00Z"/>
          <w:rFonts w:ascii="Times" w:eastAsia="Cambria" w:hAnsi="Times" w:cs="Times New Roman"/>
        </w:rPr>
      </w:pPr>
      <w:ins w:id="909" w:author="Russell, Seth" w:date="2018-12-15T18:59:00Z">
        <w:r w:rsidRPr="00490AF5">
          <w:rPr>
            <w:rFonts w:ascii="Times" w:eastAsia="Cambria" w:hAnsi="Times" w:cs="Times New Roman"/>
            <w:b/>
            <w:rPrChange w:id="910" w:author="Russell, Seth" w:date="2018-12-15T19:00:00Z">
              <w:rPr>
                <w:rFonts w:ascii="Times" w:eastAsia="Cambria" w:hAnsi="Times" w:cs="Times New Roman"/>
              </w:rPr>
            </w:rPrChange>
          </w:rPr>
          <w:t>Discussion:</w:t>
        </w:r>
        <w:r>
          <w:rPr>
            <w:rFonts w:ascii="Times" w:eastAsia="Cambria" w:hAnsi="Times" w:cs="Times New Roman"/>
          </w:rPr>
          <w:t xml:space="preserve"> </w:t>
        </w:r>
        <w:r w:rsidRPr="005C6BD8">
          <w:rPr>
            <w:rFonts w:ascii="Times" w:eastAsia="Cambria" w:hAnsi="Times" w:cs="Times New Roman"/>
          </w:rPr>
          <w:t xml:space="preserve">The first step to software optimization is to understand the functional and non-functional requirements of the software being built. Based on expected input, output, and platform the software will be run on, one can </w:t>
        </w:r>
        <w:proofErr w:type="gramStart"/>
        <w:r w:rsidRPr="005C6BD8">
          <w:rPr>
            <w:rFonts w:ascii="Times" w:eastAsia="Cambria" w:hAnsi="Times" w:cs="Times New Roman"/>
          </w:rPr>
          <w:t>make a decision</w:t>
        </w:r>
        <w:proofErr w:type="gramEnd"/>
        <w:r w:rsidRPr="005C6BD8">
          <w:rPr>
            <w:rFonts w:ascii="Times" w:eastAsia="Cambria" w:hAnsi="Times" w:cs="Times New Roman"/>
          </w:rPr>
          <w:t xml:space="preserve"> as to what is good enough for the software being developed.  A pragmatic approach is best – do not spend time optim</w:t>
        </w:r>
        <w:r>
          <w:rPr>
            <w:rFonts w:ascii="Times" w:eastAsia="Cambria" w:hAnsi="Times" w:cs="Times New Roman"/>
          </w:rPr>
          <w:t>izing if it does not add value.</w:t>
        </w:r>
      </w:ins>
      <w:ins w:id="911" w:author="Russell, Seth" w:date="2018-12-15T19:00:00Z">
        <w:r>
          <w:rPr>
            <w:rFonts w:ascii="Times" w:eastAsia="Cambria" w:hAnsi="Times" w:cs="Times New Roman"/>
          </w:rPr>
          <w:t xml:space="preserve"> </w:t>
        </w:r>
      </w:ins>
      <w:ins w:id="912" w:author="Russell, Seth" w:date="2018-12-15T18:59:00Z">
        <w:r w:rsidRPr="005C6BD8">
          <w:rPr>
            <w:rFonts w:ascii="Times" w:eastAsia="Cambria" w:hAnsi="Times" w:cs="Times New Roman"/>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w:t>
        </w:r>
        <w:del w:id="913" w:author="Tell Bennett" w:date="2018-12-20T11:13:00Z">
          <w:r w:rsidRPr="005C6BD8" w:rsidDel="00347B9F">
            <w:rPr>
              <w:rFonts w:ascii="Times" w:eastAsia="Cambria" w:hAnsi="Times" w:cs="Times New Roman"/>
            </w:rPr>
            <w:delText>of</w:delText>
          </w:r>
        </w:del>
      </w:ins>
      <w:ins w:id="914" w:author="Tell Bennett" w:date="2018-12-20T11:13:00Z">
        <w:r w:rsidR="00347B9F">
          <w:rPr>
            <w:rFonts w:ascii="Times" w:eastAsia="Cambria" w:hAnsi="Times" w:cs="Times New Roman"/>
          </w:rPr>
          <w:t>versus</w:t>
        </w:r>
      </w:ins>
      <w:ins w:id="915" w:author="Russell, Seth" w:date="2018-12-15T18:59:00Z">
        <w:del w:id="916" w:author="Tell Bennett" w:date="2018-12-20T11:13:00Z">
          <w:r w:rsidRPr="005C6BD8" w:rsidDel="00347B9F">
            <w:rPr>
              <w:rFonts w:ascii="Times" w:eastAsia="Cambria" w:hAnsi="Times" w:cs="Times New Roman"/>
            </w:rPr>
            <w:delText xml:space="preserve"> vs</w:delText>
          </w:r>
        </w:del>
        <w:r w:rsidRPr="005C6BD8">
          <w:rPr>
            <w:rFonts w:ascii="Times" w:eastAsia="Cambria" w:hAnsi="Times" w:cs="Times New Roman"/>
          </w:rPr>
          <w:t xml:space="preserve">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t>
        </w:r>
      </w:ins>
    </w:p>
    <w:p w14:paraId="78543A18" w14:textId="77777777" w:rsidR="00490AF5" w:rsidRPr="005C6BD8" w:rsidRDefault="00490AF5" w:rsidP="00490AF5">
      <w:pPr>
        <w:rPr>
          <w:ins w:id="917" w:author="Russell, Seth" w:date="2018-12-15T18:59:00Z"/>
          <w:rFonts w:ascii="Times" w:eastAsia="Cambria" w:hAnsi="Times" w:cs="Times New Roman"/>
        </w:rPr>
      </w:pPr>
    </w:p>
    <w:p w14:paraId="52459E7B" w14:textId="77777777" w:rsidR="00490AF5" w:rsidRDefault="00490AF5" w:rsidP="00490AF5">
      <w:pPr>
        <w:rPr>
          <w:ins w:id="918" w:author="Russell, Seth" w:date="2018-12-15T18:59:00Z"/>
          <w:rFonts w:ascii="Times" w:eastAsia="Cambria" w:hAnsi="Times" w:cs="Times New Roman"/>
        </w:rPr>
      </w:pPr>
      <w:ins w:id="919" w:author="Russell, Seth" w:date="2018-12-15T18:59:00Z">
        <w:r w:rsidRPr="005C6BD8">
          <w:rPr>
            <w:rFonts w:ascii="Times" w:eastAsia="Cambria" w:hAnsi="Times" w:cs="Times New Roman"/>
          </w:rPr>
          <w:t xml:space="preserve">Once a performance target has been identified, development of tests for performance can begin. While performance testing is often considered an anti-pattern of testing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JHBnrKp","properties":{"formattedCitation":"(Moilanen, 2014)","plainCitation":"(Moilanen, 2014)","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Moilanen, 2014)</w:t>
        </w:r>
        <w:r w:rsidRPr="005C6BD8">
          <w:rPr>
            <w:rFonts w:ascii="Times" w:eastAsia="Cambria" w:hAnsi="Times" w:cs="Times New Roman"/>
          </w:rPr>
          <w:fldChar w:fldCharType="end"/>
        </w:r>
        <w:r w:rsidRPr="005C6BD8">
          <w:rPr>
            <w:rFonts w:ascii="Times" w:eastAsia="Cambria" w:hAnsi="Times" w:cs="Times New Roman"/>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Sommerville, 2015)</w:t>
        </w:r>
        <w:r w:rsidRPr="005C6BD8">
          <w:rPr>
            <w:rFonts w:ascii="Times" w:eastAsia="Cambria" w:hAnsi="Times" w:cs="Times New Roman"/>
          </w:rPr>
          <w:fldChar w:fldCharType="end"/>
        </w:r>
        <w:r w:rsidRPr="005C6BD8">
          <w:rPr>
            <w:rFonts w:ascii="Times" w:eastAsia="Cambria" w:hAnsi="Times" w:cs="Times New Roman"/>
          </w:rPr>
          <w:t>.</w:t>
        </w:r>
      </w:ins>
    </w:p>
    <w:p w14:paraId="53DDC6F3" w14:textId="77777777" w:rsidR="00490AF5" w:rsidRPr="005C6BD8" w:rsidRDefault="00490AF5" w:rsidP="00490AF5">
      <w:pPr>
        <w:rPr>
          <w:ins w:id="920" w:author="Russell, Seth" w:date="2018-12-15T18:59:00Z"/>
          <w:rFonts w:ascii="Times" w:eastAsia="Cambria" w:hAnsi="Times" w:cs="Times New Roman"/>
        </w:rPr>
      </w:pPr>
    </w:p>
    <w:p w14:paraId="7E263230" w14:textId="63FDDD33" w:rsidR="00490AF5" w:rsidRPr="005C6BD8" w:rsidRDefault="00490AF5" w:rsidP="00490AF5">
      <w:pPr>
        <w:rPr>
          <w:ins w:id="921" w:author="Russell, Seth" w:date="2018-12-15T18:59:00Z"/>
          <w:rFonts w:ascii="Times" w:eastAsia="Cambria" w:hAnsi="Times" w:cs="Times New Roman"/>
        </w:rPr>
      </w:pPr>
      <w:ins w:id="922" w:author="Russell, Seth" w:date="2018-12-15T18:59:00Z">
        <w:r w:rsidRPr="005C6BD8">
          <w:rPr>
            <w:rFonts w:ascii="Times" w:eastAsia="Cambria" w:hAnsi="Times" w:cs="Times New Roman"/>
          </w:rPr>
          <w:t>Here is an example of performance validation testing</w:t>
        </w:r>
        <w:r>
          <w:rPr>
            <w:rFonts w:ascii="Times" w:eastAsia="Cambria" w:hAnsi="Times" w:cs="Times New Roman"/>
          </w:rPr>
          <w:t xml:space="preserve"> that can also serve as a basic reproducibility test calling the main function</w:t>
        </w:r>
        <w:r w:rsidRPr="005C6BD8">
          <w:rPr>
            <w:rFonts w:ascii="Times" w:eastAsia="Cambria" w:hAnsi="Times" w:cs="Times New Roman"/>
          </w:rPr>
          <w:t xml:space="preserve"> from </w:t>
        </w:r>
      </w:ins>
      <w:proofErr w:type="spellStart"/>
      <w:ins w:id="923" w:author="Russell, Seth" w:date="2018-12-20T17:08:00Z">
        <w:r w:rsidR="00354725" w:rsidRPr="00354725">
          <w:rPr>
            <w:rFonts w:ascii="Consolas" w:eastAsia="Cambria" w:hAnsi="Consolas" w:cs="Consolas"/>
            <w:rPrChange w:id="924" w:author="Russell, Seth" w:date="2018-12-20T17:08:00Z">
              <w:rPr>
                <w:rFonts w:ascii="Times" w:eastAsia="Cambria" w:hAnsi="Times" w:cs="Times New Roman"/>
              </w:rPr>
            </w:rPrChange>
          </w:rPr>
          <w:t>pccc</w:t>
        </w:r>
      </w:ins>
      <w:proofErr w:type="spellEnd"/>
      <w:ins w:id="925" w:author="Russell, Seth" w:date="2018-12-15T18:59:00Z">
        <w:r>
          <w:rPr>
            <w:rFonts w:ascii="Times" w:eastAsia="Cambria" w:hAnsi="Times" w:cs="Times New Roman"/>
          </w:rPr>
          <w:t xml:space="preserve"> using the </w:t>
        </w:r>
        <w:r w:rsidRPr="00B95CA8">
          <w:rPr>
            <w:rFonts w:ascii="Consolas" w:eastAsia="Cambria" w:hAnsi="Consolas" w:cs="Consolas"/>
            <w:rPrChange w:id="926" w:author="Russell, Seth" w:date="2018-12-20T17:28:00Z">
              <w:rPr>
                <w:rFonts w:ascii="Times" w:eastAsia="Cambria" w:hAnsi="Times" w:cs="Times New Roman"/>
              </w:rPr>
            </w:rPrChange>
          </w:rPr>
          <w:t>microbenchmark</w:t>
        </w:r>
        <w:r>
          <w:rPr>
            <w:rFonts w:ascii="Times" w:eastAsia="Cambria" w:hAnsi="Times" w:cs="Times New Roman"/>
          </w:rPr>
          <w:t xml:space="preserve"> package (one could also use </w:t>
        </w:r>
        <w:r w:rsidRPr="00B95CA8">
          <w:rPr>
            <w:rFonts w:ascii="Consolas" w:eastAsia="Cambria" w:hAnsi="Consolas" w:cs="Consolas"/>
            <w:rPrChange w:id="927" w:author="Russell, Seth" w:date="2018-12-20T17:28:00Z">
              <w:rPr>
                <w:rFonts w:ascii="Times" w:eastAsia="Cambria" w:hAnsi="Times" w:cs="Times New Roman"/>
              </w:rPr>
            </w:rPrChange>
          </w:rPr>
          <w:t>bench</w:t>
        </w:r>
        <w:r>
          <w:rPr>
            <w:rFonts w:ascii="Times" w:eastAsia="Cambria" w:hAnsi="Times" w:cs="Times New Roman"/>
          </w:rPr>
          <w:t xml:space="preserve">, </w:t>
        </w:r>
        <w:proofErr w:type="spellStart"/>
        <w:r w:rsidRPr="00B95CA8">
          <w:rPr>
            <w:rFonts w:ascii="Consolas" w:eastAsia="Cambria" w:hAnsi="Consolas" w:cs="Consolas"/>
            <w:rPrChange w:id="928" w:author="Russell, Seth" w:date="2018-12-20T17:28:00Z">
              <w:rPr>
                <w:rFonts w:ascii="Times" w:eastAsia="Cambria" w:hAnsi="Times" w:cs="Times New Roman"/>
              </w:rPr>
            </w:rPrChange>
          </w:rPr>
          <w:t>benchr</w:t>
        </w:r>
        <w:proofErr w:type="spellEnd"/>
        <w:r>
          <w:rPr>
            <w:rFonts w:ascii="Times" w:eastAsia="Cambria" w:hAnsi="Times" w:cs="Times New Roman"/>
          </w:rPr>
          <w:t xml:space="preserve">, or other </w:t>
        </w:r>
      </w:ins>
      <w:ins w:id="929" w:author="Russell, Seth" w:date="2018-12-20T17:45:00Z">
        <w:r w:rsidR="00CB23B8">
          <w:rPr>
            <w:rFonts w:ascii="Times" w:eastAsia="Cambria" w:hAnsi="Times" w:cs="Times New Roman"/>
          </w:rPr>
          <w:t>similar</w:t>
        </w:r>
      </w:ins>
      <w:ins w:id="930" w:author="Russell, Seth" w:date="2018-12-15T18:59:00Z">
        <w:r>
          <w:rPr>
            <w:rFonts w:ascii="Times" w:eastAsia="Cambria" w:hAnsi="Times" w:cs="Times New Roman"/>
          </w:rPr>
          <w:t xml:space="preserve"> R packages).</w:t>
        </w:r>
      </w:ins>
    </w:p>
    <w:p w14:paraId="1A605A72" w14:textId="77777777" w:rsidR="00490AF5" w:rsidRDefault="00490AF5" w:rsidP="00490AF5">
      <w:pPr>
        <w:rPr>
          <w:ins w:id="931" w:author="Russell, Seth" w:date="2018-12-15T18:59:00Z"/>
          <w:rFonts w:ascii="Times" w:eastAsia="Cambria" w:hAnsi="Times" w:cs="Consolas"/>
        </w:rPr>
      </w:pPr>
    </w:p>
    <w:p w14:paraId="7D7A7664" w14:textId="77777777" w:rsidR="00490AF5" w:rsidRPr="005C6BD8" w:rsidRDefault="00490AF5">
      <w:pPr>
        <w:pStyle w:val="PeerJCode"/>
        <w:ind w:left="720"/>
        <w:rPr>
          <w:ins w:id="932" w:author="Russell, Seth" w:date="2018-12-15T18:59:00Z"/>
        </w:rPr>
        <w:pPrChange w:id="933" w:author="Russell, Seth" w:date="2018-12-17T08:23:00Z">
          <w:pPr>
            <w:ind w:left="720"/>
          </w:pPr>
        </w:pPrChange>
      </w:pPr>
      <w:ins w:id="934" w:author="Russell, Seth" w:date="2018-12-15T18:59:00Z">
        <w:r w:rsidRPr="005C6BD8">
          <w:t>library(</w:t>
        </w:r>
        <w:proofErr w:type="spellStart"/>
        <w:r w:rsidRPr="005C6BD8">
          <w:t>pccc</w:t>
        </w:r>
        <w:proofErr w:type="spellEnd"/>
        <w:r w:rsidRPr="005C6BD8">
          <w:t>)</w:t>
        </w:r>
      </w:ins>
    </w:p>
    <w:p w14:paraId="5E1CD642" w14:textId="77777777" w:rsidR="00490AF5" w:rsidRPr="005C6BD8" w:rsidRDefault="00490AF5">
      <w:pPr>
        <w:pStyle w:val="PeerJCode"/>
        <w:ind w:left="720"/>
        <w:rPr>
          <w:ins w:id="935" w:author="Russell, Seth" w:date="2018-12-15T18:59:00Z"/>
        </w:rPr>
        <w:pPrChange w:id="936" w:author="Russell, Seth" w:date="2018-12-17T08:23:00Z">
          <w:pPr>
            <w:ind w:left="720"/>
          </w:pPr>
        </w:pPrChange>
      </w:pPr>
      <w:proofErr w:type="spellStart"/>
      <w:ins w:id="937" w:author="Russell, Seth" w:date="2018-12-15T18:59:00Z">
        <w:r w:rsidRPr="005C6BD8">
          <w:t>rm</w:t>
        </w:r>
        <w:proofErr w:type="spellEnd"/>
        <w:r w:rsidRPr="005C6BD8">
          <w:t>(list=</w:t>
        </w:r>
        <w:proofErr w:type="gramStart"/>
        <w:r w:rsidRPr="005C6BD8">
          <w:t>ls(</w:t>
        </w:r>
        <w:proofErr w:type="gramEnd"/>
        <w:r w:rsidRPr="005C6BD8">
          <w:t>))</w:t>
        </w:r>
      </w:ins>
    </w:p>
    <w:p w14:paraId="6B2CB619" w14:textId="77777777" w:rsidR="00637490" w:rsidRDefault="00490AF5" w:rsidP="00637490">
      <w:pPr>
        <w:pStyle w:val="PeerJCode"/>
        <w:ind w:left="720"/>
        <w:rPr>
          <w:ins w:id="938" w:author="Russell, Seth" w:date="2018-12-22T22:41:00Z"/>
        </w:rPr>
      </w:pPr>
      <w:proofErr w:type="spellStart"/>
      <w:proofErr w:type="gramStart"/>
      <w:ins w:id="939" w:author="Russell, Seth" w:date="2018-12-15T18:59:00Z">
        <w:r w:rsidRPr="005C6BD8">
          <w:t>gc</w:t>
        </w:r>
        <w:proofErr w:type="spellEnd"/>
        <w:r w:rsidRPr="005C6BD8">
          <w:t>(</w:t>
        </w:r>
        <w:proofErr w:type="gramEnd"/>
        <w:r w:rsidRPr="005C6BD8">
          <w:t>)</w:t>
        </w:r>
      </w:ins>
    </w:p>
    <w:p w14:paraId="124CDBD3" w14:textId="77777777" w:rsidR="00637490" w:rsidRDefault="00637490" w:rsidP="00637490">
      <w:pPr>
        <w:pStyle w:val="PeerJCode"/>
        <w:ind w:left="720"/>
        <w:rPr>
          <w:ins w:id="940" w:author="Russell, Seth" w:date="2018-12-22T22:41:00Z"/>
        </w:rPr>
      </w:pPr>
    </w:p>
    <w:p w14:paraId="4EF3606B" w14:textId="77777777" w:rsidR="00637490" w:rsidRDefault="00637490" w:rsidP="00637490">
      <w:pPr>
        <w:pStyle w:val="PeerJCode"/>
        <w:ind w:left="720"/>
        <w:rPr>
          <w:ins w:id="941" w:author="Russell, Seth" w:date="2018-12-22T22:43:00Z"/>
        </w:rPr>
      </w:pPr>
      <w:ins w:id="942" w:author="Russell, Seth" w:date="2018-12-22T22:43:00Z">
        <w:r>
          <w:t xml:space="preserve">icd10_large &lt;- </w:t>
        </w:r>
      </w:ins>
    </w:p>
    <w:p w14:paraId="69C6CB66" w14:textId="77777777" w:rsidR="00637490" w:rsidRDefault="00637490" w:rsidP="00637490">
      <w:pPr>
        <w:pStyle w:val="PeerJCode"/>
        <w:ind w:left="720"/>
        <w:rPr>
          <w:ins w:id="943" w:author="Russell, Seth" w:date="2018-12-22T22:43:00Z"/>
        </w:rPr>
      </w:pPr>
      <w:ins w:id="944" w:author="Russell, Seth" w:date="2018-12-22T22:43:00Z">
        <w:r>
          <w:t xml:space="preserve">  </w:t>
        </w:r>
        <w:proofErr w:type="gramStart"/>
        <w:r>
          <w:t>feather::</w:t>
        </w:r>
        <w:proofErr w:type="spellStart"/>
        <w:proofErr w:type="gramEnd"/>
        <w:r>
          <w:t>read_feather</w:t>
        </w:r>
        <w:proofErr w:type="spellEnd"/>
        <w:r>
          <w:t>(</w:t>
        </w:r>
      </w:ins>
    </w:p>
    <w:p w14:paraId="0A7602CA" w14:textId="77777777" w:rsidR="00637490" w:rsidRDefault="00637490" w:rsidP="00637490">
      <w:pPr>
        <w:pStyle w:val="PeerJCode"/>
        <w:ind w:left="720"/>
        <w:rPr>
          <w:ins w:id="945" w:author="Russell, Seth" w:date="2018-12-22T22:43:00Z"/>
        </w:rPr>
      </w:pPr>
      <w:ins w:id="946" w:author="Russell, Seth" w:date="2018-12-22T22:43:00Z">
        <w:r>
          <w:t xml:space="preserve">    "../</w:t>
        </w:r>
        <w:proofErr w:type="spellStart"/>
        <w:r>
          <w:t>icd_file_generator</w:t>
        </w:r>
        <w:proofErr w:type="spellEnd"/>
        <w:r>
          <w:t>/icd10_sample_large.feather"</w:t>
        </w:r>
      </w:ins>
    </w:p>
    <w:p w14:paraId="561EB87B" w14:textId="6C55C716" w:rsidR="00490AF5" w:rsidRPr="005C6BD8" w:rsidRDefault="00637490">
      <w:pPr>
        <w:pStyle w:val="PeerJCode"/>
        <w:ind w:left="720"/>
        <w:rPr>
          <w:ins w:id="947" w:author="Russell, Seth" w:date="2018-12-15T18:59:00Z"/>
        </w:rPr>
        <w:pPrChange w:id="948" w:author="Russell, Seth" w:date="2018-12-17T08:23:00Z">
          <w:pPr>
            <w:ind w:left="720"/>
          </w:pPr>
        </w:pPrChange>
      </w:pPr>
      <w:ins w:id="949" w:author="Russell, Seth" w:date="2018-12-22T22:43:00Z">
        <w:r>
          <w:t xml:space="preserve">  )</w:t>
        </w:r>
      </w:ins>
    </w:p>
    <w:p w14:paraId="73981C19" w14:textId="77777777" w:rsidR="00490AF5" w:rsidRPr="005C6BD8" w:rsidRDefault="00490AF5">
      <w:pPr>
        <w:pStyle w:val="PeerJCode"/>
        <w:ind w:left="720"/>
        <w:rPr>
          <w:ins w:id="950" w:author="Russell, Seth" w:date="2018-12-15T18:59:00Z"/>
        </w:rPr>
        <w:pPrChange w:id="951" w:author="Russell, Seth" w:date="2018-12-17T08:23:00Z">
          <w:pPr>
            <w:ind w:left="720"/>
          </w:pPr>
        </w:pPrChange>
      </w:pPr>
      <w:ins w:id="952" w:author="Russell, Seth" w:date="2018-12-15T18:59:00Z">
        <w:r w:rsidRPr="005C6BD8">
          <w:lastRenderedPageBreak/>
          <w:t>library(microbenchmark)</w:t>
        </w:r>
      </w:ins>
    </w:p>
    <w:p w14:paraId="2D7AEDFC" w14:textId="77777777" w:rsidR="00490AF5" w:rsidRPr="005C6BD8" w:rsidRDefault="00490AF5">
      <w:pPr>
        <w:pStyle w:val="PeerJCode"/>
        <w:ind w:left="720"/>
        <w:rPr>
          <w:ins w:id="953" w:author="Russell, Seth" w:date="2018-12-15T18:59:00Z"/>
        </w:rPr>
        <w:pPrChange w:id="954" w:author="Russell, Seth" w:date="2018-12-17T08:23:00Z">
          <w:pPr>
            <w:ind w:left="720"/>
          </w:pPr>
        </w:pPrChange>
      </w:pPr>
      <w:proofErr w:type="gramStart"/>
      <w:ins w:id="955" w:author="Russell, Seth" w:date="2018-12-15T18:59:00Z">
        <w:r w:rsidRPr="005C6BD8">
          <w:t>microbenchmark(</w:t>
        </w:r>
        <w:proofErr w:type="gramEnd"/>
      </w:ins>
    </w:p>
    <w:p w14:paraId="60089C9C" w14:textId="77777777" w:rsidR="00490AF5" w:rsidRPr="005C6BD8" w:rsidRDefault="00490AF5">
      <w:pPr>
        <w:pStyle w:val="PeerJCode"/>
        <w:ind w:left="720"/>
        <w:rPr>
          <w:ins w:id="956" w:author="Russell, Seth" w:date="2018-12-15T18:59:00Z"/>
        </w:rPr>
        <w:pPrChange w:id="957" w:author="Russell, Seth" w:date="2018-12-17T08:23:00Z">
          <w:pPr>
            <w:ind w:left="720"/>
          </w:pPr>
        </w:pPrChange>
      </w:pPr>
      <w:proofErr w:type="gramStart"/>
      <w:ins w:id="958" w:author="Russell, Seth" w:date="2018-12-15T18:59:00Z">
        <w:r w:rsidRPr="005C6BD8">
          <w:t>ccc(</w:t>
        </w:r>
        <w:proofErr w:type="gramEnd"/>
        <w:r w:rsidRPr="005C6BD8">
          <w:t>icd10_large[1:10000, c(1:45)], # get id, dx, and pc columns</w:t>
        </w:r>
      </w:ins>
    </w:p>
    <w:p w14:paraId="456CF220" w14:textId="77777777" w:rsidR="00490AF5" w:rsidRPr="005C6BD8" w:rsidRDefault="00490AF5">
      <w:pPr>
        <w:pStyle w:val="PeerJCode"/>
        <w:ind w:left="720"/>
        <w:rPr>
          <w:ins w:id="959" w:author="Russell, Seth" w:date="2018-12-15T18:59:00Z"/>
        </w:rPr>
        <w:pPrChange w:id="960" w:author="Russell, Seth" w:date="2018-12-17T08:23:00Z">
          <w:pPr>
            <w:ind w:left="720"/>
          </w:pPr>
        </w:pPrChange>
      </w:pPr>
      <w:ins w:id="961" w:author="Russell, Seth" w:date="2018-12-15T18:59:00Z">
        <w:r w:rsidRPr="005C6BD8">
          <w:t xml:space="preserve">               id      = id,</w:t>
        </w:r>
      </w:ins>
    </w:p>
    <w:p w14:paraId="7F918D36" w14:textId="77777777" w:rsidR="00490AF5" w:rsidRPr="005C6BD8" w:rsidRDefault="00490AF5">
      <w:pPr>
        <w:pStyle w:val="PeerJCode"/>
        <w:ind w:left="720"/>
        <w:rPr>
          <w:ins w:id="962" w:author="Russell, Seth" w:date="2018-12-15T18:59:00Z"/>
        </w:rPr>
        <w:pPrChange w:id="963" w:author="Russell, Seth" w:date="2018-12-17T08:23:00Z">
          <w:pPr>
            <w:ind w:left="720"/>
          </w:pPr>
        </w:pPrChange>
      </w:pPr>
      <w:ins w:id="964" w:author="Russell, Seth" w:date="2018-12-15T18:59:00Z">
        <w:r w:rsidRPr="005C6BD8">
          <w:t xml:space="preserve">               </w:t>
        </w:r>
        <w:proofErr w:type="spellStart"/>
        <w:r w:rsidRPr="005C6BD8">
          <w:t>dx_cols</w:t>
        </w:r>
        <w:proofErr w:type="spellEnd"/>
        <w:r w:rsidRPr="005C6BD8">
          <w:t xml:space="preserve"> = </w:t>
        </w:r>
        <w:proofErr w:type="spellStart"/>
        <w:proofErr w:type="gramStart"/>
        <w:r w:rsidRPr="005C6BD8">
          <w:t>dplyr</w:t>
        </w:r>
        <w:proofErr w:type="spellEnd"/>
        <w:r w:rsidRPr="005C6BD8">
          <w:t>::</w:t>
        </w:r>
        <w:proofErr w:type="spellStart"/>
        <w:proofErr w:type="gramEnd"/>
        <w:r w:rsidRPr="005C6BD8">
          <w:t>starts_with</w:t>
        </w:r>
        <w:proofErr w:type="spellEnd"/>
        <w:r w:rsidRPr="005C6BD8">
          <w:t>("dx"),</w:t>
        </w:r>
      </w:ins>
    </w:p>
    <w:p w14:paraId="0DE35DC9" w14:textId="77777777" w:rsidR="00490AF5" w:rsidRPr="005C6BD8" w:rsidRDefault="00490AF5">
      <w:pPr>
        <w:pStyle w:val="PeerJCode"/>
        <w:ind w:left="720"/>
        <w:rPr>
          <w:ins w:id="965" w:author="Russell, Seth" w:date="2018-12-15T18:59:00Z"/>
        </w:rPr>
        <w:pPrChange w:id="966" w:author="Russell, Seth" w:date="2018-12-17T08:23:00Z">
          <w:pPr>
            <w:ind w:left="720"/>
          </w:pPr>
        </w:pPrChange>
      </w:pPr>
      <w:ins w:id="967" w:author="Russell, Seth" w:date="2018-12-15T18:59:00Z">
        <w:r w:rsidRPr="005C6BD8">
          <w:t xml:space="preserve">               </w:t>
        </w:r>
        <w:proofErr w:type="spellStart"/>
        <w:r w:rsidRPr="005C6BD8">
          <w:t>pc_cols</w:t>
        </w:r>
        <w:proofErr w:type="spellEnd"/>
        <w:r w:rsidRPr="005C6BD8">
          <w:t xml:space="preserve"> = </w:t>
        </w:r>
        <w:proofErr w:type="spellStart"/>
        <w:proofErr w:type="gramStart"/>
        <w:r w:rsidRPr="005C6BD8">
          <w:t>dplyr</w:t>
        </w:r>
        <w:proofErr w:type="spellEnd"/>
        <w:r w:rsidRPr="005C6BD8">
          <w:t>::</w:t>
        </w:r>
        <w:proofErr w:type="spellStart"/>
        <w:proofErr w:type="gramEnd"/>
        <w:r w:rsidRPr="005C6BD8">
          <w:t>starts_with</w:t>
        </w:r>
        <w:proofErr w:type="spellEnd"/>
        <w:r w:rsidRPr="005C6BD8">
          <w:t>("pc"),</w:t>
        </w:r>
      </w:ins>
    </w:p>
    <w:p w14:paraId="6691A396" w14:textId="77777777" w:rsidR="00490AF5" w:rsidRPr="005C6BD8" w:rsidRDefault="00490AF5">
      <w:pPr>
        <w:pStyle w:val="PeerJCode"/>
        <w:ind w:left="720"/>
        <w:rPr>
          <w:ins w:id="968" w:author="Russell, Seth" w:date="2018-12-15T18:59:00Z"/>
        </w:rPr>
        <w:pPrChange w:id="969" w:author="Russell, Seth" w:date="2018-12-17T08:23:00Z">
          <w:pPr>
            <w:ind w:left="720"/>
          </w:pPr>
        </w:pPrChange>
      </w:pPr>
      <w:ins w:id="970" w:author="Russell, Seth" w:date="2018-12-15T18:59:00Z">
        <w:r w:rsidRPr="005C6BD8">
          <w:t xml:space="preserve">               </w:t>
        </w:r>
        <w:proofErr w:type="spellStart"/>
        <w:r w:rsidRPr="005C6BD8">
          <w:t>icdv</w:t>
        </w:r>
        <w:proofErr w:type="spellEnd"/>
        <w:r w:rsidRPr="005C6BD8">
          <w:t xml:space="preserve">    = 10),</w:t>
        </w:r>
      </w:ins>
    </w:p>
    <w:p w14:paraId="7C3D9AD7" w14:textId="77777777" w:rsidR="00490AF5" w:rsidRDefault="00490AF5">
      <w:pPr>
        <w:pStyle w:val="PeerJCode"/>
        <w:ind w:left="720"/>
        <w:rPr>
          <w:ins w:id="971" w:author="Russell, Seth" w:date="2018-12-15T18:59:00Z"/>
        </w:rPr>
        <w:pPrChange w:id="972" w:author="Russell, Seth" w:date="2018-12-17T08:23:00Z">
          <w:pPr>
            <w:ind w:left="720"/>
          </w:pPr>
        </w:pPrChange>
      </w:pPr>
      <w:ins w:id="973" w:author="Russell, Seth" w:date="2018-12-15T18:59:00Z">
        <w:r w:rsidRPr="005C6BD8">
          <w:t>times = 10)</w:t>
        </w:r>
      </w:ins>
    </w:p>
    <w:p w14:paraId="626A12C7" w14:textId="77777777" w:rsidR="00490AF5" w:rsidRDefault="00490AF5">
      <w:pPr>
        <w:pStyle w:val="PeerJCode"/>
        <w:ind w:left="720"/>
        <w:rPr>
          <w:ins w:id="974" w:author="Russell, Seth" w:date="2018-12-15T18:59:00Z"/>
        </w:rPr>
        <w:pPrChange w:id="975" w:author="Russell, Seth" w:date="2018-12-17T08:23:00Z">
          <w:pPr>
            <w:ind w:left="720"/>
          </w:pPr>
        </w:pPrChange>
      </w:pPr>
    </w:p>
    <w:p w14:paraId="1A5F530F" w14:textId="77777777" w:rsidR="00490AF5" w:rsidRPr="007F4844" w:rsidRDefault="00490AF5">
      <w:pPr>
        <w:pStyle w:val="PeerJCode"/>
        <w:ind w:left="720"/>
        <w:rPr>
          <w:ins w:id="976" w:author="Russell, Seth" w:date="2018-12-15T18:59:00Z"/>
        </w:rPr>
        <w:pPrChange w:id="977" w:author="Russell, Seth" w:date="2018-12-17T08:23:00Z">
          <w:pPr>
            <w:ind w:left="720"/>
          </w:pPr>
        </w:pPrChange>
      </w:pPr>
      <w:ins w:id="978" w:author="Russell, Seth" w:date="2018-12-15T18:59:00Z">
        <w:r w:rsidRPr="007F4844">
          <w:t>Unit: seconds</w:t>
        </w:r>
      </w:ins>
    </w:p>
    <w:p w14:paraId="5602161A" w14:textId="77777777" w:rsidR="00490AF5" w:rsidRPr="007F4844" w:rsidRDefault="00490AF5">
      <w:pPr>
        <w:pStyle w:val="PeerJCode"/>
        <w:ind w:left="720"/>
        <w:rPr>
          <w:ins w:id="979" w:author="Russell, Seth" w:date="2018-12-15T18:59:00Z"/>
        </w:rPr>
        <w:pPrChange w:id="980" w:author="Russell, Seth" w:date="2018-12-17T08:23:00Z">
          <w:pPr>
            <w:ind w:left="720"/>
          </w:pPr>
        </w:pPrChange>
      </w:pPr>
      <w:ins w:id="981" w:author="Russell, Seth" w:date="2018-12-15T18:59:00Z">
        <w:r w:rsidRPr="007F4844">
          <w:t xml:space="preserve"> expr      min       </w:t>
        </w:r>
        <w:proofErr w:type="spellStart"/>
        <w:r w:rsidRPr="007F4844">
          <w:t>lq</w:t>
        </w:r>
        <w:proofErr w:type="spellEnd"/>
        <w:r w:rsidRPr="007F4844">
          <w:t xml:space="preserve">     mean   median       </w:t>
        </w:r>
        <w:proofErr w:type="spellStart"/>
        <w:r w:rsidRPr="007F4844">
          <w:t>uq</w:t>
        </w:r>
        <w:proofErr w:type="spellEnd"/>
        <w:r w:rsidRPr="007F4844">
          <w:t xml:space="preserve">      max </w:t>
        </w:r>
        <w:proofErr w:type="spellStart"/>
        <w:r w:rsidRPr="007F4844">
          <w:t>neval</w:t>
        </w:r>
        <w:proofErr w:type="spellEnd"/>
      </w:ins>
    </w:p>
    <w:p w14:paraId="2916D15E" w14:textId="77777777" w:rsidR="00490AF5" w:rsidRPr="005C6BD8" w:rsidRDefault="00490AF5">
      <w:pPr>
        <w:pStyle w:val="PeerJCode"/>
        <w:ind w:left="720"/>
        <w:rPr>
          <w:ins w:id="982" w:author="Russell, Seth" w:date="2018-12-15T18:59:00Z"/>
        </w:rPr>
        <w:pPrChange w:id="983" w:author="Russell, Seth" w:date="2018-12-17T08:23:00Z">
          <w:pPr>
            <w:ind w:left="720"/>
          </w:pPr>
        </w:pPrChange>
      </w:pPr>
      <w:ins w:id="984" w:author="Russell, Seth" w:date="2018-12-15T18:59:00Z">
        <w:r w:rsidRPr="007F4844">
          <w:t xml:space="preserve"> </w:t>
        </w:r>
        <w:proofErr w:type="gramStart"/>
        <w:r w:rsidRPr="007F4844">
          <w:t>ccc  2.857625</w:t>
        </w:r>
        <w:proofErr w:type="gramEnd"/>
        <w:r w:rsidRPr="007F4844">
          <w:t xml:space="preserve"> 2.908964 2.959805 2.920408 3.023602 3.119937    10</w:t>
        </w:r>
      </w:ins>
    </w:p>
    <w:p w14:paraId="6B6AC888" w14:textId="77777777" w:rsidR="00490AF5" w:rsidRPr="005C6BD8" w:rsidRDefault="00490AF5" w:rsidP="00490AF5">
      <w:pPr>
        <w:rPr>
          <w:ins w:id="985" w:author="Russell, Seth" w:date="2018-12-15T18:59:00Z"/>
          <w:rFonts w:ascii="Times" w:eastAsia="Cambria" w:hAnsi="Times" w:cs="Consolas"/>
        </w:rPr>
      </w:pPr>
    </w:p>
    <w:p w14:paraId="7A9BEAE2" w14:textId="77777777" w:rsidR="00490AF5" w:rsidRDefault="00490AF5" w:rsidP="00490AF5">
      <w:pPr>
        <w:rPr>
          <w:ins w:id="986" w:author="Russell, Seth" w:date="2018-12-15T18:59:00Z"/>
          <w:rFonts w:ascii="Times" w:eastAsia="Cambria" w:hAnsi="Times" w:cs="Times New Roman"/>
        </w:rPr>
      </w:pPr>
      <w:ins w:id="987" w:author="Russell, Seth" w:date="2018-12-15T18:59:00Z">
        <w:r>
          <w:rPr>
            <w:rFonts w:ascii="Times" w:eastAsia="Cambria" w:hAnsi="Times" w:cs="Times New Roman"/>
          </w:rPr>
          <w:t xml:space="preserve">Results are from a system with </w:t>
        </w:r>
        <w:r w:rsidRPr="00EF6B45">
          <w:rPr>
            <w:rFonts w:ascii="Times" w:eastAsia="Cambria" w:hAnsi="Times" w:cs="Times New Roman"/>
          </w:rPr>
          <w:t>3.1 GHz Intel Core i7</w:t>
        </w:r>
        <w:r>
          <w:rPr>
            <w:rFonts w:ascii="Times" w:eastAsia="Cambria" w:hAnsi="Times" w:cs="Times New Roman"/>
          </w:rPr>
          <w:t xml:space="preserve">, </w:t>
        </w:r>
        <w:r w:rsidRPr="00EF6B45">
          <w:rPr>
            <w:rFonts w:ascii="Times" w:eastAsia="Cambria" w:hAnsi="Times" w:cs="Times New Roman"/>
          </w:rPr>
          <w:t>16 GB 2133 MHz LPDDR3</w:t>
        </w:r>
        <w:r>
          <w:rPr>
            <w:rFonts w:ascii="Times" w:eastAsia="Cambria" w:hAnsi="Times" w:cs="Times New Roman"/>
          </w:rPr>
          <w:t xml:space="preserve">, </w:t>
        </w:r>
        <w:r w:rsidRPr="006102CF">
          <w:rPr>
            <w:rFonts w:ascii="Times" w:eastAsia="Cambria" w:hAnsi="Times" w:cs="Times New Roman"/>
          </w:rPr>
          <w:t>PCI-Express</w:t>
        </w:r>
        <w:r>
          <w:rPr>
            <w:rFonts w:ascii="Times" w:eastAsia="Cambria" w:hAnsi="Times" w:cs="Times New Roman"/>
          </w:rPr>
          <w:t xml:space="preserve"> SSD, running macOS 10.12.6 and </w:t>
        </w:r>
        <w:r w:rsidRPr="006102CF">
          <w:rPr>
            <w:rFonts w:ascii="Times" w:eastAsia="Cambria" w:hAnsi="Times" w:cs="Times New Roman"/>
          </w:rPr>
          <w:t>R version 3.5.1 (2018-07-02)</w:t>
        </w:r>
        <w:r>
          <w:rPr>
            <w:rFonts w:ascii="Times" w:eastAsia="Cambria" w:hAnsi="Times" w:cs="Times New Roman"/>
          </w:rPr>
          <w:t xml:space="preserve">. </w:t>
        </w:r>
      </w:ins>
    </w:p>
    <w:p w14:paraId="4A8EEC71" w14:textId="77777777" w:rsidR="00490AF5" w:rsidRDefault="00490AF5" w:rsidP="00490AF5">
      <w:pPr>
        <w:rPr>
          <w:ins w:id="988" w:author="Russell, Seth" w:date="2018-12-15T18:59:00Z"/>
          <w:rFonts w:ascii="Times" w:eastAsia="Cambria" w:hAnsi="Times" w:cs="Times New Roman"/>
        </w:rPr>
      </w:pPr>
    </w:p>
    <w:p w14:paraId="68118D21" w14:textId="3AEE6CBE" w:rsidR="00490AF5" w:rsidRDefault="00490AF5" w:rsidP="00490AF5">
      <w:pPr>
        <w:rPr>
          <w:ins w:id="989" w:author="Russell, Seth" w:date="2018-12-15T18:59:00Z"/>
          <w:rFonts w:ascii="Times" w:eastAsia="Cambria" w:hAnsi="Times" w:cs="Times New Roman"/>
        </w:rPr>
      </w:pPr>
      <w:ins w:id="990" w:author="Russell, Seth" w:date="2018-12-15T18:59:00Z">
        <w:r w:rsidRPr="005C6BD8">
          <w:rPr>
            <w:rFonts w:ascii="Times" w:eastAsia="Cambria" w:hAnsi="Times" w:cs="Times New Roman"/>
          </w:rPr>
          <w:t xml:space="preserve">As </w:t>
        </w:r>
      </w:ins>
      <w:ins w:id="991" w:author="Tell Bennett" w:date="2018-12-20T11:14:00Z">
        <w:r w:rsidR="00347B9F">
          <w:rPr>
            <w:rFonts w:ascii="Times" w:eastAsia="Cambria" w:hAnsi="Times" w:cs="Times New Roman"/>
          </w:rPr>
          <w:t xml:space="preserve">software </w:t>
        </w:r>
      </w:ins>
      <w:ins w:id="992" w:author="Russell, Seth" w:date="2018-12-15T18:59:00Z">
        <w:r w:rsidRPr="005C6BD8">
          <w:rPr>
            <w:rFonts w:ascii="Times" w:eastAsia="Cambria" w:hAnsi="Times" w:cs="Times New Roman"/>
          </w:rPr>
          <w:t xml:space="preserve">runs </w:t>
        </w:r>
        <w:del w:id="993" w:author="Tell Bennett" w:date="2018-12-20T11:14:00Z">
          <w:r w:rsidRPr="005C6BD8" w:rsidDel="00347B9F">
            <w:rPr>
              <w:rFonts w:ascii="Times" w:eastAsia="Cambria" w:hAnsi="Times" w:cs="Times New Roman"/>
            </w:rPr>
            <w:delText xml:space="preserve">of a software </w:delText>
          </w:r>
        </w:del>
        <w:r w:rsidRPr="005C6BD8">
          <w:rPr>
            <w:rFonts w:ascii="Times" w:eastAsia="Cambria" w:hAnsi="Times" w:cs="Times New Roman"/>
          </w:rPr>
          <w:t xml:space="preserve">can differ significantly from one </w:t>
        </w:r>
        <w:del w:id="994" w:author="Tell Bennett" w:date="2018-12-20T11:14:00Z">
          <w:r w:rsidRPr="005C6BD8" w:rsidDel="00347B9F">
            <w:rPr>
              <w:rFonts w:ascii="Times" w:eastAsia="Cambria" w:hAnsi="Times" w:cs="Times New Roman"/>
            </w:rPr>
            <w:delText xml:space="preserve">run </w:delText>
          </w:r>
        </w:del>
        <w:r w:rsidRPr="005C6BD8">
          <w:rPr>
            <w:rFonts w:ascii="Times" w:eastAsia="Cambria" w:hAnsi="Times" w:cs="Times New Roman"/>
          </w:rPr>
          <w:t xml:space="preserve">to the next due to other software running on the </w:t>
        </w:r>
        <w:r>
          <w:rPr>
            <w:rFonts w:ascii="Times" w:eastAsia="Cambria" w:hAnsi="Times" w:cs="Times New Roman"/>
          </w:rPr>
          <w:t xml:space="preserve">test </w:t>
        </w:r>
        <w:r w:rsidRPr="005C6BD8">
          <w:rPr>
            <w:rFonts w:ascii="Times" w:eastAsia="Cambria" w:hAnsi="Times" w:cs="Times New Roman"/>
          </w:rPr>
          <w:t>system, a good starting point is to run the same test 10 times</w:t>
        </w:r>
        <w:r>
          <w:rPr>
            <w:rFonts w:ascii="Times" w:eastAsia="Cambria" w:hAnsi="Times" w:cs="Times New Roman"/>
          </w:rPr>
          <w:t xml:space="preserve"> (rather than the microbenchmark default of 100 </w:t>
        </w:r>
        <w:proofErr w:type="gramStart"/>
        <w:r>
          <w:rPr>
            <w:rFonts w:ascii="Times" w:eastAsia="Cambria" w:hAnsi="Times" w:cs="Times New Roman"/>
          </w:rPr>
          <w:t>due</w:t>
        </w:r>
        <w:proofErr w:type="gramEnd"/>
        <w:r>
          <w:rPr>
            <w:rFonts w:ascii="Times" w:eastAsia="Cambria" w:hAnsi="Times" w:cs="Times New Roman"/>
          </w:rPr>
          <w:t xml:space="preserve"> to this being a longer running process)</w:t>
        </w:r>
        <w:r w:rsidRPr="005C6BD8">
          <w:rPr>
            <w:rFonts w:ascii="Times" w:eastAsia="Cambria" w:hAnsi="Times" w:cs="Times New Roman"/>
          </w:rPr>
          <w:t xml:space="preserve"> and </w:t>
        </w:r>
        <w:r>
          <w:rPr>
            <w:rFonts w:ascii="Times" w:eastAsia="Cambria" w:hAnsi="Times" w:cs="Times New Roman"/>
          </w:rPr>
          <w:t xml:space="preserve">record the </w:t>
        </w:r>
        <w:del w:id="995" w:author="Tell Bennett" w:date="2018-12-20T11:14:00Z">
          <w:r w:rsidDel="00347B9F">
            <w:rPr>
              <w:rFonts w:ascii="Times" w:eastAsia="Cambria" w:hAnsi="Times" w:cs="Times New Roman"/>
            </w:rPr>
            <w:delText>reported</w:delText>
          </w:r>
          <w:r w:rsidRPr="005C6BD8" w:rsidDel="00347B9F">
            <w:rPr>
              <w:rFonts w:ascii="Times" w:eastAsia="Cambria" w:hAnsi="Times" w:cs="Times New Roman"/>
            </w:rPr>
            <w:delText xml:space="preserve"> </w:delText>
          </w:r>
        </w:del>
        <w:r w:rsidRPr="005C6BD8">
          <w:rPr>
            <w:rFonts w:ascii="Times" w:eastAsia="Cambria" w:hAnsi="Times" w:cs="Times New Roman"/>
          </w:rPr>
          <w:t xml:space="preserve">mean </w:t>
        </w:r>
        <w:r>
          <w:rPr>
            <w:rFonts w:ascii="Times" w:eastAsia="Cambria" w:hAnsi="Times" w:cs="Times New Roman"/>
          </w:rPr>
          <w:t>run time</w:t>
        </w:r>
        <w:del w:id="996" w:author="Tell Bennett" w:date="2018-12-20T11:14:00Z">
          <w:r w:rsidDel="00347B9F">
            <w:rPr>
              <w:rFonts w:ascii="Times" w:eastAsia="Cambria" w:hAnsi="Times" w:cs="Times New Roman"/>
            </w:rPr>
            <w:delText xml:space="preserve"> </w:delText>
          </w:r>
          <w:r w:rsidRPr="005C6BD8" w:rsidDel="00347B9F">
            <w:rPr>
              <w:rFonts w:ascii="Times" w:eastAsia="Cambria" w:hAnsi="Times" w:cs="Times New Roman"/>
            </w:rPr>
            <w:delText>value</w:delText>
          </w:r>
        </w:del>
        <w:r w:rsidRPr="005C6BD8">
          <w:rPr>
            <w:rFonts w:ascii="Times" w:eastAsia="Cambria" w:hAnsi="Times" w:cs="Times New Roman"/>
          </w:rPr>
          <w:t>. microbenchmark also shows median, lower and upper quartiles, min, and max</w:t>
        </w:r>
        <w:r>
          <w:rPr>
            <w:rFonts w:ascii="Times" w:eastAsia="Cambria" w:hAnsi="Times" w:cs="Times New Roman"/>
          </w:rPr>
          <w:t xml:space="preserve"> run times</w:t>
        </w:r>
        <w:r w:rsidRPr="005C6BD8">
          <w:rPr>
            <w:rFonts w:ascii="Times" w:eastAsia="Cambria" w:hAnsi="Times" w:cs="Times New Roman"/>
          </w:rPr>
          <w:t xml:space="preserve">. </w:t>
        </w:r>
        <w:r>
          <w:rPr>
            <w:rFonts w:ascii="Times" w:eastAsia="Cambria" w:hAnsi="Times" w:cs="Times New Roman"/>
          </w:rPr>
          <w:t xml:space="preserve">The actual </w:t>
        </w:r>
        <w:proofErr w:type="gramStart"/>
        <w:r w:rsidRPr="00354725">
          <w:rPr>
            <w:rFonts w:ascii="Consolas" w:eastAsia="Cambria" w:hAnsi="Consolas" w:cs="Consolas"/>
            <w:rPrChange w:id="997" w:author="Russell, Seth" w:date="2018-12-20T17:08:00Z">
              <w:rPr>
                <w:rFonts w:ascii="Times" w:eastAsia="Cambria" w:hAnsi="Times" w:cs="Times New Roman"/>
              </w:rPr>
            </w:rPrChange>
          </w:rPr>
          <w:t>ccc(</w:t>
        </w:r>
        <w:proofErr w:type="gramEnd"/>
        <w:r w:rsidRPr="00354725">
          <w:rPr>
            <w:rFonts w:ascii="Consolas" w:eastAsia="Cambria" w:hAnsi="Consolas" w:cs="Consolas"/>
            <w:rPrChange w:id="998" w:author="Russell, Seth" w:date="2018-12-20T17:08:00Z">
              <w:rPr>
                <w:rFonts w:ascii="Times" w:eastAsia="Cambria" w:hAnsi="Times" w:cs="Times New Roman"/>
              </w:rPr>
            </w:rPrChange>
          </w:rPr>
          <w:t>)</w:t>
        </w:r>
        <w:r>
          <w:rPr>
            <w:rFonts w:ascii="Times" w:eastAsia="Cambria" w:hAnsi="Times" w:cs="Times New Roman"/>
          </w:rPr>
          <w:t xml:space="preserve"> call specifics are un-important; the key is to test the main features of your software in a repeatable fashion and watch for performance changes over time. </w:t>
        </w:r>
        <w:r w:rsidRPr="005C6BD8">
          <w:rPr>
            <w:rFonts w:ascii="Times" w:eastAsia="Cambria" w:hAnsi="Times" w:cs="Times New Roman"/>
          </w:rPr>
          <w:t>These metrics can help to identify if a test was valid and indicate a need for retesting; i.e. a large interquartile range may indicate not enough tests were run or some aspect of environment is causing performance variations.</w:t>
        </w:r>
        <w:r>
          <w:rPr>
            <w:rFonts w:ascii="Times" w:eastAsia="Cambria" w:hAnsi="Times" w:cs="Times New Roman"/>
          </w:rPr>
          <w:t xml:space="preserve"> Software benchmarking is highly system specific in that changing OS version, R version, R dependent package version, compiler version (if compiled code involved), or hardware </w:t>
        </w:r>
        <w:del w:id="999" w:author="Tell Bennett" w:date="2018-12-20T11:15:00Z">
          <w:r w:rsidDel="00347B9F">
            <w:rPr>
              <w:rFonts w:ascii="Times" w:eastAsia="Cambria" w:hAnsi="Times" w:cs="Times New Roman"/>
            </w:rPr>
            <w:delText>will</w:delText>
          </w:r>
        </w:del>
      </w:ins>
      <w:ins w:id="1000" w:author="Tell Bennett" w:date="2018-12-20T11:15:00Z">
        <w:r w:rsidR="00347B9F">
          <w:rPr>
            <w:rFonts w:ascii="Times" w:eastAsia="Cambria" w:hAnsi="Times" w:cs="Times New Roman"/>
          </w:rPr>
          <w:t>may</w:t>
        </w:r>
      </w:ins>
      <w:ins w:id="1001" w:author="Russell, Seth" w:date="2018-12-15T18:59:00Z">
        <w:r>
          <w:rPr>
            <w:rFonts w:ascii="Times" w:eastAsia="Cambria" w:hAnsi="Times" w:cs="Times New Roman"/>
          </w:rPr>
          <w:t xml:space="preserve"> change the results. As long as all tests are run the same on the same system with the same software, one can compare timings as development progresses.</w:t>
        </w:r>
      </w:ins>
    </w:p>
    <w:p w14:paraId="04602247" w14:textId="77777777" w:rsidR="00490AF5" w:rsidRPr="005C6BD8" w:rsidRDefault="00490AF5" w:rsidP="00490AF5">
      <w:pPr>
        <w:rPr>
          <w:ins w:id="1002" w:author="Russell, Seth" w:date="2018-12-15T18:59:00Z"/>
          <w:rFonts w:ascii="Times" w:eastAsia="Cambria" w:hAnsi="Times" w:cs="Times New Roman"/>
        </w:rPr>
      </w:pPr>
    </w:p>
    <w:p w14:paraId="770FB7DC" w14:textId="37F3578B" w:rsidR="00490AF5" w:rsidRDefault="00490AF5" w:rsidP="00F46572">
      <w:pPr>
        <w:widowControl w:val="0"/>
        <w:autoSpaceDE w:val="0"/>
        <w:autoSpaceDN w:val="0"/>
        <w:adjustRightInd w:val="0"/>
        <w:rPr>
          <w:ins w:id="1003" w:author="Russell, Seth" w:date="2018-12-15T18:59:00Z"/>
          <w:rFonts w:ascii="Times" w:eastAsia="Cambria" w:hAnsi="Times" w:cs="Times New Roman"/>
        </w:rPr>
        <w:pPrChange w:id="1004" w:author="Russell, Seth" w:date="2018-12-22T22:46:00Z">
          <w:pPr/>
        </w:pPrChange>
      </w:pPr>
      <w:ins w:id="1005" w:author="Russell, Seth" w:date="2018-12-15T18:59:00Z">
        <w:r w:rsidRPr="005C6BD8">
          <w:rPr>
            <w:rFonts w:ascii="Times" w:eastAsia="Cambria" w:hAnsi="Times" w:cs="Times New Roman"/>
          </w:rPr>
          <w:t xml:space="preserve">Lastly, although the example above is focused on runtime, it </w:t>
        </w:r>
        <w:r>
          <w:rPr>
            <w:rFonts w:ascii="Times" w:eastAsia="Cambria" w:hAnsi="Times" w:cs="Times New Roman"/>
          </w:rPr>
          <w:t>can be beneficial</w:t>
        </w:r>
        <w:r w:rsidRPr="005C6BD8">
          <w:rPr>
            <w:rFonts w:ascii="Times" w:eastAsia="Cambria" w:hAnsi="Times" w:cs="Times New Roman"/>
          </w:rPr>
          <w:t xml:space="preserve"> to also identify targets for disk space used and memory required to complete all desired tasks. </w:t>
        </w:r>
        <w:r>
          <w:rPr>
            <w:rFonts w:ascii="Times" w:eastAsia="Cambria" w:hAnsi="Times" w:cs="Times New Roman"/>
          </w:rPr>
          <w:t xml:space="preserve">As an example, tools such as </w:t>
        </w:r>
        <w:r w:rsidRPr="00567A0C">
          <w:rPr>
            <w:rFonts w:ascii="Consolas" w:eastAsia="Cambria" w:hAnsi="Consolas" w:cs="Consolas"/>
            <w:rPrChange w:id="1006" w:author="Russell, Seth" w:date="2018-12-20T17:09:00Z">
              <w:rPr>
                <w:rFonts w:ascii="Times" w:eastAsia="Cambria" w:hAnsi="Times" w:cs="Times New Roman"/>
              </w:rPr>
            </w:rPrChange>
          </w:rPr>
          <w:t>bench</w:t>
        </w:r>
        <w:r>
          <w:rPr>
            <w:rFonts w:ascii="Times" w:eastAsia="Cambria" w:hAnsi="Times" w:cs="Times New Roman"/>
          </w:rPr>
          <w:t xml:space="preserve"> and </w:t>
        </w:r>
        <w:proofErr w:type="spellStart"/>
        <w:r w:rsidRPr="00567A0C">
          <w:rPr>
            <w:rFonts w:ascii="Consolas" w:eastAsia="Cambria" w:hAnsi="Consolas" w:cs="Consolas"/>
            <w:rPrChange w:id="1007" w:author="Russell, Seth" w:date="2018-12-20T17:09:00Z">
              <w:rPr>
                <w:rFonts w:ascii="Times" w:eastAsia="Cambria" w:hAnsi="Times" w:cs="Times New Roman"/>
              </w:rPr>
            </w:rPrChange>
          </w:rPr>
          <w:t>profvis</w:t>
        </w:r>
        <w:proofErr w:type="spellEnd"/>
        <w:r>
          <w:rPr>
            <w:rFonts w:ascii="Times" w:eastAsia="Cambria" w:hAnsi="Times" w:cs="Times New Roman"/>
          </w:rPr>
          <w:t xml:space="preserve"> demonstrated in our ‘</w:t>
        </w:r>
        <w:r w:rsidRPr="000F5A20">
          <w:rPr>
            <w:rFonts w:ascii="Times" w:eastAsia="Cambria" w:hAnsi="Times" w:cs="Times New Roman"/>
          </w:rPr>
          <w:t>C</w:t>
        </w:r>
        <w:r>
          <w:rPr>
            <w:rFonts w:ascii="Times" w:eastAsia="Cambria" w:hAnsi="Times" w:cs="Times New Roman"/>
          </w:rPr>
          <w:t>ode</w:t>
        </w:r>
        <w:r w:rsidRPr="000F5A20">
          <w:rPr>
            <w:rFonts w:ascii="Times" w:eastAsia="Cambria" w:hAnsi="Times" w:cs="Times New Roman"/>
          </w:rPr>
          <w:t xml:space="preserve"> P</w:t>
        </w:r>
        <w:r>
          <w:rPr>
            <w:rFonts w:ascii="Times" w:eastAsia="Cambria" w:hAnsi="Times" w:cs="Times New Roman"/>
          </w:rPr>
          <w:t>rofiling</w:t>
        </w:r>
        <w:r w:rsidRPr="000F5A20">
          <w:rPr>
            <w:rFonts w:ascii="Times" w:eastAsia="Cambria" w:hAnsi="Times" w:cs="Times New Roman"/>
          </w:rPr>
          <w:t>/B</w:t>
        </w:r>
        <w:r>
          <w:rPr>
            <w:rFonts w:ascii="Times" w:eastAsia="Cambria" w:hAnsi="Times" w:cs="Times New Roman"/>
          </w:rPr>
          <w:t xml:space="preserve">enchmarking’ section as well as </w:t>
        </w:r>
        <w:proofErr w:type="spellStart"/>
        <w:proofErr w:type="gramStart"/>
        <w:r w:rsidRPr="00567A0C">
          <w:rPr>
            <w:rFonts w:ascii="Consolas" w:eastAsia="Cambria" w:hAnsi="Consolas" w:cs="Consolas"/>
            <w:rPrChange w:id="1008" w:author="Russell, Seth" w:date="2018-12-20T17:09:00Z">
              <w:rPr>
                <w:rFonts w:ascii="Times" w:eastAsia="Cambria" w:hAnsi="Times" w:cs="Times New Roman"/>
              </w:rPr>
            </w:rPrChange>
          </w:rPr>
          <w:t>object.size</w:t>
        </w:r>
        <w:proofErr w:type="spellEnd"/>
        <w:proofErr w:type="gramEnd"/>
        <w:r w:rsidRPr="00567A0C">
          <w:rPr>
            <w:rFonts w:ascii="Consolas" w:eastAsia="Cambria" w:hAnsi="Consolas" w:cs="Consolas"/>
            <w:rPrChange w:id="1009" w:author="Russell, Seth" w:date="2018-12-20T17:09:00Z">
              <w:rPr>
                <w:rFonts w:ascii="Times" w:eastAsia="Cambria" w:hAnsi="Times" w:cs="Times New Roman"/>
              </w:rPr>
            </w:rPrChange>
          </w:rPr>
          <w:t>()</w:t>
        </w:r>
        <w:r>
          <w:rPr>
            <w:rFonts w:ascii="Times" w:eastAsia="Cambria" w:hAnsi="Times" w:cs="Times New Roman"/>
          </w:rPr>
          <w:t xml:space="preserve"> from core R can give developers insight into memory allocation and usage. </w:t>
        </w:r>
        <w:r w:rsidRPr="005C6BD8">
          <w:rPr>
            <w:rFonts w:ascii="Times" w:eastAsia="Cambria" w:hAnsi="Times" w:cs="Times New Roman"/>
          </w:rPr>
          <w:t>There are many</w:t>
        </w:r>
        <w:r>
          <w:rPr>
            <w:rFonts w:ascii="Times" w:eastAsia="Cambria" w:hAnsi="Times" w:cs="Times New Roman"/>
          </w:rPr>
          <w:t xml:space="preserve"> resources beyond this work that can provide guidance on how </w:t>
        </w:r>
        <w:r w:rsidRPr="005C6BD8">
          <w:rPr>
            <w:rFonts w:ascii="Times" w:eastAsia="Cambria" w:hAnsi="Times" w:cs="Times New Roman"/>
          </w:rPr>
          <w:t>to minimize RAM and disk resources</w:t>
        </w:r>
        <w:r>
          <w:rPr>
            <w:rFonts w:ascii="Times" w:eastAsia="Cambria" w:hAnsi="Times" w:cs="Times New Roman"/>
          </w:rPr>
          <w:t xml:space="preserve"> </w:t>
        </w:r>
        <w:r>
          <w:rPr>
            <w:rFonts w:ascii="Times" w:eastAsia="Cambria" w:hAnsi="Times" w:cs="Times New Roman"/>
          </w:rPr>
          <w:fldChar w:fldCharType="begin"/>
        </w:r>
      </w:ins>
      <w:ins w:id="1010" w:author="Russell, Seth" w:date="2018-12-17T08:25:00Z">
        <w:r w:rsidR="001B60B9">
          <w:rPr>
            <w:rFonts w:ascii="Times" w:eastAsia="Cambria" w:hAnsi="Times" w:cs="Times New Roman"/>
          </w:rPr>
          <w:instrText xml:space="preserve"> ADDIN ZOTERO_ITEM CSL_CITATION {"citationID":"y12Tc2TO","properties":{"formattedCitation":"(Kane, Emerson &amp; Weston, 2013; Wickham, 2014b; Wickham et al., 2016; Klik, Collet &amp; Facebook, 2018)","plainCitation":"(Kane, Emerson &amp; Weston, 2013; Wickham, 2014b; Wickham et al., 2016; Klik, Collet &amp; Facebook, 2018)","noteIndex":0},"citationItems":[{"id":2109,"uris":["http://zotero.org/users/2180197/items/RDUZ2TBX"],"uri":["http://zotero.org/users/2180197/items/RDUZ2TBX"],"itemData":{"id":2109,"type":"article-journal","title":"Scalable Strategies for Computing with Massive Data","container-title":"Journal of Statistical Software, Articles","page":"1–19","volume":"55","issue":"14","abstract":"This paper presents two complementary statistical computing frameworks that address challenges in parallel processing and the analysis of massive data. First, the foreach package allows users of the R programming environment to define parallel loops that may be run sequentially on a single machine, in parallel on a symmetric multiprocessing (SMP) machine, or in cluster environments without platform-specific code. Second, the bigmemory package implements memory- and file-mapped data structures that provide (a) access to arbitrarily large data while retaining a look and feel that is familiar to R users and (b) data structures that are shared across processor cores in order to support efficient parallel computing techniques. Although these packages may be used independently, this paper shows how they can be used in combination to address challenges that have effectively been beyond the reach of researchers who lack specialized software development skills or expensive hardware.","URL":"https://www.jstatsoft.org/v055/i14","DOI":"10.18637/jss.v055.i14","ISSN":"1548-7660","author":[{"family":"Kane","given":"Michael"},{"family":"Emerson","given":"John"},{"family":"Weston","given":"Stephen"}],"issued":{"date-parts":[["2013"]]}}},{"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id":2112,"uris":["http://zotero.org/users/2180197/items/GNYC3G4W"],"uri":["http://zotero.org/users/2180197/items/GNYC3G4W"],"itemData":{"id":2112,"type":"book","title":"feather: R Bindings to the Feather 'API'","version":"0.3.1","source":"R-Packages","abstract":"Read and write feather files, a lightweight binary columnar data store designed for maximum speed.","URL":"https://CRAN.R-project.org/package=feather","shortTitle":"feather","author":[{"family":"Wickham","given":"Hadley"},{"literal":"RStudio"},{"literal":"Feather developers"},{"literal":"Google"},{"literal":"LevelDB Authors"}],"issued":{"date-parts":[["2016",11,9]]},"accessed":{"date-parts":[["2018",12,13]]}}},{"id":2111,"uris":["http://zotero.org/users/2180197/items/KC2YFJES"],"uri":["http://zotero.org/users/2180197/items/KC2YFJES"],"itemData":{"id":2111,"type":"book","title":"fst: Lightning Fast Serialization of Data Frames for R","version":"0.8.8","source":"R-Packages","abstract":"Multithreaded serialization of compressed data frames using the 'fst' format. The 'fst' format allows for random access of stored data and compression with the LZ4 and ZSTD compressors created by Yann Collet. The ZSTD compression library is owned by Facebook Inc.","URL":"https://CRAN.R-project.org/package=fst","shortTitle":"fst","author":[{"family":"Klik","given":"Mark"},{"family":"Collet","given":"Yann"},{"literal":"Facebook"}],"issued":{"date-parts":[["2018",6,7]]},"accessed":{"date-parts":[["2018",12,13]]}}}],"schema":"https://github.com/citation-style-language/schema/raw/master/csl-citation.json"} </w:instrText>
        </w:r>
      </w:ins>
      <w:ins w:id="1011" w:author="Russell, Seth" w:date="2018-12-15T18:59:00Z">
        <w:r>
          <w:rPr>
            <w:rFonts w:ascii="Times" w:eastAsia="Cambria" w:hAnsi="Times" w:cs="Times New Roman"/>
          </w:rPr>
          <w:fldChar w:fldCharType="separate"/>
        </w:r>
      </w:ins>
      <w:ins w:id="1012" w:author="Russell, Seth" w:date="2018-12-17T08:25:00Z">
        <w:r w:rsidR="001B60B9">
          <w:rPr>
            <w:rFonts w:ascii="Times" w:eastAsia="Cambria" w:hAnsi="Times" w:cs="Times New Roman"/>
            <w:noProof/>
          </w:rPr>
          <w:t>(Kane, Emerson &amp; Weston, 2013; Wickham, 2014b; Wickham et al., 2016; Klik, Collet &amp; Facebook, 2018)</w:t>
        </w:r>
      </w:ins>
      <w:ins w:id="1013" w:author="Russell, Seth" w:date="2018-12-15T18:59:00Z">
        <w:r>
          <w:rPr>
            <w:rFonts w:ascii="Times" w:eastAsia="Cambria" w:hAnsi="Times" w:cs="Times New Roman"/>
          </w:rPr>
          <w:fldChar w:fldCharType="end"/>
        </w:r>
        <w:r w:rsidRPr="005C6BD8">
          <w:rPr>
            <w:rFonts w:ascii="Times" w:eastAsia="Cambria" w:hAnsi="Times" w:cs="Times New Roman"/>
          </w:rPr>
          <w:t>.</w:t>
        </w:r>
        <w:bookmarkStart w:id="1014" w:name="_GoBack"/>
        <w:bookmarkEnd w:id="1014"/>
      </w:ins>
    </w:p>
    <w:p w14:paraId="53B90D7D" w14:textId="00BDC530" w:rsidR="00A80936" w:rsidRDefault="00A80936" w:rsidP="00A80936">
      <w:pPr>
        <w:contextualSpacing w:val="0"/>
        <w:rPr>
          <w:ins w:id="1015" w:author="Russell, Seth" w:date="2018-12-15T19:05:00Z"/>
          <w:rFonts w:ascii="Times" w:eastAsia="Cambria" w:hAnsi="Times" w:cs="Times New Roman"/>
          <w:szCs w:val="24"/>
        </w:rPr>
      </w:pPr>
    </w:p>
    <w:p w14:paraId="4A8D76CF" w14:textId="77777777" w:rsidR="00490AF5" w:rsidRDefault="00490AF5" w:rsidP="00490AF5">
      <w:pPr>
        <w:rPr>
          <w:ins w:id="1016" w:author="Russell, Seth" w:date="2018-12-15T19:05:00Z"/>
          <w:rFonts w:ascii="Times" w:eastAsia="Cambria" w:hAnsi="Times" w:cs="Times New Roman"/>
          <w:b/>
        </w:rPr>
      </w:pPr>
      <w:ins w:id="1017" w:author="Russell, Seth" w:date="2018-12-15T19:05: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w:t>
        </w:r>
        <w:r>
          <w:rPr>
            <w:rFonts w:ascii="Times" w:eastAsia="Cambria" w:hAnsi="Times" w:cs="Times New Roman"/>
            <w:b/>
          </w:rPr>
          <w:t xml:space="preserve"> upper bound on performance:</w:t>
        </w:r>
      </w:ins>
    </w:p>
    <w:p w14:paraId="3013B59F" w14:textId="69517EA0" w:rsidR="00490AF5" w:rsidRPr="00490AF5" w:rsidRDefault="00490AF5">
      <w:pPr>
        <w:pStyle w:val="ListParagraph"/>
        <w:numPr>
          <w:ilvl w:val="0"/>
          <w:numId w:val="11"/>
        </w:numPr>
        <w:rPr>
          <w:ins w:id="1018" w:author="Russell, Seth" w:date="2018-12-15T19:05:00Z"/>
          <w:rFonts w:ascii="Times" w:eastAsia="Cambria" w:hAnsi="Times" w:cs="Times New Roman"/>
          <w:rPrChange w:id="1019" w:author="Russell, Seth" w:date="2018-12-15T19:05:00Z">
            <w:rPr>
              <w:ins w:id="1020" w:author="Russell, Seth" w:date="2018-12-15T19:05:00Z"/>
            </w:rPr>
          </w:rPrChange>
        </w:rPr>
        <w:pPrChange w:id="1021" w:author="Russell, Seth" w:date="2018-12-15T19:05:00Z">
          <w:pPr/>
        </w:pPrChange>
      </w:pPr>
      <w:ins w:id="1022" w:author="Russell, Seth" w:date="2018-12-15T19:05:00Z">
        <w:r w:rsidRPr="00490AF5">
          <w:rPr>
            <w:rFonts w:ascii="Times" w:eastAsia="Cambria" w:hAnsi="Times" w:cs="Times New Roman"/>
            <w:rPrChange w:id="1023" w:author="Russell, Seth" w:date="2018-12-15T19:05:00Z">
              <w:rPr/>
            </w:rPrChange>
          </w:rPr>
          <w:t>Big O notation allows the comparison of theoretical performance of different algorithms</w:t>
        </w:r>
      </w:ins>
    </w:p>
    <w:p w14:paraId="7F2B671B" w14:textId="6DF9D59A" w:rsidR="00490AF5" w:rsidRDefault="00490AF5" w:rsidP="00490AF5">
      <w:pPr>
        <w:pStyle w:val="ListParagraph"/>
        <w:numPr>
          <w:ilvl w:val="0"/>
          <w:numId w:val="11"/>
        </w:numPr>
        <w:rPr>
          <w:ins w:id="1024" w:author="Russell, Seth" w:date="2018-12-15T19:06:00Z"/>
          <w:rFonts w:ascii="Times" w:eastAsia="Cambria" w:hAnsi="Times" w:cs="Times New Roman"/>
        </w:rPr>
      </w:pPr>
      <w:ins w:id="1025" w:author="Russell, Seth" w:date="2018-12-15T19:05:00Z">
        <w:r w:rsidRPr="00490AF5">
          <w:rPr>
            <w:rFonts w:ascii="Times" w:eastAsia="Cambria" w:hAnsi="Times" w:cs="Times New Roman"/>
            <w:rPrChange w:id="1026" w:author="Russell, Seth" w:date="2018-12-15T19:05:00Z">
              <w:rPr/>
            </w:rPrChange>
          </w:rPr>
          <w:t>Evaluate how many times blocks of code will run as input approaches infinity</w:t>
        </w:r>
      </w:ins>
    </w:p>
    <w:p w14:paraId="24847899" w14:textId="42377D0B" w:rsidR="00490AF5" w:rsidRPr="00490AF5" w:rsidRDefault="00490AF5">
      <w:pPr>
        <w:pStyle w:val="ListParagraph"/>
        <w:numPr>
          <w:ilvl w:val="0"/>
          <w:numId w:val="11"/>
        </w:numPr>
        <w:rPr>
          <w:ins w:id="1027" w:author="Russell, Seth" w:date="2018-12-15T19:05:00Z"/>
          <w:rFonts w:ascii="Times" w:eastAsia="Cambria" w:hAnsi="Times" w:cs="Times New Roman"/>
          <w:rPrChange w:id="1028" w:author="Russell, Seth" w:date="2018-12-15T19:05:00Z">
            <w:rPr>
              <w:ins w:id="1029" w:author="Russell, Seth" w:date="2018-12-15T19:05:00Z"/>
            </w:rPr>
          </w:rPrChange>
        </w:rPr>
        <w:pPrChange w:id="1030" w:author="Russell, Seth" w:date="2018-12-15T19:05:00Z">
          <w:pPr/>
        </w:pPrChange>
      </w:pPr>
      <w:ins w:id="1031" w:author="Russell, Seth" w:date="2018-12-15T19:06:00Z">
        <w:r>
          <w:rPr>
            <w:rFonts w:ascii="Times" w:eastAsia="Cambria" w:hAnsi="Times" w:cs="Times New Roman"/>
          </w:rPr>
          <w:lastRenderedPageBreak/>
          <w:t xml:space="preserve">Loops inside loops </w:t>
        </w:r>
      </w:ins>
      <w:ins w:id="1032" w:author="Russell, Seth" w:date="2018-12-15T19:07:00Z">
        <w:r>
          <w:rPr>
            <w:rFonts w:ascii="Times" w:eastAsia="Cambria" w:hAnsi="Times" w:cs="Times New Roman"/>
          </w:rPr>
          <w:t>are very slow as input approaches infinity</w:t>
        </w:r>
      </w:ins>
    </w:p>
    <w:p w14:paraId="57932012" w14:textId="77777777" w:rsidR="00490AF5" w:rsidRDefault="00490AF5" w:rsidP="00490AF5">
      <w:pPr>
        <w:rPr>
          <w:ins w:id="1033" w:author="Russell, Seth" w:date="2018-12-15T19:05:00Z"/>
          <w:rFonts w:ascii="Times" w:eastAsia="Cambria" w:hAnsi="Times" w:cs="Times New Roman"/>
        </w:rPr>
      </w:pPr>
    </w:p>
    <w:p w14:paraId="4242434E" w14:textId="46926DB8" w:rsidR="00490AF5" w:rsidRDefault="00490AF5" w:rsidP="00490AF5">
      <w:pPr>
        <w:rPr>
          <w:ins w:id="1034" w:author="Russell, Seth" w:date="2018-12-15T19:05:00Z"/>
          <w:rFonts w:ascii="Times" w:eastAsia="Cambria" w:hAnsi="Times" w:cs="Times New Roman"/>
        </w:rPr>
      </w:pPr>
      <w:ins w:id="1035" w:author="Russell, Seth" w:date="2018-12-15T19:05:00Z">
        <w:r w:rsidRPr="00490AF5">
          <w:rPr>
            <w:rFonts w:ascii="Times" w:eastAsia="Cambria" w:hAnsi="Times" w:cs="Times New Roman"/>
            <w:b/>
            <w:rPrChange w:id="1036" w:author="Russell, Seth" w:date="2018-12-15T19:05:00Z">
              <w:rPr>
                <w:rFonts w:ascii="Times" w:eastAsia="Cambria" w:hAnsi="Times" w:cs="Times New Roman"/>
              </w:rPr>
            </w:rPrChange>
          </w:rPr>
          <w:t xml:space="preserve">Discussion: </w:t>
        </w:r>
        <w:r w:rsidRPr="005C6BD8">
          <w:rPr>
            <w:rFonts w:ascii="Times" w:eastAsia="Cambria" w:hAnsi="Times" w:cs="Times New Roman"/>
          </w:rPr>
          <w:t xml:space="preserve">Big O notation is a method for mathematically determining the upper bound on performance of a block of code without </w:t>
        </w:r>
        <w:r>
          <w:rPr>
            <w:rFonts w:ascii="Times" w:eastAsia="Cambria" w:hAnsi="Times" w:cs="Times New Roman"/>
          </w:rPr>
          <w:t>consideration for</w:t>
        </w:r>
        <w:r w:rsidRPr="005C6BD8">
          <w:rPr>
            <w:rFonts w:ascii="Times" w:eastAsia="Cambria" w:hAnsi="Times" w:cs="Times New Roman"/>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ins>
    </w:p>
    <w:p w14:paraId="031CEF57" w14:textId="77777777" w:rsidR="00490AF5" w:rsidRPr="005C6BD8" w:rsidRDefault="00490AF5" w:rsidP="00490AF5">
      <w:pPr>
        <w:rPr>
          <w:ins w:id="1037" w:author="Russell, Seth" w:date="2018-12-15T19:05:00Z"/>
          <w:rFonts w:ascii="Times" w:eastAsia="Cambria" w:hAnsi="Times" w:cs="Times New Roman"/>
        </w:rPr>
      </w:pPr>
    </w:p>
    <w:p w14:paraId="08169495" w14:textId="796CC7F2" w:rsidR="00490AF5" w:rsidRDefault="00490AF5" w:rsidP="00490AF5">
      <w:pPr>
        <w:rPr>
          <w:ins w:id="1038" w:author="Russell, Seth" w:date="2018-12-15T19:05:00Z"/>
          <w:rFonts w:ascii="Times" w:eastAsia="Cambria" w:hAnsi="Times" w:cs="Times New Roman"/>
        </w:rPr>
      </w:pPr>
      <w:ins w:id="1039" w:author="Russell, Seth" w:date="2018-12-15T19:05:00Z">
        <w:r w:rsidRPr="005C6BD8">
          <w:rPr>
            <w:rFonts w:ascii="Times" w:eastAsia="Cambria" w:hAnsi="Times" w:cs="Times New Roman"/>
          </w:rPr>
          <w:t xml:space="preserve">The basic steps for evaluating the upper bound of performance of a block of software code is to evaluate what code will run as n approaches infinity. Items that are constant time (regardless of if they run once or x times independent of input) are reduced down to </w:t>
        </w:r>
        <w:proofErr w:type="gramStart"/>
        <w:r w:rsidRPr="005C6BD8">
          <w:rPr>
            <w:rFonts w:ascii="Times" w:eastAsia="Cambria" w:hAnsi="Times" w:cs="Times New Roman"/>
          </w:rPr>
          <w:t>O(</w:t>
        </w:r>
        <w:proofErr w:type="gramEnd"/>
        <w:r w:rsidRPr="005C6BD8">
          <w:rPr>
            <w:rFonts w:ascii="Times" w:eastAsia="Cambria" w:hAnsi="Times" w:cs="Times New Roman"/>
          </w:rPr>
          <w:t>1). The key factors that contribute to Big O are loops – a single for loop or similar construct through recursion that runs once for all n is O(n); a nested for loop would be O(n</w:t>
        </w:r>
        <w:r w:rsidRPr="005C6BD8">
          <w:rPr>
            <w:rFonts w:ascii="Times" w:eastAsia="Cambria" w:hAnsi="Times" w:cs="Times New Roman"/>
            <w:vertAlign w:val="superscript"/>
          </w:rPr>
          <w:t>2</w:t>
        </w:r>
        <w:r w:rsidRPr="005C6BD8">
          <w:rPr>
            <w:rFonts w:ascii="Times" w:eastAsia="Cambria" w:hAnsi="Times" w:cs="Times New Roman"/>
          </w:rPr>
          <w:t xml:space="preserve">). When calculating Big O for a code block, function, or software system, lower order terms are ignored, and just the largest Big O notation is used; for example if a code block is </w:t>
        </w:r>
        <w:proofErr w:type="gramStart"/>
        <w:r w:rsidRPr="005C6BD8">
          <w:rPr>
            <w:rFonts w:ascii="Times" w:eastAsia="Cambria" w:hAnsi="Times" w:cs="Times New Roman"/>
          </w:rPr>
          <w:t>O(</w:t>
        </w:r>
        <w:proofErr w:type="gramEnd"/>
        <w:r w:rsidRPr="005C6BD8">
          <w:rPr>
            <w:rFonts w:ascii="Times" w:eastAsia="Cambria" w:hAnsi="Times" w:cs="Times New Roman"/>
          </w:rPr>
          <w:t>1) + O(n) + O(n</w:t>
        </w:r>
        <w:r w:rsidRPr="005C6BD8">
          <w:rPr>
            <w:rFonts w:ascii="Times" w:eastAsia="Cambria" w:hAnsi="Times" w:cs="Times New Roman"/>
            <w:vertAlign w:val="superscript"/>
          </w:rPr>
          <w:t>3</w:t>
        </w:r>
        <w:r w:rsidRPr="005C6BD8">
          <w:rPr>
            <w:rFonts w:ascii="Times" w:eastAsia="Cambria" w:hAnsi="Times" w:cs="Times New Roman"/>
          </w:rPr>
          <w:t>) it would be denoted as O(n</w:t>
        </w:r>
        <w:r w:rsidRPr="005C6BD8">
          <w:rPr>
            <w:rFonts w:ascii="Times" w:eastAsia="Cambria" w:hAnsi="Times" w:cs="Times New Roman"/>
            <w:vertAlign w:val="superscript"/>
          </w:rPr>
          <w:t>3</w:t>
        </w:r>
        <w:r w:rsidRPr="005C6BD8">
          <w:rPr>
            <w:rFonts w:ascii="Times" w:eastAsia="Cambria" w:hAnsi="Times" w:cs="Times New Roman"/>
          </w:rPr>
          <w:t>).</w:t>
        </w:r>
      </w:ins>
    </w:p>
    <w:p w14:paraId="654EBF8B" w14:textId="77777777" w:rsidR="00490AF5" w:rsidRPr="005C6BD8" w:rsidRDefault="00490AF5" w:rsidP="00490AF5">
      <w:pPr>
        <w:rPr>
          <w:ins w:id="1040" w:author="Russell, Seth" w:date="2018-12-15T19:05:00Z"/>
          <w:rFonts w:ascii="Times" w:eastAsia="Cambria" w:hAnsi="Times" w:cs="Times New Roman"/>
        </w:rPr>
      </w:pPr>
    </w:p>
    <w:p w14:paraId="191716CC" w14:textId="77777777" w:rsidR="00490AF5" w:rsidRDefault="00490AF5" w:rsidP="00490AF5">
      <w:pPr>
        <w:rPr>
          <w:ins w:id="1041" w:author="Russell, Seth" w:date="2018-12-15T19:05:00Z"/>
          <w:rFonts w:ascii="Times" w:eastAsia="Cambria" w:hAnsi="Times" w:cs="Times New Roman"/>
        </w:rPr>
      </w:pPr>
      <w:ins w:id="1042" w:author="Russell, Seth" w:date="2018-12-15T19:05:00Z">
        <w:r w:rsidRPr="005C6BD8">
          <w:rPr>
            <w:rFonts w:ascii="Times" w:eastAsia="Cambria" w:hAnsi="Times" w:cs="Times New Roman"/>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ins>
    </w:p>
    <w:p w14:paraId="25D25C77" w14:textId="77777777" w:rsidR="00490AF5" w:rsidRPr="005C6BD8" w:rsidRDefault="00490AF5" w:rsidP="00490AF5">
      <w:pPr>
        <w:rPr>
          <w:ins w:id="1043" w:author="Russell, Seth" w:date="2018-12-15T19:05:00Z"/>
          <w:rFonts w:ascii="Times" w:eastAsia="Cambria" w:hAnsi="Times" w:cs="Times New Roman"/>
        </w:rPr>
      </w:pPr>
    </w:p>
    <w:p w14:paraId="1231F83B" w14:textId="77777777" w:rsidR="00490AF5" w:rsidRPr="005C6BD8" w:rsidRDefault="00490AF5" w:rsidP="00490AF5">
      <w:pPr>
        <w:numPr>
          <w:ilvl w:val="0"/>
          <w:numId w:val="8"/>
        </w:numPr>
        <w:contextualSpacing w:val="0"/>
        <w:rPr>
          <w:ins w:id="1044" w:author="Russell, Seth" w:date="2018-12-15T19:05:00Z"/>
          <w:rFonts w:ascii="Times" w:eastAsia="Cambria" w:hAnsi="Times" w:cs="Times New Roman"/>
        </w:rPr>
      </w:pPr>
      <w:ins w:id="1045" w:author="Russell, Seth" w:date="2018-12-15T19:05:00Z">
        <w:r w:rsidRPr="005C6BD8">
          <w:rPr>
            <w:rFonts w:ascii="Times" w:eastAsia="Cambria" w:hAnsi="Times" w:cs="Times New Roman"/>
          </w:rPr>
          <w:t>Constants matter when choosing an algorithm - for example if one algorithm is O(56n</w:t>
        </w:r>
        <w:r w:rsidRPr="005C6BD8">
          <w:rPr>
            <w:rFonts w:ascii="Times" w:eastAsia="Cambria" w:hAnsi="Times" w:cs="Times New Roman"/>
            <w:vertAlign w:val="superscript"/>
          </w:rPr>
          <w:t>2</w:t>
        </w:r>
        <w:r w:rsidRPr="005C6BD8">
          <w:rPr>
            <w:rFonts w:ascii="Times" w:eastAsia="Cambria" w:hAnsi="Times" w:cs="Times New Roman"/>
          </w:rPr>
          <w:t>), there exists some n where O(n</w:t>
        </w:r>
        <w:r w:rsidRPr="005C6BD8">
          <w:rPr>
            <w:rFonts w:ascii="Times" w:eastAsia="Cambria" w:hAnsi="Times" w:cs="Times New Roman"/>
            <w:vertAlign w:val="superscript"/>
          </w:rPr>
          <w:t>3</w:t>
        </w:r>
        <w:r w:rsidRPr="005C6BD8">
          <w:rPr>
            <w:rFonts w:ascii="Times" w:eastAsia="Cambria" w:hAnsi="Times" w:cs="Times New Roman"/>
          </w:rPr>
          <w:t>) is faster.</w:t>
        </w:r>
      </w:ins>
    </w:p>
    <w:p w14:paraId="220CAF59" w14:textId="3811032C" w:rsidR="00490AF5" w:rsidRPr="005C6BD8" w:rsidRDefault="00490AF5" w:rsidP="00490AF5">
      <w:pPr>
        <w:numPr>
          <w:ilvl w:val="0"/>
          <w:numId w:val="8"/>
        </w:numPr>
        <w:contextualSpacing w:val="0"/>
        <w:rPr>
          <w:ins w:id="1046" w:author="Russell, Seth" w:date="2018-12-15T19:05:00Z"/>
          <w:rFonts w:ascii="Times" w:eastAsia="Cambria" w:hAnsi="Times" w:cs="Times New Roman"/>
        </w:rPr>
      </w:pPr>
      <w:ins w:id="1047" w:author="Russell, Seth" w:date="2018-12-15T19:05:00Z">
        <w:r w:rsidRPr="005C6BD8">
          <w:rPr>
            <w:rFonts w:ascii="Times" w:eastAsia="Cambria" w:hAnsi="Times" w:cs="Times New Roman"/>
          </w:rPr>
          <w:t>Average or best case run time might be more relevant.</w:t>
        </w:r>
      </w:ins>
    </w:p>
    <w:p w14:paraId="5C8D01C6" w14:textId="3FA4DC3D" w:rsidR="00490AF5" w:rsidRPr="00490AF5" w:rsidRDefault="00490AF5" w:rsidP="00490AF5">
      <w:pPr>
        <w:numPr>
          <w:ilvl w:val="0"/>
          <w:numId w:val="8"/>
        </w:numPr>
        <w:contextualSpacing w:val="0"/>
        <w:rPr>
          <w:ins w:id="1048" w:author="Russell, Seth" w:date="2018-12-15T19:06:00Z"/>
          <w:rFonts w:ascii="Times" w:eastAsia="Times New Roman" w:hAnsi="Times" w:cs="Times New Roman"/>
          <w:rPrChange w:id="1049" w:author="Russell, Seth" w:date="2018-12-15T19:06:00Z">
            <w:rPr>
              <w:ins w:id="1050" w:author="Russell, Seth" w:date="2018-12-15T19:06:00Z"/>
              <w:rFonts w:ascii="Times" w:eastAsia="Cambria" w:hAnsi="Times" w:cs="Times New Roman"/>
            </w:rPr>
          </w:rPrChange>
        </w:rPr>
      </w:pPr>
      <w:ins w:id="1051" w:author="Russell, Seth" w:date="2018-12-15T19:05:00Z">
        <w:r w:rsidRPr="005C6BD8">
          <w:rPr>
            <w:rFonts w:ascii="Times" w:eastAsia="Cambria" w:hAnsi="Times" w:cs="Times New Roman"/>
          </w:rPr>
          <w:t xml:space="preserve">Big O evaluation of algorithms in high level languages </w:t>
        </w:r>
        <w:del w:id="1052" w:author="Tell Bennett" w:date="2018-12-20T11:17:00Z">
          <w:r w:rsidRPr="005C6BD8" w:rsidDel="00347B9F">
            <w:rPr>
              <w:rFonts w:ascii="Times" w:eastAsia="Cambria" w:hAnsi="Times" w:cs="Times New Roman"/>
            </w:rPr>
            <w:delText>are</w:delText>
          </w:r>
        </w:del>
      </w:ins>
      <w:ins w:id="1053" w:author="Tell Bennett" w:date="2018-12-20T11:17:00Z">
        <w:r w:rsidR="00347B9F">
          <w:rPr>
            <w:rFonts w:ascii="Times" w:eastAsia="Cambria" w:hAnsi="Times" w:cs="Times New Roman"/>
          </w:rPr>
          <w:t>is</w:t>
        </w:r>
      </w:ins>
      <w:ins w:id="1054" w:author="Russell, Seth" w:date="2018-12-15T19:05:00Z">
        <w:r w:rsidRPr="005C6BD8">
          <w:rPr>
            <w:rFonts w:ascii="Times" w:eastAsia="Cambria" w:hAnsi="Times" w:cs="Times New Roman"/>
          </w:rPr>
          <w:t xml:space="preserve"> often hard to quantify.</w:t>
        </w:r>
      </w:ins>
    </w:p>
    <w:p w14:paraId="4613CF74" w14:textId="77777777" w:rsidR="00490AF5" w:rsidRPr="005C6BD8" w:rsidRDefault="00490AF5">
      <w:pPr>
        <w:contextualSpacing w:val="0"/>
        <w:rPr>
          <w:ins w:id="1055" w:author="Russell, Seth" w:date="2018-12-15T19:05:00Z"/>
          <w:rFonts w:ascii="Times" w:eastAsia="Times New Roman" w:hAnsi="Times" w:cs="Times New Roman"/>
        </w:rPr>
        <w:pPrChange w:id="1056" w:author="Russell, Seth" w:date="2018-12-15T19:06:00Z">
          <w:pPr/>
        </w:pPrChange>
      </w:pPr>
    </w:p>
    <w:p w14:paraId="2889F341" w14:textId="29123E01" w:rsidR="00490AF5" w:rsidRDefault="00490AF5" w:rsidP="00490AF5">
      <w:pPr>
        <w:rPr>
          <w:ins w:id="1057" w:author="Russell, Seth" w:date="2018-12-15T19:05:00Z"/>
          <w:rFonts w:ascii="Times" w:eastAsia="Cambria" w:hAnsi="Times" w:cs="Times New Roman"/>
        </w:rPr>
      </w:pPr>
      <w:ins w:id="1058" w:author="Russell, Seth" w:date="2018-12-15T19:05:00Z">
        <w:r w:rsidRPr="005C6BD8">
          <w:rPr>
            <w:rFonts w:ascii="Times" w:eastAsia="Cambria" w:hAnsi="Times" w:cs="Times New Roman"/>
          </w:rPr>
          <w:t xml:space="preserve">For additional details on Big O notation, see the excellent and broadly understandable introduction to Big O notation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5RPPbaje","properties":{"formattedCitation":"(Abrahms, 2016)","plainCitation":"(Abrahms, 2016)","noteIndex":0},"citationItems":[{"id":1695,"uris":["http://zotero.org/users/2180197/items/F3R4DHGT"],"uri":["http://zotero.org/users/2180197/items/F3R4DHGT"],"itemData":{"id":1695,"type":"webpage","title":"Big-O notation explained by a self-taught programmer","URL":"https://justin.abrah.ms/computer-science/big-o-notation-explained.html","author":[{"family":"Abrahms","given":"Justin"}],"issued":{"date-parts":[["2016",11,2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Abrahms, 2016)</w:t>
        </w:r>
        <w:r w:rsidRPr="005C6BD8">
          <w:rPr>
            <w:rFonts w:ascii="Times" w:eastAsia="Cambria" w:hAnsi="Times" w:cs="Times New Roman"/>
          </w:rPr>
          <w:fldChar w:fldCharType="end"/>
        </w:r>
        <w:r w:rsidRPr="005C6BD8">
          <w:rPr>
            <w:rFonts w:ascii="Times" w:eastAsia="Cambria" w:hAnsi="Times" w:cs="Times New Roman"/>
          </w:rPr>
          <w:t>.</w:t>
        </w:r>
      </w:ins>
    </w:p>
    <w:p w14:paraId="0B42637C" w14:textId="4143A3A1" w:rsidR="00490AF5" w:rsidRDefault="00490AF5" w:rsidP="00A80936">
      <w:pPr>
        <w:contextualSpacing w:val="0"/>
        <w:rPr>
          <w:ins w:id="1059" w:author="Russell, Seth" w:date="2018-12-15T19:07:00Z"/>
          <w:rFonts w:ascii="Times" w:eastAsia="Cambria" w:hAnsi="Times" w:cs="Times New Roman"/>
          <w:szCs w:val="24"/>
        </w:rPr>
      </w:pPr>
    </w:p>
    <w:p w14:paraId="7CA6100B" w14:textId="442C5467" w:rsidR="00490AF5" w:rsidRDefault="00490AF5" w:rsidP="00490AF5">
      <w:pPr>
        <w:rPr>
          <w:ins w:id="1060" w:author="Russell, Seth" w:date="2018-12-15T19:07:00Z"/>
          <w:rFonts w:ascii="Times" w:eastAsia="Cambria" w:hAnsi="Times" w:cs="Times New Roman"/>
          <w:b/>
        </w:rPr>
      </w:pPr>
      <w:ins w:id="1061" w:author="Russell, Seth" w:date="2018-12-15T19:07: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profiling and benchmarking</w:t>
        </w:r>
        <w:r>
          <w:rPr>
            <w:rFonts w:ascii="Times" w:eastAsia="Cambria" w:hAnsi="Times" w:cs="Times New Roman"/>
            <w:b/>
          </w:rPr>
          <w:t>:</w:t>
        </w:r>
      </w:ins>
    </w:p>
    <w:p w14:paraId="07F5661C" w14:textId="77777777" w:rsidR="00490AF5" w:rsidRPr="00490AF5" w:rsidRDefault="00490AF5" w:rsidP="00490AF5">
      <w:pPr>
        <w:pStyle w:val="ListParagraph"/>
        <w:numPr>
          <w:ilvl w:val="0"/>
          <w:numId w:val="8"/>
        </w:numPr>
        <w:contextualSpacing w:val="0"/>
        <w:rPr>
          <w:ins w:id="1062" w:author="Russell, Seth" w:date="2018-12-15T19:11:00Z"/>
          <w:rFonts w:ascii="Times" w:eastAsia="Cambria" w:hAnsi="Times" w:cs="Times New Roman"/>
          <w:szCs w:val="24"/>
        </w:rPr>
      </w:pPr>
      <w:ins w:id="1063" w:author="Russell, Seth" w:date="2018-12-15T19:11:00Z">
        <w:r>
          <w:rPr>
            <w:rFonts w:ascii="Times" w:eastAsia="Cambria" w:hAnsi="Times" w:cs="Times New Roman"/>
          </w:rPr>
          <w:t>P</w:t>
        </w:r>
        <w:r w:rsidRPr="005C6BD8">
          <w:rPr>
            <w:rFonts w:ascii="Times" w:eastAsia="Cambria" w:hAnsi="Times" w:cs="Times New Roman"/>
          </w:rPr>
          <w:t>rofil</w:t>
        </w:r>
        <w:r>
          <w:rPr>
            <w:rFonts w:ascii="Times" w:eastAsia="Cambria" w:hAnsi="Times" w:cs="Times New Roman"/>
          </w:rPr>
          <w:t>e code</w:t>
        </w:r>
        <w:r w:rsidRPr="005C6BD8">
          <w:rPr>
            <w:rFonts w:ascii="Times" w:eastAsia="Cambria" w:hAnsi="Times" w:cs="Times New Roman"/>
          </w:rPr>
          <w:t xml:space="preserve"> to find bottlenecks</w:t>
        </w:r>
      </w:ins>
    </w:p>
    <w:p w14:paraId="6C5B058E" w14:textId="77777777" w:rsidR="00490AF5" w:rsidRDefault="00490AF5" w:rsidP="00490AF5">
      <w:pPr>
        <w:pStyle w:val="ListParagraph"/>
        <w:numPr>
          <w:ilvl w:val="0"/>
          <w:numId w:val="8"/>
        </w:numPr>
        <w:contextualSpacing w:val="0"/>
        <w:rPr>
          <w:ins w:id="1064" w:author="Russell, Seth" w:date="2018-12-15T19:11:00Z"/>
          <w:rFonts w:ascii="Times" w:eastAsia="Cambria" w:hAnsi="Times" w:cs="Times New Roman"/>
        </w:rPr>
      </w:pPr>
      <w:ins w:id="1065" w:author="Russell, Seth" w:date="2018-12-15T19:11:00Z">
        <w:r>
          <w:rPr>
            <w:rFonts w:ascii="Times" w:eastAsia="Cambria" w:hAnsi="Times" w:cs="Times New Roman"/>
          </w:rPr>
          <w:t>Modify code to address largest items from profiling</w:t>
        </w:r>
      </w:ins>
    </w:p>
    <w:p w14:paraId="7AF0FA10" w14:textId="77777777" w:rsidR="00490AF5" w:rsidRDefault="00490AF5" w:rsidP="00490AF5">
      <w:pPr>
        <w:pStyle w:val="ListParagraph"/>
        <w:numPr>
          <w:ilvl w:val="0"/>
          <w:numId w:val="8"/>
        </w:numPr>
        <w:contextualSpacing w:val="0"/>
        <w:rPr>
          <w:ins w:id="1066" w:author="Russell, Seth" w:date="2018-12-15T19:11:00Z"/>
          <w:rFonts w:ascii="Times" w:eastAsia="Cambria" w:hAnsi="Times" w:cs="Times New Roman"/>
        </w:rPr>
      </w:pPr>
      <w:ins w:id="1067" w:author="Russell, Seth" w:date="2018-12-15T19:11:00Z">
        <w:r>
          <w:rPr>
            <w:rFonts w:ascii="Times" w:eastAsia="Cambria" w:hAnsi="Times" w:cs="Times New Roman"/>
          </w:rPr>
          <w:t>Run tests to make sure functionality isn’t affected</w:t>
        </w:r>
      </w:ins>
    </w:p>
    <w:p w14:paraId="34130EFD" w14:textId="5ED9C6D6" w:rsidR="00490AF5" w:rsidRPr="00490AF5" w:rsidRDefault="00490AF5" w:rsidP="00490AF5">
      <w:pPr>
        <w:pStyle w:val="ListParagraph"/>
        <w:numPr>
          <w:ilvl w:val="0"/>
          <w:numId w:val="8"/>
        </w:numPr>
        <w:contextualSpacing w:val="0"/>
        <w:rPr>
          <w:ins w:id="1068" w:author="Russell, Seth" w:date="2018-12-15T19:11:00Z"/>
          <w:rFonts w:ascii="Times" w:eastAsia="Cambria" w:hAnsi="Times" w:cs="Times New Roman"/>
          <w:szCs w:val="24"/>
        </w:rPr>
      </w:pPr>
      <w:ins w:id="1069" w:author="Russell, Seth" w:date="2018-12-15T19:11:00Z">
        <w:r>
          <w:rPr>
            <w:rFonts w:ascii="Times" w:eastAsia="Cambria" w:hAnsi="Times" w:cs="Times New Roman"/>
          </w:rPr>
          <w:t>R</w:t>
        </w:r>
        <w:r w:rsidRPr="005C6BD8">
          <w:rPr>
            <w:rFonts w:ascii="Times" w:eastAsia="Cambria" w:hAnsi="Times" w:cs="Times New Roman"/>
          </w:rPr>
          <w:t>epeat</w:t>
        </w:r>
        <w:del w:id="1070" w:author="Tell Bennett" w:date="2018-12-20T11:18:00Z">
          <w:r w:rsidRPr="005C6BD8" w:rsidDel="00347B9F">
            <w:rPr>
              <w:rFonts w:ascii="Times" w:eastAsia="Cambria" w:hAnsi="Times" w:cs="Times New Roman"/>
            </w:rPr>
            <w:delText>i</w:delText>
          </w:r>
        </w:del>
        <w:del w:id="1071" w:author="Tell Bennett" w:date="2018-12-20T11:17:00Z">
          <w:r w:rsidRPr="005C6BD8" w:rsidDel="00347B9F">
            <w:rPr>
              <w:rFonts w:ascii="Times" w:eastAsia="Cambria" w:hAnsi="Times" w:cs="Times New Roman"/>
            </w:rPr>
            <w:delText>ng</w:delText>
          </w:r>
        </w:del>
        <w:r w:rsidRPr="005C6BD8">
          <w:rPr>
            <w:rFonts w:ascii="Times" w:eastAsia="Cambria" w:hAnsi="Times" w:cs="Times New Roman"/>
          </w:rPr>
          <w:t xml:space="preserve"> process </w:t>
        </w:r>
        <w:r>
          <w:rPr>
            <w:rFonts w:ascii="Times" w:eastAsia="Cambria" w:hAnsi="Times" w:cs="Times New Roman"/>
          </w:rPr>
          <w:t>if gains are made and additional performance improvements are necessary.</w:t>
        </w:r>
      </w:ins>
    </w:p>
    <w:p w14:paraId="63ADD7B5" w14:textId="28D5BD76" w:rsidR="00490AF5" w:rsidRDefault="00490AF5" w:rsidP="00490AF5">
      <w:pPr>
        <w:contextualSpacing w:val="0"/>
        <w:rPr>
          <w:ins w:id="1072" w:author="Russell, Seth" w:date="2018-12-15T19:11:00Z"/>
          <w:rFonts w:ascii="Times" w:eastAsia="Cambria" w:hAnsi="Times" w:cs="Times New Roman"/>
          <w:szCs w:val="24"/>
        </w:rPr>
      </w:pPr>
    </w:p>
    <w:p w14:paraId="4C4EE9AB" w14:textId="77777777" w:rsidR="00490AF5" w:rsidRDefault="00490AF5" w:rsidP="00490AF5">
      <w:pPr>
        <w:rPr>
          <w:ins w:id="1073" w:author="Russell, Seth" w:date="2018-12-15T19:12:00Z"/>
          <w:rFonts w:ascii="Times" w:eastAsia="Cambria" w:hAnsi="Times" w:cs="Times New Roman"/>
        </w:rPr>
      </w:pPr>
      <w:ins w:id="1074" w:author="Russell, Seth" w:date="2018-12-15T19:11:00Z">
        <w:r w:rsidRPr="00490AF5">
          <w:rPr>
            <w:rFonts w:ascii="Times" w:eastAsia="Cambria" w:hAnsi="Times" w:cs="Times New Roman"/>
            <w:b/>
            <w:szCs w:val="24"/>
            <w:rPrChange w:id="1075" w:author="Russell, Seth" w:date="2018-12-15T19:11:00Z">
              <w:rPr>
                <w:rFonts w:ascii="Times" w:eastAsia="Cambria" w:hAnsi="Times" w:cs="Times New Roman"/>
                <w:szCs w:val="24"/>
              </w:rPr>
            </w:rPrChange>
          </w:rPr>
          <w:t>Discussion:</w:t>
        </w:r>
        <w:r>
          <w:rPr>
            <w:rFonts w:ascii="Times" w:eastAsia="Cambria" w:hAnsi="Times" w:cs="Times New Roman"/>
            <w:b/>
            <w:szCs w:val="24"/>
          </w:rPr>
          <w:t xml:space="preserve"> </w:t>
        </w:r>
      </w:ins>
      <w:ins w:id="1076" w:author="Russell, Seth" w:date="2018-12-15T19:12:00Z">
        <w:r w:rsidRPr="005C6BD8">
          <w:rPr>
            <w:rFonts w:ascii="Times" w:eastAsia="Cambria" w:hAnsi="Times" w:cs="Times New Roman"/>
          </w:rPr>
          <w:t xml:space="preserve">As discussed throughout this section, optimization is a key aspect of software development, especially with respect to large datasets. Although identification of performance </w:t>
        </w:r>
        <w:r w:rsidRPr="005C6BD8">
          <w:rPr>
            <w:rFonts w:ascii="Times" w:eastAsia="Cambria" w:hAnsi="Times" w:cs="Times New Roman"/>
          </w:rPr>
          <w:lastRenderedPageBreak/>
          <w:t>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w:t>
        </w:r>
        <w:r>
          <w:rPr>
            <w:rFonts w:ascii="Times" w:eastAsia="Cambria" w:hAnsi="Times" w:cs="Times New Roman"/>
          </w:rPr>
          <w:t xml:space="preserve"> </w:t>
        </w:r>
        <w:r w:rsidRPr="00567A0C">
          <w:rPr>
            <w:rFonts w:ascii="Consolas" w:eastAsia="Cambria" w:hAnsi="Consolas" w:cs="Consolas"/>
            <w:rPrChange w:id="1077" w:author="Russell, Seth" w:date="2018-12-20T17:10:00Z">
              <w:rPr>
                <w:rFonts w:ascii="Times" w:eastAsia="Cambria" w:hAnsi="Times" w:cs="Times New Roman"/>
              </w:rPr>
            </w:rPrChange>
          </w:rPr>
          <w:t>bench</w:t>
        </w:r>
        <w:r>
          <w:rPr>
            <w:rFonts w:ascii="Times" w:eastAsia="Cambria" w:hAnsi="Times" w:cs="Times New Roman"/>
          </w:rPr>
          <w:t xml:space="preserve">, </w:t>
        </w:r>
        <w:proofErr w:type="spellStart"/>
        <w:r w:rsidRPr="00567A0C">
          <w:rPr>
            <w:rFonts w:ascii="Consolas" w:eastAsia="Cambria" w:hAnsi="Consolas" w:cs="Consolas"/>
            <w:rPrChange w:id="1078" w:author="Russell, Seth" w:date="2018-12-20T17:10:00Z">
              <w:rPr>
                <w:rFonts w:ascii="Times" w:eastAsia="Cambria" w:hAnsi="Times" w:cs="Times New Roman"/>
              </w:rPr>
            </w:rPrChange>
          </w:rPr>
          <w:t>benchr</w:t>
        </w:r>
        <w:proofErr w:type="spellEnd"/>
        <w:r>
          <w:rPr>
            <w:rFonts w:ascii="Times" w:eastAsia="Cambria" w:hAnsi="Times" w:cs="Times New Roman"/>
          </w:rPr>
          <w:t>,</w:t>
        </w:r>
        <w:r w:rsidRPr="005C6BD8">
          <w:rPr>
            <w:rFonts w:ascii="Times" w:eastAsia="Cambria" w:hAnsi="Times" w:cs="Times New Roman"/>
          </w:rPr>
          <w:t xml:space="preserve"> </w:t>
        </w:r>
        <w:r w:rsidRPr="00567A0C">
          <w:rPr>
            <w:rFonts w:ascii="Consolas" w:eastAsia="Cambria" w:hAnsi="Consolas" w:cs="Consolas"/>
            <w:rPrChange w:id="1079" w:author="Russell, Seth" w:date="2018-12-20T17:10:00Z">
              <w:rPr>
                <w:rFonts w:ascii="Times" w:eastAsia="Cambria" w:hAnsi="Times" w:cs="Times New Roman"/>
              </w:rPr>
            </w:rPrChange>
          </w:rPr>
          <w:t>microbenchmark</w:t>
        </w:r>
        <w:r w:rsidRPr="005C6BD8">
          <w:rPr>
            <w:rFonts w:ascii="Times" w:eastAsia="Cambria" w:hAnsi="Times" w:cs="Times New Roman"/>
          </w:rPr>
          <w:t xml:space="preserve">, </w:t>
        </w:r>
        <w:proofErr w:type="spellStart"/>
        <w:r w:rsidRPr="00567A0C">
          <w:rPr>
            <w:rFonts w:ascii="Consolas" w:eastAsia="Cambria" w:hAnsi="Consolas" w:cs="Consolas"/>
            <w:rPrChange w:id="1080" w:author="Russell, Seth" w:date="2018-12-20T17:10:00Z">
              <w:rPr>
                <w:rFonts w:ascii="Times" w:eastAsia="Cambria" w:hAnsi="Times" w:cs="Times New Roman"/>
              </w:rPr>
            </w:rPrChange>
          </w:rPr>
          <w:t>tictoc</w:t>
        </w:r>
        <w:proofErr w:type="spellEnd"/>
        <w:r w:rsidRPr="005C6BD8">
          <w:rPr>
            <w:rFonts w:ascii="Times" w:eastAsia="Cambria" w:hAnsi="Times" w:cs="Times New Roman"/>
          </w:rPr>
          <w:t xml:space="preserve">, </w:t>
        </w:r>
        <w:proofErr w:type="spellStart"/>
        <w:r w:rsidRPr="00567A0C">
          <w:rPr>
            <w:rFonts w:ascii="Consolas" w:eastAsia="Cambria" w:hAnsi="Consolas" w:cs="Consolas"/>
            <w:rPrChange w:id="1081" w:author="Russell, Seth" w:date="2018-12-20T17:10:00Z">
              <w:rPr>
                <w:rFonts w:ascii="Times" w:eastAsia="Cambria" w:hAnsi="Times" w:cs="Times New Roman"/>
              </w:rPr>
            </w:rPrChange>
          </w:rPr>
          <w:t>Rprof</w:t>
        </w:r>
        <w:proofErr w:type="spellEnd"/>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R Core Team, 2018)</w:t>
        </w:r>
        <w:r w:rsidRPr="005C6BD8">
          <w:rPr>
            <w:rFonts w:ascii="Times" w:eastAsia="Cambria" w:hAnsi="Times" w:cs="Times New Roman"/>
          </w:rPr>
          <w:fldChar w:fldCharType="end"/>
        </w:r>
        <w:r w:rsidRPr="005C6BD8">
          <w:rPr>
            <w:rFonts w:ascii="Times" w:eastAsia="Cambria" w:hAnsi="Times" w:cs="Times New Roman"/>
          </w:rPr>
          <w:t>, </w:t>
        </w:r>
        <w:proofErr w:type="spellStart"/>
        <w:r w:rsidRPr="00567A0C">
          <w:rPr>
            <w:rFonts w:ascii="Consolas" w:eastAsia="Cambria" w:hAnsi="Consolas" w:cs="Consolas"/>
            <w:rPrChange w:id="1082" w:author="Russell, Seth" w:date="2018-12-20T17:10:00Z">
              <w:rPr>
                <w:rFonts w:ascii="Times" w:eastAsia="Cambria" w:hAnsi="Times" w:cs="Times New Roman"/>
              </w:rPr>
            </w:rPrChange>
          </w:rPr>
          <w:t>proftools</w:t>
        </w:r>
        <w:proofErr w:type="spellEnd"/>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Tierney &amp; Jarjour, 2016)</w:t>
        </w:r>
        <w:r w:rsidRPr="005C6BD8">
          <w:rPr>
            <w:rFonts w:ascii="Times" w:eastAsia="Cambria" w:hAnsi="Times" w:cs="Times New Roman"/>
          </w:rPr>
          <w:fldChar w:fldCharType="end"/>
        </w:r>
        <w:r w:rsidRPr="005C6BD8">
          <w:rPr>
            <w:rFonts w:ascii="Times" w:eastAsia="Cambria" w:hAnsi="Times" w:cs="Times New Roman"/>
          </w:rPr>
          <w:t xml:space="preserve">, and </w:t>
        </w:r>
        <w:proofErr w:type="spellStart"/>
        <w:r w:rsidRPr="00567A0C">
          <w:rPr>
            <w:rFonts w:ascii="Consolas" w:eastAsia="Cambria" w:hAnsi="Consolas" w:cs="Consolas"/>
            <w:rPrChange w:id="1083" w:author="Russell, Seth" w:date="2018-12-20T17:10:00Z">
              <w:rPr>
                <w:rFonts w:ascii="Times" w:eastAsia="Cambria" w:hAnsi="Times" w:cs="Times New Roman"/>
              </w:rPr>
            </w:rPrChange>
          </w:rPr>
          <w:t>profvis</w:t>
        </w:r>
        <w:proofErr w:type="spellEnd"/>
        <w:r w:rsidRPr="005C6BD8">
          <w:rPr>
            <w:rFonts w:ascii="Times" w:eastAsia="Cambria" w:hAnsi="Times" w:cs="Times New Roman"/>
          </w:rPr>
          <w:t>.</w:t>
        </w:r>
      </w:ins>
    </w:p>
    <w:p w14:paraId="0A671D51" w14:textId="77777777" w:rsidR="00490AF5" w:rsidRPr="005C6BD8" w:rsidRDefault="00490AF5" w:rsidP="00490AF5">
      <w:pPr>
        <w:rPr>
          <w:ins w:id="1084" w:author="Russell, Seth" w:date="2018-12-15T19:12:00Z"/>
          <w:rFonts w:ascii="Times" w:eastAsia="Cambria" w:hAnsi="Times" w:cs="Times New Roman"/>
        </w:rPr>
      </w:pPr>
    </w:p>
    <w:p w14:paraId="30DC57E3" w14:textId="77777777" w:rsidR="00490AF5" w:rsidRDefault="00490AF5" w:rsidP="00490AF5">
      <w:pPr>
        <w:rPr>
          <w:ins w:id="1085" w:author="Russell, Seth" w:date="2018-12-15T19:12:00Z"/>
          <w:rFonts w:ascii="Times" w:eastAsia="Cambria" w:hAnsi="Times" w:cs="Times New Roman"/>
        </w:rPr>
      </w:pPr>
      <w:ins w:id="1086" w:author="Russell, Seth" w:date="2018-12-15T19:12:00Z">
        <w:r w:rsidRPr="005C6BD8">
          <w:rPr>
            <w:rFonts w:ascii="Times" w:eastAsia="Cambria" w:hAnsi="Times" w:cs="Times New Roman"/>
          </w:rPr>
          <w:t xml:space="preserve">If, after implementation has been completed, the software functions correctly, and performance targets have not been met, look to optimize your code. Follow an iterative process of profiling to find bottlenecks, making </w:t>
        </w:r>
        <w:r>
          <w:rPr>
            <w:rFonts w:ascii="Times" w:eastAsia="Cambria" w:hAnsi="Times" w:cs="Times New Roman"/>
          </w:rPr>
          <w:t xml:space="preserve">software </w:t>
        </w:r>
        <w:r w:rsidRPr="005C6BD8">
          <w:rPr>
            <w:rFonts w:ascii="Times" w:eastAsia="Cambria" w:hAnsi="Times" w:cs="Times New Roman"/>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Burns, 2012)</w:t>
        </w:r>
        <w:r w:rsidRPr="005C6BD8">
          <w:rPr>
            <w:rFonts w:ascii="Times" w:eastAsia="Cambria" w:hAnsi="Times" w:cs="Times New Roman"/>
          </w:rPr>
          <w:fldChar w:fldCharType="end"/>
        </w:r>
        <w:r w:rsidRPr="005C6BD8">
          <w:rPr>
            <w:rFonts w:ascii="Times" w:eastAsia="Cambria" w:hAnsi="Times" w:cs="Times New Roman"/>
          </w:rPr>
          <w:t xml:space="preserve">. </w:t>
        </w:r>
      </w:ins>
    </w:p>
    <w:p w14:paraId="1024606E" w14:textId="77777777" w:rsidR="00490AF5" w:rsidRPr="005C6BD8" w:rsidRDefault="00490AF5" w:rsidP="00490AF5">
      <w:pPr>
        <w:rPr>
          <w:ins w:id="1087" w:author="Russell, Seth" w:date="2018-12-15T19:12:00Z"/>
          <w:rFonts w:ascii="Times" w:eastAsia="Cambria" w:hAnsi="Times" w:cs="Times New Roman"/>
        </w:rPr>
      </w:pPr>
    </w:p>
    <w:p w14:paraId="5E9421F1" w14:textId="77777777" w:rsidR="00490AF5" w:rsidRDefault="00490AF5" w:rsidP="00490AF5">
      <w:pPr>
        <w:rPr>
          <w:ins w:id="1088" w:author="Russell, Seth" w:date="2018-12-15T19:12:00Z"/>
          <w:rFonts w:ascii="Times" w:eastAsia="Cambria" w:hAnsi="Times" w:cs="Times New Roman"/>
        </w:rPr>
      </w:pPr>
      <w:ins w:id="1089" w:author="Russell, Seth" w:date="2018-12-15T19:12:00Z">
        <w:r w:rsidRPr="005C6BD8">
          <w:rPr>
            <w:rFonts w:ascii="Times" w:eastAsia="Cambria" w:hAnsi="Times" w:cs="Times New Roman"/>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asA2jSxe","properties":{"formattedCitation":"(Xochellis, 2010; Bird, 2013)","plainCitation":"(Xochellis, 2010;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family":"Xochellis","given":"Jim"}],"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family":"Bird","given":"Jim"}],"issued":{"date-parts":[["2013",11,1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Xochellis, 2010; Bird, 2013)</w:t>
        </w:r>
        <w:r w:rsidRPr="005C6BD8">
          <w:rPr>
            <w:rFonts w:ascii="Times" w:eastAsia="Cambria" w:hAnsi="Times" w:cs="Times New Roman"/>
          </w:rPr>
          <w:fldChar w:fldCharType="end"/>
        </w:r>
        <w:r w:rsidRPr="005C6BD8">
          <w:rPr>
            <w:rFonts w:ascii="Times" w:eastAsia="Cambria" w:hAnsi="Times" w:cs="Times New Roman"/>
          </w:rPr>
          <w:t>. Identify the biggest bottlenecks via code profiling and focus only on the top issues first. As an example of how to perform code profiling and benchmarking in R, do the following:</w:t>
        </w:r>
      </w:ins>
    </w:p>
    <w:p w14:paraId="73E70D6A" w14:textId="77777777" w:rsidR="00490AF5" w:rsidRPr="005C6BD8" w:rsidRDefault="00490AF5" w:rsidP="00490AF5">
      <w:pPr>
        <w:rPr>
          <w:ins w:id="1090" w:author="Russell, Seth" w:date="2018-12-15T19:12:00Z"/>
          <w:rFonts w:ascii="Times" w:eastAsia="Cambria" w:hAnsi="Times" w:cs="Times New Roman"/>
        </w:rPr>
      </w:pPr>
    </w:p>
    <w:p w14:paraId="01FA86CF" w14:textId="4C4EF9B4" w:rsidR="00490AF5" w:rsidRDefault="00490AF5" w:rsidP="00490AF5">
      <w:pPr>
        <w:rPr>
          <w:ins w:id="1091" w:author="Russell, Seth" w:date="2018-12-15T19:12:00Z"/>
          <w:rFonts w:ascii="Times" w:eastAsia="Cambria" w:hAnsi="Times" w:cs="Times New Roman"/>
        </w:rPr>
      </w:pPr>
      <w:ins w:id="1092" w:author="Russell, Seth" w:date="2018-12-15T19:12:00Z">
        <w:r w:rsidRPr="005C6BD8">
          <w:rPr>
            <w:rFonts w:ascii="Times" w:eastAsia="Cambria" w:hAnsi="Times" w:cs="Times New Roman"/>
          </w:rPr>
          <w:t xml:space="preserve">First, </w:t>
        </w:r>
      </w:ins>
      <w:ins w:id="1093" w:author="Russell, Seth" w:date="2018-12-20T17:10:00Z">
        <w:r w:rsidR="00567A0C">
          <w:rPr>
            <w:rFonts w:ascii="Times" w:eastAsia="Cambria" w:hAnsi="Times" w:cs="Times New Roman"/>
          </w:rPr>
          <w:t>use</w:t>
        </w:r>
      </w:ins>
      <w:ins w:id="1094" w:author="Russell, Seth" w:date="2018-12-15T19:12:00Z">
        <w:r w:rsidRPr="005C6BD8">
          <w:rPr>
            <w:rFonts w:ascii="Times" w:eastAsia="Cambria" w:hAnsi="Times" w:cs="Times New Roman"/>
          </w:rPr>
          <w:t xml:space="preserve"> </w:t>
        </w:r>
        <w:proofErr w:type="spellStart"/>
        <w:r w:rsidRPr="00567A0C">
          <w:rPr>
            <w:rFonts w:ascii="Consolas" w:eastAsia="Cambria" w:hAnsi="Consolas" w:cs="Consolas"/>
            <w:rPrChange w:id="1095" w:author="Russell, Seth" w:date="2018-12-20T17:10:00Z">
              <w:rPr>
                <w:rFonts w:ascii="Times" w:eastAsia="Cambria" w:hAnsi="Times" w:cs="Times New Roman"/>
              </w:rPr>
            </w:rPrChange>
          </w:rPr>
          <w:t>profvis</w:t>
        </w:r>
        <w:proofErr w:type="spellEnd"/>
        <w:r w:rsidRPr="005C6BD8">
          <w:rPr>
            <w:rFonts w:ascii="Times" w:eastAsia="Cambria" w:hAnsi="Times" w:cs="Times New Roman"/>
          </w:rPr>
          <w:t xml:space="preserve"> to identify the location with the largest execution time:</w:t>
        </w:r>
      </w:ins>
    </w:p>
    <w:p w14:paraId="03126AE0" w14:textId="77777777" w:rsidR="00490AF5" w:rsidRPr="005C6BD8" w:rsidRDefault="00490AF5" w:rsidP="00490AF5">
      <w:pPr>
        <w:rPr>
          <w:ins w:id="1096" w:author="Russell, Seth" w:date="2018-12-15T19:12:00Z"/>
          <w:rFonts w:ascii="Times" w:eastAsia="Cambria" w:hAnsi="Times" w:cs="Times New Roman"/>
        </w:rPr>
      </w:pPr>
    </w:p>
    <w:p w14:paraId="749AC547" w14:textId="77777777" w:rsidR="00490AF5" w:rsidRPr="00D13247" w:rsidRDefault="00490AF5">
      <w:pPr>
        <w:pStyle w:val="PeerJCode"/>
        <w:ind w:left="720"/>
        <w:rPr>
          <w:ins w:id="1097" w:author="Russell, Seth" w:date="2018-12-15T19:12:00Z"/>
        </w:rPr>
        <w:pPrChange w:id="1098" w:author="Russell, Seth" w:date="2018-12-17T08:24:00Z">
          <w:pPr>
            <w:ind w:left="720"/>
          </w:pPr>
        </w:pPrChange>
      </w:pPr>
      <w:ins w:id="1099" w:author="Russell, Seth" w:date="2018-12-15T19:12:00Z">
        <w:r w:rsidRPr="00D13247">
          <w:t>library(</w:t>
        </w:r>
        <w:proofErr w:type="spellStart"/>
        <w:r w:rsidRPr="00D13247">
          <w:t>pccc</w:t>
        </w:r>
        <w:proofErr w:type="spellEnd"/>
        <w:r w:rsidRPr="00D13247">
          <w:t>)</w:t>
        </w:r>
      </w:ins>
    </w:p>
    <w:p w14:paraId="708F2494" w14:textId="77777777" w:rsidR="00490AF5" w:rsidRPr="00D13247" w:rsidRDefault="00490AF5">
      <w:pPr>
        <w:pStyle w:val="PeerJCode"/>
        <w:ind w:left="720"/>
        <w:rPr>
          <w:ins w:id="1100" w:author="Russell, Seth" w:date="2018-12-15T19:12:00Z"/>
        </w:rPr>
        <w:pPrChange w:id="1101" w:author="Russell, Seth" w:date="2018-12-17T08:24:00Z">
          <w:pPr>
            <w:ind w:left="720"/>
          </w:pPr>
        </w:pPrChange>
      </w:pPr>
      <w:ins w:id="1102" w:author="Russell, Seth" w:date="2018-12-15T19:12:00Z">
        <w:r w:rsidRPr="00D13247">
          <w:t xml:space="preserve">icd10_large &lt;- </w:t>
        </w:r>
        <w:proofErr w:type="gramStart"/>
        <w:r w:rsidRPr="00D13247">
          <w:t>feather::</w:t>
        </w:r>
        <w:proofErr w:type="spellStart"/>
        <w:proofErr w:type="gramEnd"/>
        <w:r w:rsidRPr="00D13247">
          <w:t>read_feather</w:t>
        </w:r>
        <w:proofErr w:type="spellEnd"/>
        <w:r w:rsidRPr="00D13247">
          <w:t>("icd10_sample_large.feather")</w:t>
        </w:r>
      </w:ins>
    </w:p>
    <w:p w14:paraId="3E7B3AC6" w14:textId="77777777" w:rsidR="00490AF5" w:rsidRPr="00D13247" w:rsidRDefault="00490AF5">
      <w:pPr>
        <w:pStyle w:val="PeerJCode"/>
        <w:ind w:left="720"/>
        <w:rPr>
          <w:ins w:id="1103" w:author="Russell, Seth" w:date="2018-12-15T19:12:00Z"/>
        </w:rPr>
        <w:pPrChange w:id="1104" w:author="Russell, Seth" w:date="2018-12-17T08:24:00Z">
          <w:pPr>
            <w:ind w:left="720"/>
          </w:pPr>
        </w:pPrChange>
      </w:pPr>
      <w:proofErr w:type="spellStart"/>
      <w:proofErr w:type="gramStart"/>
      <w:ins w:id="1105" w:author="Russell, Seth" w:date="2018-12-15T19:12:00Z">
        <w:r w:rsidRPr="00D13247">
          <w:t>profvis</w:t>
        </w:r>
        <w:proofErr w:type="spellEnd"/>
        <w:r w:rsidRPr="00D13247">
          <w:t>::</w:t>
        </w:r>
        <w:proofErr w:type="spellStart"/>
        <w:proofErr w:type="gramEnd"/>
        <w:r w:rsidRPr="00D13247">
          <w:t>profvis</w:t>
        </w:r>
        <w:proofErr w:type="spellEnd"/>
        <w:r w:rsidRPr="00D13247">
          <w:t>({ccc(icd10_large[1:10000,],</w:t>
        </w:r>
      </w:ins>
    </w:p>
    <w:p w14:paraId="188AA542" w14:textId="77777777" w:rsidR="00490AF5" w:rsidRPr="00D13247" w:rsidRDefault="00490AF5">
      <w:pPr>
        <w:pStyle w:val="PeerJCode"/>
        <w:ind w:left="720"/>
        <w:rPr>
          <w:ins w:id="1106" w:author="Russell, Seth" w:date="2018-12-15T19:12:00Z"/>
        </w:rPr>
        <w:pPrChange w:id="1107" w:author="Russell, Seth" w:date="2018-12-17T08:24:00Z">
          <w:pPr>
            <w:ind w:left="720"/>
          </w:pPr>
        </w:pPrChange>
      </w:pPr>
      <w:ins w:id="1108" w:author="Russell, Seth" w:date="2018-12-15T19:12:00Z">
        <w:r w:rsidRPr="00D13247">
          <w:t xml:space="preserve">                      id      = id,</w:t>
        </w:r>
      </w:ins>
    </w:p>
    <w:p w14:paraId="19F29AF6" w14:textId="77777777" w:rsidR="00490AF5" w:rsidRPr="00D13247" w:rsidRDefault="00490AF5">
      <w:pPr>
        <w:pStyle w:val="PeerJCode"/>
        <w:ind w:left="720"/>
        <w:rPr>
          <w:ins w:id="1109" w:author="Russell, Seth" w:date="2018-12-15T19:12:00Z"/>
        </w:rPr>
        <w:pPrChange w:id="1110" w:author="Russell, Seth" w:date="2018-12-17T08:24:00Z">
          <w:pPr>
            <w:ind w:left="720"/>
          </w:pPr>
        </w:pPrChange>
      </w:pPr>
      <w:ins w:id="1111" w:author="Russell, Seth" w:date="2018-12-15T19:12:00Z">
        <w:r w:rsidRPr="00D13247">
          <w:t xml:space="preserve">                      </w:t>
        </w:r>
        <w:proofErr w:type="spellStart"/>
        <w:r w:rsidRPr="00D13247">
          <w:t>dx_cols</w:t>
        </w:r>
        <w:proofErr w:type="spellEnd"/>
        <w:r w:rsidRPr="00D13247">
          <w:t xml:space="preserve"> = </w:t>
        </w:r>
        <w:proofErr w:type="spellStart"/>
        <w:proofErr w:type="gramStart"/>
        <w:r w:rsidRPr="00D13247">
          <w:t>dplyr</w:t>
        </w:r>
        <w:proofErr w:type="spellEnd"/>
        <w:r w:rsidRPr="00D13247">
          <w:t>::</w:t>
        </w:r>
        <w:proofErr w:type="spellStart"/>
        <w:proofErr w:type="gramEnd"/>
        <w:r w:rsidRPr="00D13247">
          <w:t>starts_with</w:t>
        </w:r>
        <w:proofErr w:type="spellEnd"/>
        <w:r w:rsidRPr="00D13247">
          <w:t>("dx"),</w:t>
        </w:r>
      </w:ins>
    </w:p>
    <w:p w14:paraId="0B2F9BDF" w14:textId="77777777" w:rsidR="00490AF5" w:rsidRPr="00D13247" w:rsidRDefault="00490AF5">
      <w:pPr>
        <w:pStyle w:val="PeerJCode"/>
        <w:ind w:left="720"/>
        <w:rPr>
          <w:ins w:id="1112" w:author="Russell, Seth" w:date="2018-12-15T19:12:00Z"/>
        </w:rPr>
        <w:pPrChange w:id="1113" w:author="Russell, Seth" w:date="2018-12-17T08:24:00Z">
          <w:pPr>
            <w:ind w:left="720"/>
          </w:pPr>
        </w:pPrChange>
      </w:pPr>
      <w:ins w:id="1114" w:author="Russell, Seth" w:date="2018-12-15T19:12:00Z">
        <w:r w:rsidRPr="00D13247">
          <w:t xml:space="preserve">                      </w:t>
        </w:r>
        <w:proofErr w:type="spellStart"/>
        <w:r w:rsidRPr="00D13247">
          <w:t>pc_cols</w:t>
        </w:r>
        <w:proofErr w:type="spellEnd"/>
        <w:r w:rsidRPr="00D13247">
          <w:t xml:space="preserve"> = </w:t>
        </w:r>
        <w:proofErr w:type="spellStart"/>
        <w:proofErr w:type="gramStart"/>
        <w:r w:rsidRPr="00D13247">
          <w:t>dplyr</w:t>
        </w:r>
        <w:proofErr w:type="spellEnd"/>
        <w:r w:rsidRPr="00D13247">
          <w:t>::</w:t>
        </w:r>
        <w:proofErr w:type="spellStart"/>
        <w:proofErr w:type="gramEnd"/>
        <w:r w:rsidRPr="00D13247">
          <w:t>starts_with</w:t>
        </w:r>
        <w:proofErr w:type="spellEnd"/>
        <w:r w:rsidRPr="00D13247">
          <w:t>("pc"),</w:t>
        </w:r>
      </w:ins>
    </w:p>
    <w:p w14:paraId="3C7B7EF2" w14:textId="77777777" w:rsidR="00490AF5" w:rsidRPr="00D13247" w:rsidRDefault="00490AF5">
      <w:pPr>
        <w:pStyle w:val="PeerJCode"/>
        <w:ind w:left="720"/>
        <w:rPr>
          <w:ins w:id="1115" w:author="Russell, Seth" w:date="2018-12-15T19:12:00Z"/>
        </w:rPr>
        <w:pPrChange w:id="1116" w:author="Russell, Seth" w:date="2018-12-17T08:24:00Z">
          <w:pPr>
            <w:ind w:left="720"/>
          </w:pPr>
        </w:pPrChange>
      </w:pPr>
      <w:ins w:id="1117" w:author="Russell, Seth" w:date="2018-12-15T19:12:00Z">
        <w:r w:rsidRPr="00D13247">
          <w:t xml:space="preserve">                      </w:t>
        </w:r>
        <w:proofErr w:type="spellStart"/>
        <w:r w:rsidRPr="00D13247">
          <w:t>icdv</w:t>
        </w:r>
        <w:proofErr w:type="spellEnd"/>
        <w:r w:rsidRPr="00D13247">
          <w:t xml:space="preserve">    = 10)}, torture = 100)</w:t>
        </w:r>
      </w:ins>
    </w:p>
    <w:p w14:paraId="68C1E7F2" w14:textId="77777777" w:rsidR="00490AF5" w:rsidRDefault="00490AF5" w:rsidP="00490AF5">
      <w:pPr>
        <w:rPr>
          <w:ins w:id="1118" w:author="Russell, Seth" w:date="2018-12-15T19:12:00Z"/>
          <w:rFonts w:ascii="Times" w:eastAsia="Times New Roman" w:hAnsi="Times" w:cs="Consolas"/>
        </w:rPr>
      </w:pPr>
    </w:p>
    <w:p w14:paraId="71EC2D8A" w14:textId="77777777" w:rsidR="00490AF5" w:rsidRDefault="00490AF5" w:rsidP="00490AF5">
      <w:pPr>
        <w:rPr>
          <w:ins w:id="1119" w:author="Russell, Seth" w:date="2018-12-15T19:12:00Z"/>
          <w:rFonts w:ascii="Times" w:eastAsia="Cambria" w:hAnsi="Times" w:cs="Times New Roman"/>
        </w:rPr>
      </w:pPr>
      <w:ins w:id="1120" w:author="Russell, Seth" w:date="2018-12-15T19:12:00Z">
        <w:r w:rsidRPr="005C6BD8">
          <w:rPr>
            <w:rFonts w:ascii="Times" w:eastAsia="Cambria" w:hAnsi="Times" w:cs="Times New Roman"/>
          </w:rPr>
          <w:t xml:space="preserve">In </w:t>
        </w:r>
        <w:r>
          <w:rPr>
            <w:rFonts w:ascii="Times" w:eastAsia="Cambria" w:hAnsi="Times" w:cs="Times New Roman"/>
          </w:rPr>
          <w:t xml:space="preserve">Figure 5 </w:t>
        </w:r>
        <w:r w:rsidRPr="005C6BD8">
          <w:rPr>
            <w:rFonts w:ascii="Times" w:eastAsia="Cambria" w:hAnsi="Times" w:cs="Times New Roman"/>
          </w:rPr>
          <w:t>you can see a visual depiction of memory allocation</w:t>
        </w:r>
        <w:r>
          <w:rPr>
            <w:rFonts w:ascii="Times" w:eastAsia="Cambria" w:hAnsi="Times" w:cs="Times New Roman"/>
          </w:rPr>
          <w:t xml:space="preserve">, known as a “Flame Graph”, as well as </w:t>
        </w:r>
        <w:r w:rsidRPr="005C6BD8">
          <w:rPr>
            <w:rFonts w:ascii="Times" w:eastAsia="Cambria" w:hAnsi="Times" w:cs="Times New Roman"/>
          </w:rPr>
          <w:t>execution time and call stack. By clicking on each item in the stack you will be taken directly to the relevant source code and can see which portions of the code take the most time or memory allocations.</w:t>
        </w:r>
        <w:r>
          <w:rPr>
            <w:rFonts w:ascii="Times" w:eastAsia="Cambria" w:hAnsi="Times" w:cs="Times New Roman"/>
          </w:rPr>
          <w:t xml:space="preserve"> Figure 6</w:t>
        </w:r>
        <w:r w:rsidRPr="005C6BD8">
          <w:rPr>
            <w:rFonts w:ascii="Times" w:eastAsia="Cambria" w:hAnsi="Times" w:cs="Times New Roman"/>
          </w:rPr>
          <w:t xml:space="preserve"> is a depiction of the data view which shows just the memory changes, execution time, and source file.</w:t>
        </w:r>
      </w:ins>
    </w:p>
    <w:p w14:paraId="0C9C064A" w14:textId="77777777" w:rsidR="00490AF5" w:rsidRPr="005C6BD8" w:rsidRDefault="00490AF5" w:rsidP="00490AF5">
      <w:pPr>
        <w:rPr>
          <w:ins w:id="1121" w:author="Russell, Seth" w:date="2018-12-15T19:12:00Z"/>
          <w:rFonts w:ascii="Times" w:eastAsia="Cambria" w:hAnsi="Times" w:cs="Times New Roman"/>
        </w:rPr>
      </w:pPr>
    </w:p>
    <w:p w14:paraId="58AA01CC" w14:textId="36F317A1" w:rsidR="00490AF5" w:rsidRDefault="00490AF5" w:rsidP="00490AF5">
      <w:pPr>
        <w:rPr>
          <w:ins w:id="1122" w:author="Russell, Seth" w:date="2018-12-15T19:12:00Z"/>
          <w:rFonts w:ascii="Times" w:eastAsia="Cambria" w:hAnsi="Times" w:cs="Times New Roman"/>
        </w:rPr>
      </w:pPr>
      <w:ins w:id="1123" w:author="Russell, Seth" w:date="2018-12-15T19:12:00Z">
        <w:r w:rsidRPr="005C6BD8">
          <w:rPr>
            <w:rFonts w:ascii="Times" w:eastAsia="Cambria" w:hAnsi="Times" w:cs="Times New Roman"/>
          </w:rPr>
          <w:lastRenderedPageBreak/>
          <w:t xml:space="preserve">Once the bottleneck has been identified, if possible extract that code to a single function or line that can be run repeatedly with a library such as </w:t>
        </w:r>
        <w:r w:rsidRPr="00567A0C">
          <w:rPr>
            <w:rFonts w:ascii="Consolas" w:eastAsia="Cambria" w:hAnsi="Consolas" w:cs="Consolas"/>
            <w:rPrChange w:id="1124" w:author="Russell, Seth" w:date="2018-12-20T17:11:00Z">
              <w:rPr>
                <w:rFonts w:ascii="Times" w:eastAsia="Cambria" w:hAnsi="Times" w:cs="Times New Roman"/>
              </w:rPr>
            </w:rPrChange>
          </w:rPr>
          <w:t>microbenchmark</w:t>
        </w:r>
        <w:r w:rsidRPr="005C6BD8">
          <w:rPr>
            <w:rFonts w:ascii="Times" w:eastAsia="Cambria" w:hAnsi="Times" w:cs="Times New Roman"/>
          </w:rPr>
          <w:t xml:space="preserve"> or </w:t>
        </w:r>
        <w:proofErr w:type="spellStart"/>
        <w:r w:rsidRPr="00567A0C">
          <w:rPr>
            <w:rFonts w:ascii="Consolas" w:eastAsia="Cambria" w:hAnsi="Consolas" w:cs="Consolas"/>
            <w:rPrChange w:id="1125" w:author="Russell, Seth" w:date="2018-12-20T17:11:00Z">
              <w:rPr>
                <w:rFonts w:ascii="Times" w:eastAsia="Cambria" w:hAnsi="Times" w:cs="Times New Roman"/>
              </w:rPr>
            </w:rPrChange>
          </w:rPr>
          <w:t>tictoc</w:t>
        </w:r>
        <w:proofErr w:type="spellEnd"/>
        <w:r w:rsidRPr="005C6BD8">
          <w:rPr>
            <w:rFonts w:ascii="Times" w:eastAsia="Cambria" w:hAnsi="Times" w:cs="Times New Roman"/>
          </w:rPr>
          <w:t xml:space="preserve"> to see if a small change either improves or degrades performance. Test frequently and make sure to compare against previous versions. You may find that something you thought would improve performance degrades performance. As a first step we recommend running </w:t>
        </w:r>
        <w:proofErr w:type="spellStart"/>
        <w:r w:rsidRPr="00567A0C">
          <w:rPr>
            <w:rFonts w:ascii="Consolas" w:eastAsia="Cambria" w:hAnsi="Consolas" w:cs="Consolas"/>
            <w:rPrChange w:id="1126" w:author="Russell, Seth" w:date="2018-12-20T17:11:00Z">
              <w:rPr>
                <w:rFonts w:ascii="Times" w:eastAsia="Cambria" w:hAnsi="Times" w:cs="Times New Roman"/>
              </w:rPr>
            </w:rPrChange>
          </w:rPr>
          <w:t>tictoc</w:t>
        </w:r>
        <w:proofErr w:type="spellEnd"/>
        <w:r w:rsidRPr="005C6BD8">
          <w:rPr>
            <w:rFonts w:ascii="Times" w:eastAsia="Cambria" w:hAnsi="Times" w:cs="Times New Roman"/>
          </w:rPr>
          <w:t xml:space="preserve"> to get general timings such as </w:t>
        </w:r>
        <w:del w:id="1127" w:author="Tell Bennett" w:date="2018-12-20T11:19:00Z">
          <w:r w:rsidRPr="005C6BD8" w:rsidDel="00A12BB2">
            <w:rPr>
              <w:rFonts w:ascii="Times" w:eastAsia="Cambria" w:hAnsi="Times" w:cs="Times New Roman"/>
            </w:rPr>
            <w:delText>this</w:delText>
          </w:r>
        </w:del>
      </w:ins>
      <w:ins w:id="1128" w:author="Tell Bennett" w:date="2018-12-20T11:19:00Z">
        <w:r w:rsidR="00A12BB2">
          <w:rPr>
            <w:rFonts w:ascii="Times" w:eastAsia="Cambria" w:hAnsi="Times" w:cs="Times New Roman"/>
          </w:rPr>
          <w:t>the following</w:t>
        </w:r>
      </w:ins>
      <w:ins w:id="1129" w:author="Russell, Seth" w:date="2018-12-15T19:12:00Z">
        <w:r w:rsidRPr="005C6BD8">
          <w:rPr>
            <w:rFonts w:ascii="Times" w:eastAsia="Cambria" w:hAnsi="Times" w:cs="Times New Roman"/>
          </w:rPr>
          <w:t>:</w:t>
        </w:r>
      </w:ins>
    </w:p>
    <w:p w14:paraId="0D13E2CD" w14:textId="77777777" w:rsidR="00490AF5" w:rsidRPr="005C6BD8" w:rsidRDefault="00490AF5" w:rsidP="00490AF5">
      <w:pPr>
        <w:rPr>
          <w:ins w:id="1130" w:author="Russell, Seth" w:date="2018-12-15T19:12:00Z"/>
          <w:rFonts w:ascii="Times" w:eastAsia="Cambria" w:hAnsi="Times" w:cs="Times New Roman"/>
        </w:rPr>
      </w:pPr>
    </w:p>
    <w:p w14:paraId="4EF09755" w14:textId="77777777" w:rsidR="00490AF5" w:rsidRPr="00D13247" w:rsidRDefault="00490AF5">
      <w:pPr>
        <w:pStyle w:val="PeerJCode"/>
        <w:ind w:left="720"/>
        <w:rPr>
          <w:ins w:id="1131" w:author="Russell, Seth" w:date="2018-12-15T19:12:00Z"/>
        </w:rPr>
        <w:pPrChange w:id="1132" w:author="Russell, Seth" w:date="2018-12-17T08:24:00Z">
          <w:pPr>
            <w:ind w:left="720"/>
          </w:pPr>
        </w:pPrChange>
      </w:pPr>
      <w:ins w:id="1133" w:author="Russell, Seth" w:date="2018-12-15T19:12:00Z">
        <w:r w:rsidRPr="00D13247">
          <w:t>library(</w:t>
        </w:r>
        <w:proofErr w:type="spellStart"/>
        <w:r w:rsidRPr="00D13247">
          <w:t>tictoc</w:t>
        </w:r>
        <w:proofErr w:type="spellEnd"/>
        <w:r w:rsidRPr="00D13247">
          <w:t>)</w:t>
        </w:r>
      </w:ins>
    </w:p>
    <w:p w14:paraId="7EEA6EF1" w14:textId="77777777" w:rsidR="00490AF5" w:rsidRPr="00D13247" w:rsidRDefault="00490AF5">
      <w:pPr>
        <w:pStyle w:val="PeerJCode"/>
        <w:ind w:left="720"/>
        <w:rPr>
          <w:ins w:id="1134" w:author="Russell, Seth" w:date="2018-12-15T19:12:00Z"/>
        </w:rPr>
        <w:pPrChange w:id="1135" w:author="Russell, Seth" w:date="2018-12-17T08:24:00Z">
          <w:pPr>
            <w:ind w:left="720"/>
          </w:pPr>
        </w:pPrChange>
      </w:pPr>
      <w:proofErr w:type="gramStart"/>
      <w:ins w:id="1136" w:author="Russell, Seth" w:date="2018-12-15T19:12:00Z">
        <w:r w:rsidRPr="00D13247">
          <w:t>tic(</w:t>
        </w:r>
        <w:proofErr w:type="gramEnd"/>
        <w:r w:rsidRPr="00D13247">
          <w:t>"timing: r version")</w:t>
        </w:r>
      </w:ins>
    </w:p>
    <w:p w14:paraId="02AF164E" w14:textId="77777777" w:rsidR="00490AF5" w:rsidRPr="00D13247" w:rsidRDefault="00490AF5">
      <w:pPr>
        <w:pStyle w:val="PeerJCode"/>
        <w:ind w:left="720"/>
        <w:rPr>
          <w:ins w:id="1137" w:author="Russell, Seth" w:date="2018-12-15T19:12:00Z"/>
        </w:rPr>
        <w:pPrChange w:id="1138" w:author="Russell, Seth" w:date="2018-12-17T08:24:00Z">
          <w:pPr>
            <w:ind w:left="720"/>
          </w:pPr>
        </w:pPrChange>
      </w:pPr>
      <w:ins w:id="1139" w:author="Russell, Seth" w:date="2018-12-15T19:12:00Z">
        <w:r w:rsidRPr="00D13247">
          <w:t xml:space="preserve">out &lt;- </w:t>
        </w:r>
        <w:proofErr w:type="spellStart"/>
        <w:proofErr w:type="gramStart"/>
        <w:r w:rsidRPr="00D13247">
          <w:t>dplyr</w:t>
        </w:r>
        <w:proofErr w:type="spellEnd"/>
        <w:r w:rsidRPr="00D13247">
          <w:t>::</w:t>
        </w:r>
        <w:proofErr w:type="spellStart"/>
        <w:proofErr w:type="gramEnd"/>
        <w:r w:rsidRPr="00D13247">
          <w:t>bind_cols</w:t>
        </w:r>
        <w:proofErr w:type="spellEnd"/>
        <w:r w:rsidRPr="00D13247">
          <w:t xml:space="preserve">(ids, </w:t>
        </w:r>
        <w:proofErr w:type="spellStart"/>
        <w:r w:rsidRPr="00D13247">
          <w:t>ccc_mat_r</w:t>
        </w:r>
        <w:proofErr w:type="spellEnd"/>
        <w:r w:rsidRPr="00D13247">
          <w:t>(</w:t>
        </w:r>
        <w:proofErr w:type="spellStart"/>
        <w:r w:rsidRPr="00D13247">
          <w:t>dxmat</w:t>
        </w:r>
        <w:proofErr w:type="spellEnd"/>
        <w:r w:rsidRPr="00D13247">
          <w:t xml:space="preserve">, </w:t>
        </w:r>
        <w:proofErr w:type="spellStart"/>
        <w:r w:rsidRPr="00D13247">
          <w:t>pcmat</w:t>
        </w:r>
        <w:proofErr w:type="spellEnd"/>
        <w:r w:rsidRPr="00D13247">
          <w:t xml:space="preserve">, </w:t>
        </w:r>
        <w:proofErr w:type="spellStart"/>
        <w:r w:rsidRPr="00D13247">
          <w:t>icdv</w:t>
        </w:r>
        <w:proofErr w:type="spellEnd"/>
        <w:r w:rsidRPr="00D13247">
          <w:t>))</w:t>
        </w:r>
      </w:ins>
    </w:p>
    <w:p w14:paraId="11F76077" w14:textId="77777777" w:rsidR="00490AF5" w:rsidRPr="00D13247" w:rsidRDefault="00490AF5">
      <w:pPr>
        <w:pStyle w:val="PeerJCode"/>
        <w:ind w:left="720"/>
        <w:rPr>
          <w:ins w:id="1140" w:author="Russell, Seth" w:date="2018-12-15T19:12:00Z"/>
        </w:rPr>
        <w:pPrChange w:id="1141" w:author="Russell, Seth" w:date="2018-12-17T08:24:00Z">
          <w:pPr>
            <w:ind w:left="720"/>
          </w:pPr>
        </w:pPrChange>
      </w:pPr>
      <w:proofErr w:type="gramStart"/>
      <w:ins w:id="1142" w:author="Russell, Seth" w:date="2018-12-15T19:12:00Z">
        <w:r w:rsidRPr="00D13247">
          <w:t>toc(</w:t>
        </w:r>
        <w:proofErr w:type="gramEnd"/>
        <w:r w:rsidRPr="00D13247">
          <w:t>)</w:t>
        </w:r>
      </w:ins>
    </w:p>
    <w:p w14:paraId="5A3C7C90" w14:textId="77777777" w:rsidR="00490AF5" w:rsidRPr="00D13247" w:rsidRDefault="00490AF5">
      <w:pPr>
        <w:pStyle w:val="PeerJCode"/>
        <w:ind w:left="720"/>
        <w:rPr>
          <w:ins w:id="1143" w:author="Russell, Seth" w:date="2018-12-15T19:12:00Z"/>
        </w:rPr>
        <w:pPrChange w:id="1144" w:author="Russell, Seth" w:date="2018-12-17T08:24:00Z">
          <w:pPr>
            <w:ind w:left="720"/>
          </w:pPr>
        </w:pPrChange>
      </w:pPr>
    </w:p>
    <w:p w14:paraId="5D838E28" w14:textId="77777777" w:rsidR="00490AF5" w:rsidRPr="00D13247" w:rsidRDefault="00490AF5">
      <w:pPr>
        <w:pStyle w:val="PeerJCode"/>
        <w:ind w:left="720"/>
        <w:rPr>
          <w:ins w:id="1145" w:author="Russell, Seth" w:date="2018-12-15T19:12:00Z"/>
        </w:rPr>
        <w:pPrChange w:id="1146" w:author="Russell, Seth" w:date="2018-12-17T08:24:00Z">
          <w:pPr>
            <w:ind w:left="720"/>
          </w:pPr>
        </w:pPrChange>
      </w:pPr>
      <w:proofErr w:type="gramStart"/>
      <w:ins w:id="1147" w:author="Russell, Seth" w:date="2018-12-15T19:12:00Z">
        <w:r w:rsidRPr="00D13247">
          <w:t>tic(</w:t>
        </w:r>
        <w:proofErr w:type="gramEnd"/>
        <w:r w:rsidRPr="00D13247">
          <w:t xml:space="preserve">"timing: </w:t>
        </w:r>
        <w:proofErr w:type="spellStart"/>
        <w:r w:rsidRPr="00D13247">
          <w:t>c++</w:t>
        </w:r>
        <w:proofErr w:type="spellEnd"/>
        <w:r w:rsidRPr="00D13247">
          <w:t xml:space="preserve"> version")</w:t>
        </w:r>
      </w:ins>
    </w:p>
    <w:p w14:paraId="1AF17950" w14:textId="77777777" w:rsidR="00490AF5" w:rsidRPr="00D13247" w:rsidRDefault="00490AF5">
      <w:pPr>
        <w:pStyle w:val="PeerJCode"/>
        <w:ind w:left="720"/>
        <w:rPr>
          <w:ins w:id="1148" w:author="Russell, Seth" w:date="2018-12-15T19:12:00Z"/>
        </w:rPr>
        <w:pPrChange w:id="1149" w:author="Russell, Seth" w:date="2018-12-17T08:24:00Z">
          <w:pPr>
            <w:ind w:left="720"/>
          </w:pPr>
        </w:pPrChange>
      </w:pPr>
      <w:proofErr w:type="spellStart"/>
      <w:proofErr w:type="gramStart"/>
      <w:ins w:id="1150" w:author="Russell, Seth" w:date="2018-12-15T19:12:00Z">
        <w:r w:rsidRPr="00D13247">
          <w:t>dplyr</w:t>
        </w:r>
        <w:proofErr w:type="spellEnd"/>
        <w:r w:rsidRPr="00D13247">
          <w:t>::</w:t>
        </w:r>
        <w:proofErr w:type="spellStart"/>
        <w:proofErr w:type="gramEnd"/>
        <w:r w:rsidRPr="00D13247">
          <w:t>bind_cols</w:t>
        </w:r>
        <w:proofErr w:type="spellEnd"/>
        <w:r w:rsidRPr="00D13247">
          <w:t xml:space="preserve">(ids, </w:t>
        </w:r>
        <w:proofErr w:type="spellStart"/>
        <w:r w:rsidRPr="00D13247">
          <w:t>ccc_mat_rcpp</w:t>
        </w:r>
        <w:proofErr w:type="spellEnd"/>
        <w:r w:rsidRPr="00D13247">
          <w:t>(</w:t>
        </w:r>
        <w:proofErr w:type="spellStart"/>
        <w:r w:rsidRPr="00D13247">
          <w:t>dxmat</w:t>
        </w:r>
        <w:proofErr w:type="spellEnd"/>
        <w:r w:rsidRPr="00D13247">
          <w:t xml:space="preserve">, </w:t>
        </w:r>
        <w:proofErr w:type="spellStart"/>
        <w:r w:rsidRPr="00D13247">
          <w:t>pcmat</w:t>
        </w:r>
        <w:proofErr w:type="spellEnd"/>
        <w:r w:rsidRPr="00D13247">
          <w:t xml:space="preserve">, </w:t>
        </w:r>
        <w:proofErr w:type="spellStart"/>
        <w:r w:rsidRPr="00D13247">
          <w:t>icdv</w:t>
        </w:r>
        <w:proofErr w:type="spellEnd"/>
        <w:r w:rsidRPr="00D13247">
          <w:t>))</w:t>
        </w:r>
      </w:ins>
    </w:p>
    <w:p w14:paraId="3CC7B14D" w14:textId="77777777" w:rsidR="00490AF5" w:rsidRDefault="00490AF5">
      <w:pPr>
        <w:pStyle w:val="PeerJCode"/>
        <w:ind w:left="720"/>
        <w:rPr>
          <w:ins w:id="1151" w:author="Russell, Seth" w:date="2018-12-15T19:12:00Z"/>
        </w:rPr>
        <w:pPrChange w:id="1152" w:author="Russell, Seth" w:date="2018-12-17T08:24:00Z">
          <w:pPr>
            <w:ind w:left="720"/>
          </w:pPr>
        </w:pPrChange>
      </w:pPr>
      <w:proofErr w:type="gramStart"/>
      <w:ins w:id="1153" w:author="Russell, Seth" w:date="2018-12-15T19:12:00Z">
        <w:r w:rsidRPr="00D13247">
          <w:t>toc(</w:t>
        </w:r>
        <w:proofErr w:type="gramEnd"/>
        <w:r w:rsidRPr="00D13247">
          <w:t>)</w:t>
        </w:r>
      </w:ins>
    </w:p>
    <w:p w14:paraId="53E9BC80" w14:textId="77777777" w:rsidR="00490AF5" w:rsidRDefault="00490AF5">
      <w:pPr>
        <w:pStyle w:val="PeerJCode"/>
        <w:ind w:left="720"/>
        <w:rPr>
          <w:ins w:id="1154" w:author="Russell, Seth" w:date="2018-12-15T19:12:00Z"/>
        </w:rPr>
        <w:pPrChange w:id="1155" w:author="Russell, Seth" w:date="2018-12-17T08:24:00Z">
          <w:pPr>
            <w:ind w:left="720"/>
          </w:pPr>
        </w:pPrChange>
      </w:pPr>
    </w:p>
    <w:p w14:paraId="48F1590F" w14:textId="77777777" w:rsidR="00490AF5" w:rsidRPr="00C23959" w:rsidRDefault="00490AF5">
      <w:pPr>
        <w:pStyle w:val="PeerJCode"/>
        <w:ind w:left="720"/>
        <w:rPr>
          <w:ins w:id="1156" w:author="Russell, Seth" w:date="2018-12-15T19:12:00Z"/>
        </w:rPr>
        <w:pPrChange w:id="1157" w:author="Russell, Seth" w:date="2018-12-17T08:24:00Z">
          <w:pPr>
            <w:ind w:left="720"/>
          </w:pPr>
        </w:pPrChange>
      </w:pPr>
      <w:ins w:id="1158" w:author="Russell, Seth" w:date="2018-12-15T19:12:00Z">
        <w:r w:rsidRPr="00C23959">
          <w:t>timing: r version: 37.089 sec elapsed</w:t>
        </w:r>
      </w:ins>
    </w:p>
    <w:p w14:paraId="6DF27721" w14:textId="77777777" w:rsidR="00490AF5" w:rsidRDefault="00490AF5">
      <w:pPr>
        <w:pStyle w:val="PeerJCode"/>
        <w:ind w:left="720"/>
        <w:rPr>
          <w:ins w:id="1159" w:author="Russell, Seth" w:date="2018-12-15T19:12:00Z"/>
        </w:rPr>
        <w:pPrChange w:id="1160" w:author="Russell, Seth" w:date="2018-12-17T08:24:00Z">
          <w:pPr>
            <w:ind w:left="720"/>
          </w:pPr>
        </w:pPrChange>
      </w:pPr>
      <w:ins w:id="1161" w:author="Russell, Seth" w:date="2018-12-15T19:12:00Z">
        <w:r w:rsidRPr="00C23959">
          <w:t xml:space="preserve">timing: </w:t>
        </w:r>
        <w:proofErr w:type="spellStart"/>
        <w:r w:rsidRPr="00C23959">
          <w:t>c++</w:t>
        </w:r>
        <w:proofErr w:type="spellEnd"/>
        <w:r w:rsidRPr="00C23959">
          <w:t xml:space="preserve"> version: 5.087 sec elapsed</w:t>
        </w:r>
      </w:ins>
    </w:p>
    <w:p w14:paraId="09D10F4C" w14:textId="77777777" w:rsidR="00490AF5" w:rsidRPr="00D13247" w:rsidRDefault="00490AF5" w:rsidP="00490AF5">
      <w:pPr>
        <w:rPr>
          <w:ins w:id="1162" w:author="Russell, Seth" w:date="2018-12-15T19:12:00Z"/>
          <w:rFonts w:ascii="Consolas" w:eastAsia="Cambria" w:hAnsi="Consolas" w:cs="Consolas"/>
        </w:rPr>
      </w:pPr>
    </w:p>
    <w:p w14:paraId="34449613" w14:textId="6EF3F411" w:rsidR="00490AF5" w:rsidRDefault="00490AF5" w:rsidP="00490AF5">
      <w:pPr>
        <w:rPr>
          <w:ins w:id="1163" w:author="Russell, Seth" w:date="2018-12-15T19:12:00Z"/>
          <w:rFonts w:ascii="Times" w:eastAsia="Cambria" w:hAnsi="Times" w:cs="Consolas"/>
        </w:rPr>
      </w:pPr>
      <w:ins w:id="1164" w:author="Russell, Seth" w:date="2018-12-15T19:12:00Z">
        <w:r>
          <w:rPr>
            <w:rFonts w:ascii="Times" w:eastAsia="Cambria" w:hAnsi="Times" w:cs="Consolas"/>
          </w:rPr>
          <w:t xml:space="preserve">As with previous timings, while we’re showing </w:t>
        </w:r>
      </w:ins>
      <w:proofErr w:type="spellStart"/>
      <w:ins w:id="1165" w:author="Russell, Seth" w:date="2018-12-20T17:11:00Z">
        <w:r w:rsidR="00567A0C" w:rsidRPr="00567A0C">
          <w:rPr>
            <w:rFonts w:ascii="Consolas" w:eastAsia="Cambria" w:hAnsi="Consolas" w:cs="Consolas"/>
            <w:rPrChange w:id="1166" w:author="Russell, Seth" w:date="2018-12-20T17:11:00Z">
              <w:rPr>
                <w:rFonts w:ascii="Times" w:eastAsia="Cambria" w:hAnsi="Times" w:cs="Consolas"/>
              </w:rPr>
            </w:rPrChange>
          </w:rPr>
          <w:t>pccc</w:t>
        </w:r>
      </w:ins>
      <w:proofErr w:type="spellEnd"/>
      <w:ins w:id="1167" w:author="Russell, Seth" w:date="2018-12-15T19:12:00Z">
        <w:r>
          <w:rPr>
            <w:rFonts w:ascii="Times" w:eastAsia="Cambria" w:hAnsi="Times" w:cs="Consolas"/>
          </w:rPr>
          <w:t xml:space="preserve"> calls, any custom function of block of code you have can be compared against an alternative version to see which performs better. The above blocks of code call the core functionality of the </w:t>
        </w:r>
      </w:ins>
      <w:proofErr w:type="spellStart"/>
      <w:ins w:id="1168" w:author="Russell, Seth" w:date="2018-12-20T17:11:00Z">
        <w:r w:rsidR="00567A0C" w:rsidRPr="00567A0C">
          <w:rPr>
            <w:rFonts w:ascii="Consolas" w:eastAsia="Cambria" w:hAnsi="Consolas" w:cs="Consolas"/>
            <w:rPrChange w:id="1169" w:author="Russell, Seth" w:date="2018-12-20T17:11:00Z">
              <w:rPr>
                <w:rFonts w:ascii="Times" w:eastAsia="Cambria" w:hAnsi="Times" w:cs="Consolas"/>
              </w:rPr>
            </w:rPrChange>
          </w:rPr>
          <w:t>pccc</w:t>
        </w:r>
      </w:ins>
      <w:proofErr w:type="spellEnd"/>
      <w:ins w:id="1170" w:author="Russell, Seth" w:date="2018-12-15T19:12:00Z">
        <w:r>
          <w:rPr>
            <w:rFonts w:ascii="Times" w:eastAsia="Cambria" w:hAnsi="Times" w:cs="Consolas"/>
          </w:rPr>
          <w:t xml:space="preserve"> package – one implemented all in R, the other with C++ for the matrix processing and string matching components; see </w:t>
        </w:r>
        <w:proofErr w:type="spellStart"/>
        <w:r>
          <w:rPr>
            <w:rFonts w:ascii="Times" w:eastAsia="Cambria" w:hAnsi="Times" w:cs="Consolas"/>
          </w:rPr>
          <w:t>sourcecode</w:t>
        </w:r>
        <w:proofErr w:type="spellEnd"/>
        <w:r>
          <w:rPr>
            <w:rFonts w:ascii="Times" w:eastAsia="Cambria" w:hAnsi="Times" w:cs="Consolas"/>
          </w:rPr>
          <w:t xml:space="preserve"> available at </w:t>
        </w:r>
        <w:r>
          <w:rPr>
            <w:rStyle w:val="Hyperlink"/>
            <w:rFonts w:ascii="Times" w:eastAsia="Cambria" w:hAnsi="Times" w:cs="Consolas"/>
          </w:rPr>
          <w:fldChar w:fldCharType="begin"/>
        </w:r>
        <w:r>
          <w:rPr>
            <w:rStyle w:val="Hyperlink"/>
            <w:rFonts w:ascii="Times" w:eastAsia="Cambria" w:hAnsi="Times" w:cs="Consolas"/>
          </w:rPr>
          <w:instrText xml:space="preserve"> HYPERLINK "https://github.com/magic-lantern/pccc/blob/no_cpp/R/ccc.R" </w:instrText>
        </w:r>
        <w:r>
          <w:rPr>
            <w:rStyle w:val="Hyperlink"/>
            <w:rFonts w:ascii="Times" w:eastAsia="Cambria" w:hAnsi="Times" w:cs="Consolas"/>
          </w:rPr>
          <w:fldChar w:fldCharType="separate"/>
        </w:r>
        <w:r w:rsidRPr="00087DA5">
          <w:rPr>
            <w:rStyle w:val="Hyperlink"/>
            <w:rFonts w:ascii="Times" w:eastAsia="Cambria" w:hAnsi="Times" w:cs="Consolas"/>
          </w:rPr>
          <w:t>https://github.com/magic-lantern/pccc/blob/no_cpp/R/ccc.R</w:t>
        </w:r>
        <w:r>
          <w:rPr>
            <w:rStyle w:val="Hyperlink"/>
            <w:rFonts w:ascii="Times" w:eastAsia="Cambria" w:hAnsi="Times" w:cs="Consolas"/>
          </w:rPr>
          <w:fldChar w:fldCharType="end"/>
        </w:r>
        <w:r>
          <w:rPr>
            <w:rFonts w:ascii="Times" w:eastAsia="Cambria" w:hAnsi="Times" w:cs="Consolas"/>
          </w:rPr>
          <w:t xml:space="preserve"> for full listing.</w:t>
        </w:r>
      </w:ins>
    </w:p>
    <w:p w14:paraId="463E2AF9" w14:textId="77777777" w:rsidR="00490AF5" w:rsidRDefault="00490AF5" w:rsidP="00490AF5">
      <w:pPr>
        <w:rPr>
          <w:ins w:id="1171" w:author="Russell, Seth" w:date="2018-12-15T19:12:00Z"/>
          <w:rFonts w:ascii="Times" w:eastAsia="Cambria" w:hAnsi="Times" w:cs="Consolas"/>
        </w:rPr>
      </w:pPr>
    </w:p>
    <w:p w14:paraId="5A0364A7" w14:textId="77777777" w:rsidR="00490AF5" w:rsidRPr="00D13247" w:rsidRDefault="00490AF5" w:rsidP="00490AF5">
      <w:pPr>
        <w:rPr>
          <w:ins w:id="1172" w:author="Russell, Seth" w:date="2018-12-15T19:12:00Z"/>
          <w:rFonts w:ascii="Consolas" w:eastAsia="Cambria" w:hAnsi="Consolas" w:cs="Consolas"/>
        </w:rPr>
      </w:pPr>
      <w:ins w:id="1173" w:author="Russell, Seth" w:date="2018-12-15T19:12:00Z">
        <w:r>
          <w:rPr>
            <w:rFonts w:ascii="Times" w:eastAsia="Cambria" w:hAnsi="Times" w:cs="Consolas"/>
          </w:rPr>
          <w:t xml:space="preserve">After starting with high level timings, next </w:t>
        </w:r>
        <w:r w:rsidRPr="00460534">
          <w:rPr>
            <w:rFonts w:ascii="Times" w:eastAsia="Cambria" w:hAnsi="Times" w:cs="Consolas"/>
          </w:rPr>
          <w:t>run benchmark</w:t>
        </w:r>
        <w:r>
          <w:rPr>
            <w:rFonts w:ascii="Times" w:eastAsia="Cambria" w:hAnsi="Times" w:cs="Consolas"/>
          </w:rPr>
          <w:t>s</w:t>
        </w:r>
        <w:r w:rsidRPr="00460534">
          <w:rPr>
            <w:rFonts w:ascii="Times" w:eastAsia="Cambria" w:hAnsi="Times" w:cs="Consolas"/>
          </w:rPr>
          <w:t xml:space="preserve"> on specific sections of code such as </w:t>
        </w:r>
        <w:r>
          <w:rPr>
            <w:rFonts w:ascii="Times" w:eastAsia="Cambria" w:hAnsi="Times" w:cs="Consolas"/>
          </w:rPr>
          <w:t xml:space="preserve">in </w:t>
        </w:r>
        <w:r w:rsidRPr="00460534">
          <w:rPr>
            <w:rFonts w:ascii="Times" w:eastAsia="Cambria" w:hAnsi="Times" w:cs="Consolas"/>
          </w:rPr>
          <w:t>this</w:t>
        </w:r>
        <w:r>
          <w:rPr>
            <w:rFonts w:ascii="Times" w:eastAsia="Cambria" w:hAnsi="Times" w:cs="Consolas"/>
          </w:rPr>
          <w:t xml:space="preserve"> example comparing importing a package vs using the package reference operator using bench</w:t>
        </w:r>
        <w:r w:rsidRPr="00460534">
          <w:rPr>
            <w:rFonts w:ascii="Times" w:eastAsia="Cambria" w:hAnsi="Times" w:cs="Consolas"/>
          </w:rPr>
          <w:t>:</w:t>
        </w:r>
      </w:ins>
    </w:p>
    <w:p w14:paraId="4F393E79" w14:textId="77777777" w:rsidR="00490AF5" w:rsidRDefault="00490AF5" w:rsidP="00490AF5">
      <w:pPr>
        <w:ind w:left="720"/>
        <w:rPr>
          <w:ins w:id="1174" w:author="Russell, Seth" w:date="2018-12-15T19:12:00Z"/>
          <w:rFonts w:ascii="Consolas" w:eastAsia="Cambria" w:hAnsi="Consolas" w:cs="Consolas"/>
        </w:rPr>
      </w:pPr>
    </w:p>
    <w:p w14:paraId="621E7FB2" w14:textId="77777777" w:rsidR="00490AF5" w:rsidRPr="00CD3DF3" w:rsidRDefault="00490AF5">
      <w:pPr>
        <w:pStyle w:val="PeerJCode"/>
        <w:ind w:left="720"/>
        <w:rPr>
          <w:ins w:id="1175" w:author="Russell, Seth" w:date="2018-12-15T19:12:00Z"/>
        </w:rPr>
        <w:pPrChange w:id="1176" w:author="Russell, Seth" w:date="2018-12-17T08:24:00Z">
          <w:pPr>
            <w:ind w:left="720"/>
          </w:pPr>
        </w:pPrChange>
      </w:pPr>
      <w:ins w:id="1177" w:author="Russell, Seth" w:date="2018-12-15T19:12:00Z">
        <w:r w:rsidRPr="00CD3DF3">
          <w:t>library(bench)</w:t>
        </w:r>
      </w:ins>
    </w:p>
    <w:p w14:paraId="4715C467" w14:textId="77777777" w:rsidR="00490AF5" w:rsidRPr="00CD3DF3" w:rsidRDefault="00490AF5">
      <w:pPr>
        <w:pStyle w:val="PeerJCode"/>
        <w:ind w:left="720"/>
        <w:rPr>
          <w:ins w:id="1178" w:author="Russell, Seth" w:date="2018-12-15T19:12:00Z"/>
        </w:rPr>
        <w:pPrChange w:id="1179" w:author="Russell, Seth" w:date="2018-12-17T08:24:00Z">
          <w:pPr>
            <w:ind w:left="720"/>
          </w:pPr>
        </w:pPrChange>
      </w:pPr>
      <w:proofErr w:type="spellStart"/>
      <w:proofErr w:type="gramStart"/>
      <w:ins w:id="1180" w:author="Russell, Seth" w:date="2018-12-15T19:12:00Z">
        <w:r w:rsidRPr="00CD3DF3">
          <w:t>set.seed</w:t>
        </w:r>
        <w:proofErr w:type="spellEnd"/>
        <w:proofErr w:type="gramEnd"/>
        <w:r w:rsidRPr="00CD3DF3">
          <w:t>(42)</w:t>
        </w:r>
      </w:ins>
    </w:p>
    <w:p w14:paraId="291C7D1C" w14:textId="77777777" w:rsidR="00490AF5" w:rsidRPr="00CD3DF3" w:rsidRDefault="00490AF5">
      <w:pPr>
        <w:pStyle w:val="PeerJCode"/>
        <w:ind w:left="720"/>
        <w:rPr>
          <w:ins w:id="1181" w:author="Russell, Seth" w:date="2018-12-15T19:12:00Z"/>
        </w:rPr>
        <w:pPrChange w:id="1182" w:author="Russell, Seth" w:date="2018-12-17T08:24:00Z">
          <w:pPr>
            <w:ind w:left="720"/>
          </w:pPr>
        </w:pPrChange>
      </w:pPr>
      <w:proofErr w:type="gramStart"/>
      <w:ins w:id="1183" w:author="Russell, Seth" w:date="2018-12-15T19:12:00Z">
        <w:r w:rsidRPr="00CD3DF3">
          <w:t>bench::</w:t>
        </w:r>
        <w:proofErr w:type="gramEnd"/>
        <w:r w:rsidRPr="00CD3DF3">
          <w:t>mark(</w:t>
        </w:r>
      </w:ins>
    </w:p>
    <w:p w14:paraId="44F85EE8" w14:textId="77777777" w:rsidR="00490AF5" w:rsidRPr="00CD3DF3" w:rsidRDefault="00490AF5">
      <w:pPr>
        <w:pStyle w:val="PeerJCode"/>
        <w:ind w:left="720"/>
        <w:rPr>
          <w:ins w:id="1184" w:author="Russell, Seth" w:date="2018-12-15T19:12:00Z"/>
        </w:rPr>
        <w:pPrChange w:id="1185" w:author="Russell, Seth" w:date="2018-12-17T08:24:00Z">
          <w:pPr>
            <w:ind w:left="720"/>
          </w:pPr>
        </w:pPrChange>
      </w:pPr>
      <w:ins w:id="1186" w:author="Russell, Seth" w:date="2018-12-15T19:12:00Z">
        <w:r w:rsidRPr="00CD3DF3">
          <w:t xml:space="preserve">  </w:t>
        </w:r>
        <w:proofErr w:type="spellStart"/>
        <w:r w:rsidRPr="00CD3DF3">
          <w:t>package_ref</w:t>
        </w:r>
        <w:proofErr w:type="spellEnd"/>
        <w:r w:rsidRPr="00CD3DF3">
          <w:t xml:space="preserve"> &lt;- </w:t>
        </w:r>
        <w:proofErr w:type="spellStart"/>
        <w:proofErr w:type="gramStart"/>
        <w:r w:rsidRPr="00CD3DF3">
          <w:t>lapply</w:t>
        </w:r>
        <w:proofErr w:type="spellEnd"/>
        <w:r w:rsidRPr="00CD3DF3">
          <w:t>(</w:t>
        </w:r>
        <w:proofErr w:type="spellStart"/>
        <w:proofErr w:type="gramEnd"/>
        <w:r w:rsidRPr="00CD3DF3">
          <w:t>medium</w:t>
        </w:r>
        <w:r>
          <w:t>_input</w:t>
        </w:r>
        <w:proofErr w:type="spellEnd"/>
        <w:r w:rsidRPr="00CD3DF3">
          <w:t>, function(</w:t>
        </w:r>
        <w:proofErr w:type="spellStart"/>
        <w:r w:rsidRPr="00CD3DF3">
          <w:t>i</w:t>
        </w:r>
        <w:proofErr w:type="spellEnd"/>
        <w:r w:rsidRPr="00CD3DF3">
          <w:t>) {</w:t>
        </w:r>
      </w:ins>
    </w:p>
    <w:p w14:paraId="075DCBEB" w14:textId="77777777" w:rsidR="00490AF5" w:rsidRPr="00CD3DF3" w:rsidRDefault="00490AF5">
      <w:pPr>
        <w:pStyle w:val="PeerJCode"/>
        <w:ind w:left="720"/>
        <w:rPr>
          <w:ins w:id="1187" w:author="Russell, Seth" w:date="2018-12-15T19:12:00Z"/>
        </w:rPr>
        <w:pPrChange w:id="1188" w:author="Russell, Seth" w:date="2018-12-17T08:24:00Z">
          <w:pPr>
            <w:ind w:left="720"/>
          </w:pPr>
        </w:pPrChange>
      </w:pPr>
      <w:ins w:id="1189" w:author="Russell, Seth" w:date="2018-12-15T19:12:00Z">
        <w:r w:rsidRPr="00CD3DF3">
          <w:t xml:space="preserve">    </w:t>
        </w:r>
        <w:proofErr w:type="gramStart"/>
        <w:r w:rsidRPr="00CD3DF3">
          <w:t>if(</w:t>
        </w:r>
        <w:proofErr w:type="gramEnd"/>
        <w:r w:rsidRPr="00CD3DF3">
          <w:t>any(</w:t>
        </w:r>
        <w:proofErr w:type="spellStart"/>
        <w:r w:rsidRPr="00CD3DF3">
          <w:t>stringi</w:t>
        </w:r>
        <w:proofErr w:type="spellEnd"/>
        <w:r w:rsidRPr="00CD3DF3">
          <w:t>::</w:t>
        </w:r>
        <w:proofErr w:type="spellStart"/>
        <w:r w:rsidRPr="00CD3DF3">
          <w:t>stri_startswith_fixed</w:t>
        </w:r>
        <w:proofErr w:type="spellEnd"/>
        <w:r w:rsidRPr="00CD3DF3">
          <w:t>(</w:t>
        </w:r>
        <w:proofErr w:type="spellStart"/>
        <w:r w:rsidRPr="00CD3DF3">
          <w:t>i</w:t>
        </w:r>
        <w:proofErr w:type="spellEnd"/>
        <w:r w:rsidRPr="00CD3DF3">
          <w:t>, 'S'),na.rm = TRUE))</w:t>
        </w:r>
      </w:ins>
    </w:p>
    <w:p w14:paraId="34649D7C" w14:textId="77777777" w:rsidR="00490AF5" w:rsidRPr="00CD3DF3" w:rsidRDefault="00490AF5">
      <w:pPr>
        <w:pStyle w:val="PeerJCode"/>
        <w:ind w:left="720"/>
        <w:rPr>
          <w:ins w:id="1190" w:author="Russell, Seth" w:date="2018-12-15T19:12:00Z"/>
        </w:rPr>
        <w:pPrChange w:id="1191" w:author="Russell, Seth" w:date="2018-12-17T08:24:00Z">
          <w:pPr>
            <w:ind w:left="720"/>
          </w:pPr>
        </w:pPrChange>
      </w:pPr>
      <w:ins w:id="1192" w:author="Russell, Seth" w:date="2018-12-15T19:12:00Z">
        <w:r w:rsidRPr="00CD3DF3">
          <w:t xml:space="preserve">      return(1L)</w:t>
        </w:r>
      </w:ins>
    </w:p>
    <w:p w14:paraId="12FA70D9" w14:textId="77777777" w:rsidR="00490AF5" w:rsidRPr="00CD3DF3" w:rsidRDefault="00490AF5">
      <w:pPr>
        <w:pStyle w:val="PeerJCode"/>
        <w:ind w:left="720"/>
        <w:rPr>
          <w:ins w:id="1193" w:author="Russell, Seth" w:date="2018-12-15T19:12:00Z"/>
        </w:rPr>
        <w:pPrChange w:id="1194" w:author="Russell, Seth" w:date="2018-12-17T08:24:00Z">
          <w:pPr>
            <w:ind w:left="720"/>
          </w:pPr>
        </w:pPrChange>
      </w:pPr>
      <w:ins w:id="1195" w:author="Russell, Seth" w:date="2018-12-15T19:12:00Z">
        <w:r w:rsidRPr="00CD3DF3">
          <w:t xml:space="preserve">    else</w:t>
        </w:r>
      </w:ins>
    </w:p>
    <w:p w14:paraId="2CC7DD4B" w14:textId="77777777" w:rsidR="00490AF5" w:rsidRPr="00CD3DF3" w:rsidRDefault="00490AF5">
      <w:pPr>
        <w:pStyle w:val="PeerJCode"/>
        <w:ind w:left="720"/>
        <w:rPr>
          <w:ins w:id="1196" w:author="Russell, Seth" w:date="2018-12-15T19:12:00Z"/>
        </w:rPr>
        <w:pPrChange w:id="1197" w:author="Russell, Seth" w:date="2018-12-17T08:24:00Z">
          <w:pPr>
            <w:ind w:left="720"/>
          </w:pPr>
        </w:pPrChange>
      </w:pPr>
      <w:ins w:id="1198" w:author="Russell, Seth" w:date="2018-12-15T19:12:00Z">
        <w:r w:rsidRPr="00CD3DF3">
          <w:t xml:space="preserve">      return(0L)</w:t>
        </w:r>
      </w:ins>
    </w:p>
    <w:p w14:paraId="0A816363" w14:textId="77777777" w:rsidR="00490AF5" w:rsidRDefault="00490AF5">
      <w:pPr>
        <w:pStyle w:val="PeerJCode"/>
        <w:ind w:left="720"/>
        <w:rPr>
          <w:ins w:id="1199" w:author="Russell, Seth" w:date="2018-12-15T19:12:00Z"/>
        </w:rPr>
        <w:pPrChange w:id="1200" w:author="Russell, Seth" w:date="2018-12-17T08:24:00Z">
          <w:pPr>
            <w:ind w:left="720"/>
          </w:pPr>
        </w:pPrChange>
      </w:pPr>
      <w:ins w:id="1201" w:author="Russell, Seth" w:date="2018-12-15T19:12:00Z">
        <w:r w:rsidRPr="00CD3DF3">
          <w:t xml:space="preserve">  }))</w:t>
        </w:r>
      </w:ins>
    </w:p>
    <w:p w14:paraId="20CE77FA" w14:textId="77777777" w:rsidR="00490AF5" w:rsidRPr="00C23959" w:rsidRDefault="00490AF5">
      <w:pPr>
        <w:pStyle w:val="PeerJCode"/>
        <w:ind w:left="720"/>
        <w:rPr>
          <w:ins w:id="1202" w:author="Russell, Seth" w:date="2018-12-15T19:12:00Z"/>
        </w:rPr>
        <w:pPrChange w:id="1203" w:author="Russell, Seth" w:date="2018-12-17T08:24:00Z">
          <w:pPr/>
        </w:pPrChange>
      </w:pPr>
    </w:p>
    <w:p w14:paraId="2BDD6F57" w14:textId="77777777" w:rsidR="00490AF5" w:rsidRPr="004F2966" w:rsidRDefault="00490AF5">
      <w:pPr>
        <w:pStyle w:val="PeerJCode"/>
        <w:ind w:left="720"/>
        <w:rPr>
          <w:ins w:id="1204" w:author="Russell, Seth" w:date="2018-12-15T19:12:00Z"/>
        </w:rPr>
        <w:pPrChange w:id="1205" w:author="Russell, Seth" w:date="2018-12-17T08:24:00Z">
          <w:pPr>
            <w:ind w:left="720"/>
          </w:pPr>
        </w:pPrChange>
      </w:pPr>
      <w:ins w:id="1206" w:author="Russell, Seth" w:date="2018-12-15T19:12:00Z">
        <w:r w:rsidRPr="004F2966">
          <w:t xml:space="preserve"># A </w:t>
        </w:r>
        <w:proofErr w:type="spellStart"/>
        <w:r w:rsidRPr="004F2966">
          <w:t>tibble</w:t>
        </w:r>
        <w:proofErr w:type="spellEnd"/>
        <w:r w:rsidRPr="004F2966">
          <w:t>: 1 x 14</w:t>
        </w:r>
      </w:ins>
    </w:p>
    <w:p w14:paraId="690514F3" w14:textId="77777777" w:rsidR="00490AF5" w:rsidRPr="004F2966" w:rsidRDefault="00490AF5">
      <w:pPr>
        <w:pStyle w:val="PeerJCode"/>
        <w:ind w:left="720"/>
        <w:rPr>
          <w:ins w:id="1207" w:author="Russell, Seth" w:date="2018-12-15T19:12:00Z"/>
        </w:rPr>
        <w:pPrChange w:id="1208" w:author="Russell, Seth" w:date="2018-12-17T08:24:00Z">
          <w:pPr>
            <w:ind w:left="720"/>
          </w:pPr>
        </w:pPrChange>
      </w:pPr>
      <w:ins w:id="1209" w:author="Russell, Seth" w:date="2018-12-15T19:12:00Z">
        <w:r w:rsidRPr="004F2966">
          <w:lastRenderedPageBreak/>
          <w:t xml:space="preserve">  expression   </w:t>
        </w:r>
        <w:proofErr w:type="gramStart"/>
        <w:r w:rsidRPr="004F2966">
          <w:t>min  mean</w:t>
        </w:r>
        <w:proofErr w:type="gramEnd"/>
        <w:r w:rsidRPr="004F2966">
          <w:t xml:space="preserve"> median   max `</w:t>
        </w:r>
        <w:proofErr w:type="spellStart"/>
        <w:r w:rsidRPr="004F2966">
          <w:t>itr</w:t>
        </w:r>
        <w:proofErr w:type="spellEnd"/>
        <w:r w:rsidRPr="004F2966">
          <w:t xml:space="preserve">/sec` </w:t>
        </w:r>
        <w:proofErr w:type="spellStart"/>
        <w:r w:rsidRPr="004F2966">
          <w:t>mem_alloc</w:t>
        </w:r>
        <w:proofErr w:type="spellEnd"/>
      </w:ins>
    </w:p>
    <w:p w14:paraId="03019EE6" w14:textId="77777777" w:rsidR="00490AF5" w:rsidRPr="004F2966" w:rsidRDefault="00490AF5">
      <w:pPr>
        <w:pStyle w:val="PeerJCode"/>
        <w:ind w:left="720"/>
        <w:rPr>
          <w:ins w:id="1210" w:author="Russell, Seth" w:date="2018-12-15T19:12:00Z"/>
        </w:rPr>
        <w:pPrChange w:id="1211" w:author="Russell, Seth" w:date="2018-12-17T08:24:00Z">
          <w:pPr>
            <w:ind w:left="720"/>
          </w:pPr>
        </w:pPrChange>
      </w:pPr>
      <w:ins w:id="1212" w:author="Russell, Seth" w:date="2018-12-15T19:12:00Z">
        <w:r w:rsidRPr="004F2966">
          <w:t xml:space="preserve">  &lt;</w:t>
        </w:r>
        <w:proofErr w:type="spellStart"/>
        <w:r w:rsidRPr="004F2966">
          <w:t>chr</w:t>
        </w:r>
        <w:proofErr w:type="spellEnd"/>
        <w:r w:rsidRPr="004F2966">
          <w:t>&gt;      &lt;bch&gt; &lt;bch&gt; &lt;bch:&gt; &lt;bch&gt;     &lt;</w:t>
        </w:r>
        <w:proofErr w:type="spellStart"/>
        <w:r w:rsidRPr="004F2966">
          <w:t>dbl</w:t>
        </w:r>
        <w:proofErr w:type="spellEnd"/>
        <w:r w:rsidRPr="004F2966">
          <w:t>&gt; &lt;</w:t>
        </w:r>
        <w:proofErr w:type="spellStart"/>
        <w:proofErr w:type="gramStart"/>
        <w:r w:rsidRPr="004F2966">
          <w:t>bch:byt</w:t>
        </w:r>
        <w:proofErr w:type="spellEnd"/>
        <w:proofErr w:type="gramEnd"/>
        <w:r w:rsidRPr="004F2966">
          <w:t>&gt;</w:t>
        </w:r>
      </w:ins>
    </w:p>
    <w:p w14:paraId="70399141" w14:textId="77777777" w:rsidR="00490AF5" w:rsidRPr="004F2966" w:rsidRDefault="00490AF5">
      <w:pPr>
        <w:pStyle w:val="PeerJCode"/>
        <w:ind w:left="720"/>
        <w:rPr>
          <w:ins w:id="1213" w:author="Russell, Seth" w:date="2018-12-15T19:12:00Z"/>
        </w:rPr>
        <w:pPrChange w:id="1214" w:author="Russell, Seth" w:date="2018-12-17T08:24:00Z">
          <w:pPr>
            <w:ind w:left="720"/>
          </w:pPr>
        </w:pPrChange>
      </w:pPr>
      <w:ins w:id="1215" w:author="Russell, Seth" w:date="2018-12-15T19:12:00Z">
        <w:r w:rsidRPr="004F2966">
          <w:t xml:space="preserve">1 </w:t>
        </w:r>
        <w:proofErr w:type="spellStart"/>
        <w:r w:rsidRPr="004F2966">
          <w:t>package_r</w:t>
        </w:r>
        <w:proofErr w:type="spellEnd"/>
        <w:r w:rsidRPr="004F2966">
          <w:t xml:space="preserve">… 547ms </w:t>
        </w:r>
        <w:proofErr w:type="spellStart"/>
        <w:r w:rsidRPr="004F2966">
          <w:t>547</w:t>
        </w:r>
        <w:proofErr w:type="gramStart"/>
        <w:r w:rsidRPr="004F2966">
          <w:t>ms</w:t>
        </w:r>
        <w:proofErr w:type="spellEnd"/>
        <w:r w:rsidRPr="004F2966">
          <w:t xml:space="preserve">  </w:t>
        </w:r>
        <w:proofErr w:type="spellStart"/>
        <w:r w:rsidRPr="004F2966">
          <w:t>547</w:t>
        </w:r>
        <w:proofErr w:type="gramEnd"/>
        <w:r w:rsidRPr="004F2966">
          <w:t>ms</w:t>
        </w:r>
        <w:proofErr w:type="spellEnd"/>
        <w:r w:rsidRPr="004F2966">
          <w:t xml:space="preserve"> </w:t>
        </w:r>
        <w:proofErr w:type="spellStart"/>
        <w:r w:rsidRPr="004F2966">
          <w:t>547ms</w:t>
        </w:r>
        <w:proofErr w:type="spellEnd"/>
        <w:r w:rsidRPr="004F2966">
          <w:t xml:space="preserve">      1.83    17.9MB</w:t>
        </w:r>
      </w:ins>
    </w:p>
    <w:p w14:paraId="6B865131" w14:textId="77777777" w:rsidR="00490AF5" w:rsidRDefault="00490AF5">
      <w:pPr>
        <w:pStyle w:val="PeerJCode"/>
        <w:ind w:left="720"/>
        <w:rPr>
          <w:ins w:id="1216" w:author="Russell, Seth" w:date="2018-12-15T19:12:00Z"/>
        </w:rPr>
        <w:pPrChange w:id="1217" w:author="Russell, Seth" w:date="2018-12-17T08:24:00Z">
          <w:pPr/>
        </w:pPrChange>
      </w:pPr>
    </w:p>
    <w:p w14:paraId="1AE5A8D5" w14:textId="77777777" w:rsidR="00490AF5" w:rsidRPr="00CD3DF3" w:rsidRDefault="00490AF5">
      <w:pPr>
        <w:pStyle w:val="PeerJCode"/>
        <w:ind w:left="720"/>
        <w:rPr>
          <w:ins w:id="1218" w:author="Russell, Seth" w:date="2018-12-15T19:12:00Z"/>
        </w:rPr>
        <w:pPrChange w:id="1219" w:author="Russell, Seth" w:date="2018-12-17T08:24:00Z">
          <w:pPr>
            <w:ind w:left="720"/>
          </w:pPr>
        </w:pPrChange>
      </w:pPr>
      <w:ins w:id="1220" w:author="Russell, Seth" w:date="2018-12-15T19:12:00Z">
        <w:r w:rsidRPr="00CD3DF3">
          <w:t>library(</w:t>
        </w:r>
        <w:proofErr w:type="spellStart"/>
        <w:r w:rsidRPr="00CD3DF3">
          <w:t>stringi</w:t>
        </w:r>
        <w:proofErr w:type="spellEnd"/>
        <w:r w:rsidRPr="00CD3DF3">
          <w:t>)</w:t>
        </w:r>
      </w:ins>
    </w:p>
    <w:p w14:paraId="778AB9BC" w14:textId="77777777" w:rsidR="00490AF5" w:rsidRPr="00CD3DF3" w:rsidRDefault="00490AF5">
      <w:pPr>
        <w:pStyle w:val="PeerJCode"/>
        <w:ind w:left="720"/>
        <w:rPr>
          <w:ins w:id="1221" w:author="Russell, Seth" w:date="2018-12-15T19:12:00Z"/>
        </w:rPr>
        <w:pPrChange w:id="1222" w:author="Russell, Seth" w:date="2018-12-17T08:24:00Z">
          <w:pPr>
            <w:ind w:left="720"/>
          </w:pPr>
        </w:pPrChange>
      </w:pPr>
      <w:proofErr w:type="gramStart"/>
      <w:ins w:id="1223" w:author="Russell, Seth" w:date="2018-12-15T19:12:00Z">
        <w:r w:rsidRPr="00CD3DF3">
          <w:t>bench::</w:t>
        </w:r>
        <w:proofErr w:type="gramEnd"/>
        <w:r w:rsidRPr="00CD3DF3">
          <w:t>mark(</w:t>
        </w:r>
      </w:ins>
    </w:p>
    <w:p w14:paraId="200450A5" w14:textId="77777777" w:rsidR="00490AF5" w:rsidRPr="00CD3DF3" w:rsidRDefault="00490AF5">
      <w:pPr>
        <w:pStyle w:val="PeerJCode"/>
        <w:ind w:left="720"/>
        <w:rPr>
          <w:ins w:id="1224" w:author="Russell, Seth" w:date="2018-12-15T19:12:00Z"/>
        </w:rPr>
        <w:pPrChange w:id="1225" w:author="Russell, Seth" w:date="2018-12-17T08:24:00Z">
          <w:pPr>
            <w:ind w:left="720"/>
          </w:pPr>
        </w:pPrChange>
      </w:pPr>
      <w:ins w:id="1226" w:author="Russell, Seth" w:date="2018-12-15T19:12:00Z">
        <w:r w:rsidRPr="00CD3DF3">
          <w:t xml:space="preserve">    </w:t>
        </w:r>
        <w:proofErr w:type="spellStart"/>
        <w:r w:rsidRPr="00CD3DF3">
          <w:t>direct_ref</w:t>
        </w:r>
        <w:proofErr w:type="spellEnd"/>
        <w:r w:rsidRPr="00CD3DF3">
          <w:t xml:space="preserve"> &lt;- </w:t>
        </w:r>
        <w:proofErr w:type="spellStart"/>
        <w:proofErr w:type="gramStart"/>
        <w:r w:rsidRPr="00CD3DF3">
          <w:t>lapply</w:t>
        </w:r>
        <w:proofErr w:type="spellEnd"/>
        <w:r w:rsidRPr="00CD3DF3">
          <w:t>(</w:t>
        </w:r>
        <w:proofErr w:type="spellStart"/>
        <w:proofErr w:type="gramEnd"/>
        <w:r w:rsidRPr="00CD3DF3">
          <w:t>medium</w:t>
        </w:r>
        <w:r>
          <w:t>_input</w:t>
        </w:r>
        <w:proofErr w:type="spellEnd"/>
        <w:r w:rsidRPr="00CD3DF3">
          <w:t>, function(</w:t>
        </w:r>
        <w:proofErr w:type="spellStart"/>
        <w:r w:rsidRPr="00CD3DF3">
          <w:t>i</w:t>
        </w:r>
        <w:proofErr w:type="spellEnd"/>
        <w:r w:rsidRPr="00CD3DF3">
          <w:t>) {</w:t>
        </w:r>
      </w:ins>
    </w:p>
    <w:p w14:paraId="60967A6B" w14:textId="77777777" w:rsidR="00490AF5" w:rsidRPr="00CD3DF3" w:rsidRDefault="00490AF5">
      <w:pPr>
        <w:pStyle w:val="PeerJCode"/>
        <w:ind w:left="720"/>
        <w:rPr>
          <w:ins w:id="1227" w:author="Russell, Seth" w:date="2018-12-15T19:12:00Z"/>
        </w:rPr>
        <w:pPrChange w:id="1228" w:author="Russell, Seth" w:date="2018-12-17T08:24:00Z">
          <w:pPr>
            <w:ind w:left="720"/>
          </w:pPr>
        </w:pPrChange>
      </w:pPr>
      <w:ins w:id="1229" w:author="Russell, Seth" w:date="2018-12-15T19:12:00Z">
        <w:r w:rsidRPr="00CD3DF3">
          <w:t xml:space="preserve">    </w:t>
        </w:r>
        <w:proofErr w:type="gramStart"/>
        <w:r w:rsidRPr="00CD3DF3">
          <w:t>if(</w:t>
        </w:r>
        <w:proofErr w:type="gramEnd"/>
        <w:r w:rsidRPr="00CD3DF3">
          <w:t>any(</w:t>
        </w:r>
        <w:proofErr w:type="spellStart"/>
        <w:r w:rsidRPr="00CD3DF3">
          <w:t>stri_startswith_fixed</w:t>
        </w:r>
        <w:proofErr w:type="spellEnd"/>
        <w:r w:rsidRPr="00CD3DF3">
          <w:t>(</w:t>
        </w:r>
        <w:proofErr w:type="spellStart"/>
        <w:r w:rsidRPr="00CD3DF3">
          <w:t>i</w:t>
        </w:r>
        <w:proofErr w:type="spellEnd"/>
        <w:r w:rsidRPr="00CD3DF3">
          <w:t>, 'S'),na.rm = TRUE))</w:t>
        </w:r>
      </w:ins>
    </w:p>
    <w:p w14:paraId="07E348B8" w14:textId="77777777" w:rsidR="00490AF5" w:rsidRPr="00CD3DF3" w:rsidRDefault="00490AF5">
      <w:pPr>
        <w:pStyle w:val="PeerJCode"/>
        <w:ind w:left="720"/>
        <w:rPr>
          <w:ins w:id="1230" w:author="Russell, Seth" w:date="2018-12-15T19:12:00Z"/>
        </w:rPr>
        <w:pPrChange w:id="1231" w:author="Russell, Seth" w:date="2018-12-17T08:24:00Z">
          <w:pPr>
            <w:ind w:left="720"/>
          </w:pPr>
        </w:pPrChange>
      </w:pPr>
      <w:ins w:id="1232" w:author="Russell, Seth" w:date="2018-12-15T19:12:00Z">
        <w:r w:rsidRPr="00CD3DF3">
          <w:t xml:space="preserve">      return(1L)</w:t>
        </w:r>
      </w:ins>
    </w:p>
    <w:p w14:paraId="35697943" w14:textId="77777777" w:rsidR="00490AF5" w:rsidRPr="00CD3DF3" w:rsidRDefault="00490AF5">
      <w:pPr>
        <w:pStyle w:val="PeerJCode"/>
        <w:ind w:left="720"/>
        <w:rPr>
          <w:ins w:id="1233" w:author="Russell, Seth" w:date="2018-12-15T19:12:00Z"/>
        </w:rPr>
        <w:pPrChange w:id="1234" w:author="Russell, Seth" w:date="2018-12-17T08:24:00Z">
          <w:pPr>
            <w:ind w:left="720"/>
          </w:pPr>
        </w:pPrChange>
      </w:pPr>
      <w:ins w:id="1235" w:author="Russell, Seth" w:date="2018-12-15T19:12:00Z">
        <w:r w:rsidRPr="00CD3DF3">
          <w:t xml:space="preserve">    else</w:t>
        </w:r>
      </w:ins>
    </w:p>
    <w:p w14:paraId="2A5DBE95" w14:textId="77777777" w:rsidR="00490AF5" w:rsidRPr="00CD3DF3" w:rsidRDefault="00490AF5">
      <w:pPr>
        <w:pStyle w:val="PeerJCode"/>
        <w:ind w:left="720"/>
        <w:rPr>
          <w:ins w:id="1236" w:author="Russell, Seth" w:date="2018-12-15T19:12:00Z"/>
        </w:rPr>
        <w:pPrChange w:id="1237" w:author="Russell, Seth" w:date="2018-12-17T08:24:00Z">
          <w:pPr>
            <w:ind w:left="720"/>
          </w:pPr>
        </w:pPrChange>
      </w:pPr>
      <w:ins w:id="1238" w:author="Russell, Seth" w:date="2018-12-15T19:12:00Z">
        <w:r w:rsidRPr="00CD3DF3">
          <w:t xml:space="preserve">      return(0L)</w:t>
        </w:r>
      </w:ins>
    </w:p>
    <w:p w14:paraId="6965194B" w14:textId="77777777" w:rsidR="00490AF5" w:rsidRDefault="00490AF5">
      <w:pPr>
        <w:pStyle w:val="PeerJCode"/>
        <w:ind w:left="720"/>
        <w:rPr>
          <w:ins w:id="1239" w:author="Russell, Seth" w:date="2018-12-15T19:12:00Z"/>
        </w:rPr>
        <w:pPrChange w:id="1240" w:author="Russell, Seth" w:date="2018-12-17T08:24:00Z">
          <w:pPr>
            <w:ind w:left="720"/>
          </w:pPr>
        </w:pPrChange>
      </w:pPr>
      <w:ins w:id="1241" w:author="Russell, Seth" w:date="2018-12-15T19:12:00Z">
        <w:r w:rsidRPr="00CD3DF3">
          <w:t xml:space="preserve">  }))</w:t>
        </w:r>
      </w:ins>
    </w:p>
    <w:p w14:paraId="668830CE" w14:textId="77777777" w:rsidR="00490AF5" w:rsidRDefault="00490AF5">
      <w:pPr>
        <w:pStyle w:val="PeerJCode"/>
        <w:ind w:left="720"/>
        <w:rPr>
          <w:ins w:id="1242" w:author="Russell, Seth" w:date="2018-12-15T19:12:00Z"/>
        </w:rPr>
        <w:pPrChange w:id="1243" w:author="Russell, Seth" w:date="2018-12-17T08:24:00Z">
          <w:pPr>
            <w:ind w:left="720"/>
          </w:pPr>
        </w:pPrChange>
      </w:pPr>
    </w:p>
    <w:p w14:paraId="11C53185" w14:textId="77777777" w:rsidR="00490AF5" w:rsidRPr="004F2966" w:rsidRDefault="00490AF5">
      <w:pPr>
        <w:pStyle w:val="PeerJCode"/>
        <w:ind w:left="720"/>
        <w:rPr>
          <w:ins w:id="1244" w:author="Russell, Seth" w:date="2018-12-15T19:12:00Z"/>
        </w:rPr>
        <w:pPrChange w:id="1245" w:author="Russell, Seth" w:date="2018-12-17T08:24:00Z">
          <w:pPr>
            <w:ind w:left="720"/>
          </w:pPr>
        </w:pPrChange>
      </w:pPr>
      <w:ins w:id="1246" w:author="Russell, Seth" w:date="2018-12-15T19:12:00Z">
        <w:r w:rsidRPr="004F2966">
          <w:t xml:space="preserve"># A </w:t>
        </w:r>
        <w:proofErr w:type="spellStart"/>
        <w:r w:rsidRPr="004F2966">
          <w:t>tibble</w:t>
        </w:r>
        <w:proofErr w:type="spellEnd"/>
        <w:r w:rsidRPr="004F2966">
          <w:t>: 1 x 14</w:t>
        </w:r>
      </w:ins>
    </w:p>
    <w:p w14:paraId="55097742" w14:textId="77777777" w:rsidR="00490AF5" w:rsidRPr="004F2966" w:rsidRDefault="00490AF5">
      <w:pPr>
        <w:pStyle w:val="PeerJCode"/>
        <w:ind w:left="720"/>
        <w:rPr>
          <w:ins w:id="1247" w:author="Russell, Seth" w:date="2018-12-15T19:12:00Z"/>
        </w:rPr>
        <w:pPrChange w:id="1248" w:author="Russell, Seth" w:date="2018-12-17T08:24:00Z">
          <w:pPr>
            <w:ind w:left="720"/>
          </w:pPr>
        </w:pPrChange>
      </w:pPr>
      <w:ins w:id="1249" w:author="Russell, Seth" w:date="2018-12-15T19:12:00Z">
        <w:r w:rsidRPr="004F2966">
          <w:t xml:space="preserve">  expression   </w:t>
        </w:r>
        <w:proofErr w:type="gramStart"/>
        <w:r w:rsidRPr="004F2966">
          <w:t>min  mean</w:t>
        </w:r>
        <w:proofErr w:type="gramEnd"/>
        <w:r w:rsidRPr="004F2966">
          <w:t xml:space="preserve"> median   max `</w:t>
        </w:r>
        <w:proofErr w:type="spellStart"/>
        <w:r w:rsidRPr="004F2966">
          <w:t>itr</w:t>
        </w:r>
        <w:proofErr w:type="spellEnd"/>
        <w:r w:rsidRPr="004F2966">
          <w:t xml:space="preserve">/sec` </w:t>
        </w:r>
        <w:proofErr w:type="spellStart"/>
        <w:r w:rsidRPr="004F2966">
          <w:t>mem_alloc</w:t>
        </w:r>
        <w:proofErr w:type="spellEnd"/>
      </w:ins>
    </w:p>
    <w:p w14:paraId="673104CD" w14:textId="77777777" w:rsidR="00490AF5" w:rsidRPr="004F2966" w:rsidRDefault="00490AF5">
      <w:pPr>
        <w:pStyle w:val="PeerJCode"/>
        <w:ind w:left="720"/>
        <w:rPr>
          <w:ins w:id="1250" w:author="Russell, Seth" w:date="2018-12-15T19:12:00Z"/>
        </w:rPr>
        <w:pPrChange w:id="1251" w:author="Russell, Seth" w:date="2018-12-17T08:24:00Z">
          <w:pPr>
            <w:ind w:left="720"/>
          </w:pPr>
        </w:pPrChange>
      </w:pPr>
      <w:ins w:id="1252" w:author="Russell, Seth" w:date="2018-12-15T19:12:00Z">
        <w:r w:rsidRPr="004F2966">
          <w:t xml:space="preserve">  &lt;</w:t>
        </w:r>
        <w:proofErr w:type="spellStart"/>
        <w:r w:rsidRPr="004F2966">
          <w:t>chr</w:t>
        </w:r>
        <w:proofErr w:type="spellEnd"/>
        <w:r w:rsidRPr="004F2966">
          <w:t>&gt;      &lt;bch&gt; &lt;bch&gt; &lt;bch:&gt; &lt;bch&gt;     &lt;</w:t>
        </w:r>
        <w:proofErr w:type="spellStart"/>
        <w:r w:rsidRPr="004F2966">
          <w:t>dbl</w:t>
        </w:r>
        <w:proofErr w:type="spellEnd"/>
        <w:r w:rsidRPr="004F2966">
          <w:t>&gt; &lt;</w:t>
        </w:r>
        <w:proofErr w:type="spellStart"/>
        <w:proofErr w:type="gramStart"/>
        <w:r w:rsidRPr="004F2966">
          <w:t>bch:byt</w:t>
        </w:r>
        <w:proofErr w:type="spellEnd"/>
        <w:proofErr w:type="gramEnd"/>
        <w:r w:rsidRPr="004F2966">
          <w:t>&gt;</w:t>
        </w:r>
      </w:ins>
    </w:p>
    <w:p w14:paraId="5E9226E7" w14:textId="77777777" w:rsidR="00490AF5" w:rsidRDefault="00490AF5">
      <w:pPr>
        <w:pStyle w:val="PeerJCode"/>
        <w:ind w:left="720"/>
        <w:rPr>
          <w:ins w:id="1253" w:author="Russell, Seth" w:date="2018-12-15T19:12:00Z"/>
        </w:rPr>
        <w:pPrChange w:id="1254" w:author="Russell, Seth" w:date="2018-12-17T08:24:00Z">
          <w:pPr>
            <w:ind w:left="720"/>
          </w:pPr>
        </w:pPrChange>
      </w:pPr>
      <w:ins w:id="1255" w:author="Russell, Seth" w:date="2018-12-15T19:12:00Z">
        <w:r w:rsidRPr="004F2966">
          <w:t xml:space="preserve">1 </w:t>
        </w:r>
        <w:proofErr w:type="spellStart"/>
        <w:r w:rsidRPr="004F2966">
          <w:t>direct_re</w:t>
        </w:r>
        <w:proofErr w:type="spellEnd"/>
        <w:r w:rsidRPr="004F2966">
          <w:t>… 271ms 274</w:t>
        </w:r>
        <w:proofErr w:type="gramStart"/>
        <w:r w:rsidRPr="004F2966">
          <w:t xml:space="preserve">ms  </w:t>
        </w:r>
        <w:proofErr w:type="spellStart"/>
        <w:r w:rsidRPr="004F2966">
          <w:t>274</w:t>
        </w:r>
        <w:proofErr w:type="gramEnd"/>
        <w:r w:rsidRPr="004F2966">
          <w:t>ms</w:t>
        </w:r>
        <w:proofErr w:type="spellEnd"/>
        <w:r w:rsidRPr="004F2966">
          <w:t xml:space="preserve"> 277ms      3.65    17.9MB</w:t>
        </w:r>
      </w:ins>
    </w:p>
    <w:p w14:paraId="27EB647B" w14:textId="77777777" w:rsidR="00490AF5" w:rsidRDefault="00490AF5" w:rsidP="00490AF5">
      <w:pPr>
        <w:ind w:left="720"/>
        <w:rPr>
          <w:ins w:id="1256" w:author="Russell, Seth" w:date="2018-12-15T19:12:00Z"/>
          <w:rFonts w:ascii="Consolas" w:eastAsia="Cambria" w:hAnsi="Consolas" w:cs="Consolas"/>
        </w:rPr>
      </w:pPr>
    </w:p>
    <w:p w14:paraId="0C7A8021" w14:textId="77777777" w:rsidR="00490AF5" w:rsidRDefault="00490AF5" w:rsidP="00490AF5">
      <w:pPr>
        <w:rPr>
          <w:ins w:id="1257" w:author="Russell, Seth" w:date="2018-12-15T19:12:00Z"/>
          <w:rFonts w:ascii="Times" w:eastAsia="Cambria" w:hAnsi="Times" w:cs="Consolas"/>
        </w:rPr>
      </w:pPr>
      <w:ins w:id="1258" w:author="Russell, Seth" w:date="2018-12-15T19:12:00Z">
        <w:r>
          <w:rPr>
            <w:rFonts w:ascii="Times" w:eastAsia="Cambria" w:hAnsi="Times" w:cs="Consolas"/>
          </w:rPr>
          <w:t xml:space="preserve">The above test was run on a virtual machine running </w:t>
        </w:r>
        <w:r w:rsidRPr="004F2966">
          <w:rPr>
            <w:rFonts w:ascii="Times" w:eastAsia="Cambria" w:hAnsi="Times" w:cs="Consolas"/>
          </w:rPr>
          <w:t>Ubuntu 16.04.5 LTS</w:t>
        </w:r>
        <w:r>
          <w:rPr>
            <w:rFonts w:ascii="Times" w:eastAsia="Cambria" w:hAnsi="Times" w:cs="Consolas"/>
          </w:rPr>
          <w:t xml:space="preserve"> using R </w:t>
        </w:r>
        <w:r w:rsidRPr="004F2966">
          <w:rPr>
            <w:rFonts w:ascii="Times" w:eastAsia="Cambria" w:hAnsi="Times" w:cs="Consolas"/>
          </w:rPr>
          <w:t>3.4.4</w:t>
        </w:r>
        <w:r>
          <w:rPr>
            <w:rFonts w:ascii="Times" w:eastAsia="Cambria" w:hAnsi="Times" w:cs="Consolas"/>
          </w:rPr>
          <w:t>.</w:t>
        </w:r>
      </w:ins>
    </w:p>
    <w:p w14:paraId="5292235D" w14:textId="77777777" w:rsidR="00490AF5" w:rsidRPr="005C6BD8" w:rsidRDefault="00490AF5" w:rsidP="00490AF5">
      <w:pPr>
        <w:rPr>
          <w:ins w:id="1259" w:author="Russell, Seth" w:date="2018-12-15T19:12:00Z"/>
          <w:rFonts w:ascii="Times" w:eastAsia="Cambria" w:hAnsi="Times" w:cs="Consolas"/>
        </w:rPr>
      </w:pPr>
    </w:p>
    <w:p w14:paraId="4B639B86" w14:textId="27D823B4" w:rsidR="00490AF5" w:rsidRDefault="00490AF5" w:rsidP="00490AF5">
      <w:pPr>
        <w:rPr>
          <w:ins w:id="1260" w:author="Russell, Seth" w:date="2018-12-15T19:12:00Z"/>
          <w:rFonts w:ascii="Times" w:eastAsia="Cambria" w:hAnsi="Times" w:cs="Times New Roman"/>
        </w:rPr>
      </w:pPr>
      <w:ins w:id="1261" w:author="Russell, Seth" w:date="2018-12-15T19:12:00Z">
        <w:r>
          <w:rPr>
            <w:rFonts w:ascii="Times" w:eastAsia="Cambria" w:hAnsi="Times" w:cs="Times New Roman"/>
          </w:rPr>
          <w:t xml:space="preserve">One benefit of </w:t>
        </w:r>
        <w:proofErr w:type="gramStart"/>
        <w:r w:rsidRPr="00567A0C">
          <w:rPr>
            <w:rFonts w:ascii="Consolas" w:eastAsia="Cambria" w:hAnsi="Consolas" w:cs="Consolas"/>
            <w:rPrChange w:id="1262" w:author="Russell, Seth" w:date="2018-12-20T17:11:00Z">
              <w:rPr>
                <w:rFonts w:ascii="Times" w:eastAsia="Cambria" w:hAnsi="Times" w:cs="Times New Roman"/>
              </w:rPr>
            </w:rPrChange>
          </w:rPr>
          <w:t>bench::</w:t>
        </w:r>
        <w:proofErr w:type="gramEnd"/>
        <w:r w:rsidRPr="00567A0C">
          <w:rPr>
            <w:rFonts w:ascii="Consolas" w:eastAsia="Cambria" w:hAnsi="Consolas" w:cs="Consolas"/>
            <w:rPrChange w:id="1263" w:author="Russell, Seth" w:date="2018-12-20T17:11:00Z">
              <w:rPr>
                <w:rFonts w:ascii="Times" w:eastAsia="Cambria" w:hAnsi="Times" w:cs="Times New Roman"/>
              </w:rPr>
            </w:rPrChange>
          </w:rPr>
          <w:t>mark</w:t>
        </w:r>
        <w:r>
          <w:rPr>
            <w:rFonts w:ascii="Times" w:eastAsia="Cambria" w:hAnsi="Times" w:cs="Times New Roman"/>
          </w:rPr>
          <w:t xml:space="preserve"> over </w:t>
        </w:r>
        <w:r w:rsidRPr="00567A0C">
          <w:rPr>
            <w:rFonts w:ascii="Consolas" w:eastAsia="Cambria" w:hAnsi="Consolas" w:cs="Consolas"/>
            <w:rPrChange w:id="1264" w:author="Russell, Seth" w:date="2018-12-20T17:11:00Z">
              <w:rPr>
                <w:rFonts w:ascii="Times" w:eastAsia="Cambria" w:hAnsi="Times" w:cs="Times New Roman"/>
              </w:rPr>
            </w:rPrChange>
          </w:rPr>
          <w:t>microbenchmark</w:t>
        </w:r>
        <w:r>
          <w:rPr>
            <w:rFonts w:ascii="Times" w:eastAsia="Cambria" w:hAnsi="Times" w:cs="Times New Roman"/>
          </w:rPr>
          <w:t xml:space="preserve"> is that bench reports memory allocations as well as timings, similar to data shown in </w:t>
        </w:r>
        <w:proofErr w:type="spellStart"/>
        <w:r w:rsidRPr="00567A0C">
          <w:rPr>
            <w:rFonts w:ascii="Consolas" w:eastAsia="Cambria" w:hAnsi="Consolas" w:cs="Consolas"/>
            <w:rPrChange w:id="1265" w:author="Russell, Seth" w:date="2018-12-20T17:11:00Z">
              <w:rPr>
                <w:rFonts w:ascii="Times" w:eastAsia="Cambria" w:hAnsi="Times" w:cs="Times New Roman"/>
              </w:rPr>
            </w:rPrChange>
          </w:rPr>
          <w:t>profvis</w:t>
        </w:r>
        <w:proofErr w:type="spellEnd"/>
        <w:r>
          <w:rPr>
            <w:rFonts w:ascii="Times" w:eastAsia="Cambria" w:hAnsi="Times" w:cs="Times New Roman"/>
          </w:rPr>
          <w:t>. Through benchmarking we found</w:t>
        </w:r>
        <w:r w:rsidRPr="005C6BD8">
          <w:rPr>
            <w:rFonts w:ascii="Times" w:eastAsia="Cambria" w:hAnsi="Times" w:cs="Times New Roman"/>
          </w:rPr>
          <w:t xml:space="preserve"> that </w:t>
        </w:r>
        <w:r>
          <w:rPr>
            <w:rFonts w:ascii="Times" w:eastAsia="Cambria" w:hAnsi="Times" w:cs="Times New Roman"/>
          </w:rPr>
          <w:t>for</w:t>
        </w:r>
        <w:r w:rsidRPr="005C6BD8">
          <w:rPr>
            <w:rFonts w:ascii="Times" w:eastAsia="Cambria" w:hAnsi="Times" w:cs="Times New Roman"/>
          </w:rPr>
          <w:t xml:space="preserve"> some systems/configurations the use of the </w:t>
        </w:r>
        <w:proofErr w:type="gramStart"/>
        <w:r w:rsidRPr="005C6BD8">
          <w:rPr>
            <w:rFonts w:ascii="Times" w:eastAsia="Cambria" w:hAnsi="Times" w:cs="Times New Roman"/>
          </w:rPr>
          <w:t>“::</w:t>
        </w:r>
        <w:proofErr w:type="gramEnd"/>
        <w:r w:rsidRPr="005C6BD8">
          <w:rPr>
            <w:rFonts w:ascii="Times" w:eastAsia="Cambria" w:hAnsi="Times" w:cs="Times New Roman"/>
          </w:rPr>
          <w:t xml:space="preserve">” operator, as opposed to importing a package, </w:t>
        </w:r>
        <w:del w:id="1266" w:author="Tell Bennett" w:date="2018-12-20T11:19:00Z">
          <w:r w:rsidRPr="005C6BD8" w:rsidDel="00A12BB2">
            <w:rPr>
              <w:rFonts w:ascii="Times" w:eastAsia="Cambria" w:hAnsi="Times" w:cs="Times New Roman"/>
            </w:rPr>
            <w:delText>caused</w:delText>
          </w:r>
        </w:del>
      </w:ins>
      <w:ins w:id="1267" w:author="Tell Bennett" w:date="2018-12-20T11:19:00Z">
        <w:r w:rsidR="00A12BB2">
          <w:rPr>
            <w:rFonts w:ascii="Times" w:eastAsia="Cambria" w:hAnsi="Times" w:cs="Times New Roman"/>
          </w:rPr>
          <w:t>worsened performance noticeably</w:t>
        </w:r>
      </w:ins>
      <w:ins w:id="1268" w:author="Russell, Seth" w:date="2018-12-15T19:12:00Z">
        <w:del w:id="1269" w:author="Tell Bennett" w:date="2018-12-20T11:19:00Z">
          <w:r w:rsidRPr="005C6BD8" w:rsidDel="00A12BB2">
            <w:rPr>
              <w:rFonts w:ascii="Times" w:eastAsia="Cambria" w:hAnsi="Times" w:cs="Times New Roman"/>
            </w:rPr>
            <w:delText xml:space="preserve"> a noticeable performance hit</w:delText>
          </w:r>
        </w:del>
        <w:r w:rsidRPr="005C6BD8">
          <w:rPr>
            <w:rFonts w:ascii="Times" w:eastAsia="Cambria" w:hAnsi="Times" w:cs="Times New Roman"/>
          </w:rPr>
          <w:t xml:space="preserve">. Also widely known </w:t>
        </w:r>
        <w:r>
          <w:rPr>
            <w:rFonts w:ascii="Times" w:eastAsia="Cambria" w:hAnsi="Times" w:cs="Times New Roman"/>
          </w:rPr>
          <w:fldChar w:fldCharType="begin"/>
        </w:r>
        <w:r>
          <w:rPr>
            <w:rFonts w:ascii="Times" w:eastAsia="Cambria" w:hAnsi="Times" w:cs="Times New Roman"/>
          </w:rPr>
          <w:instrText xml:space="preserve"> ADDIN ZOTERO_ITEM CSL_CITATION {"citationID":"XPGcLxTA","properties":{"formattedCitation":"(Gillespie &amp; Lovelace, 2017)","plainCitation":"(Gillespie &amp; Lovelace, 2017)","noteIndex":0},"citationItems":[{"id":2119,"uris":["http://zotero.org/users/2180197/items/XZQKIZ8P"],"uri":["http://zotero.org/users/2180197/items/XZQKIZ8P"],"itemData":{"id":2119,"type":"book","title":"Efficient R Programming: A Practical Guide to Smarter Programming","publisher":"O'Reilly Media","publisher-place":"Sebastopol, CA","number-of-pages":"222","edition":"1 edition","event-place":"Sebastopol, CA","abstract":"There are many excellent R resources for visualization, data science, and package development. Hundreds of scattered vignettes, web pages, and forums explain how to use R in particular domains. But little has been written on how to simply make R work effectively—until now. This hands-on book teaches novices and experienced R users how to write efficient R code.Drawing on years of experience teaching R courses, authors Colin Gillespie and Robin Lovelace provide practical advice on a range of topics—from optimizing the set-up of RStudio to leveraging C++—that make this book a useful addition to any R user’s bookshelf. Academics, business users, and programmers from a wide range of backgrounds stand to benefit from the guidance in Efficient R Programming.Get advice for setting up an R programming environmentExplore general programming concepts and R coding techniquesUnderstand the ingredients of an efficient R workflowLearn how to efficiently read and write data in RDive into data carpentry—the vital skill for cleaning raw dataOptimize your code with profiling, standard tricks, and other methodsDetermine your hardware capabilities for handling R computationMaximize the benefits of collaborative R programmingAccelerate your transition from R hacker to R programmer","URL":"https://csgillespie.github.io/efficientR/","ISBN":"978-1-4919-5078-4","shortTitle":"Efficient R Programming","language":"English","author":[{"family":"Gillespie","given":"Colin"},{"family":"Lovelace","given":"Robin"}],"issued":{"date-parts":[["2017",1,2]]}}}],"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Gillespie &amp; Lovelace, 2017)</w:t>
        </w:r>
        <w:r>
          <w:rPr>
            <w:rFonts w:ascii="Times" w:eastAsia="Cambria" w:hAnsi="Times" w:cs="Times New Roman"/>
          </w:rPr>
          <w:fldChar w:fldCharType="end"/>
        </w:r>
        <w:r>
          <w:rPr>
            <w:rFonts w:ascii="Times" w:eastAsia="Cambria" w:hAnsi="Times" w:cs="Times New Roman"/>
          </w:rPr>
          <w:t xml:space="preserve"> </w:t>
        </w:r>
        <w:r w:rsidRPr="005C6BD8">
          <w:rPr>
            <w:rFonts w:ascii="Times" w:eastAsia="Cambria" w:hAnsi="Times" w:cs="Times New Roman"/>
          </w:rPr>
          <w:t xml:space="preserve">and found to be applicable here is that the use of matrices are preferred for performance reasons over </w:t>
        </w:r>
        <w:proofErr w:type="spellStart"/>
        <w:r w:rsidRPr="005C6BD8">
          <w:rPr>
            <w:rFonts w:ascii="Times" w:eastAsia="Cambria" w:hAnsi="Times" w:cs="Times New Roman"/>
          </w:rPr>
          <w:t>data.frame</w:t>
        </w:r>
      </w:ins>
      <w:ins w:id="1270" w:author="Tell Bennett" w:date="2018-12-20T11:20:00Z">
        <w:r w:rsidR="00A12BB2">
          <w:rPr>
            <w:rFonts w:ascii="Times" w:eastAsia="Cambria" w:hAnsi="Times" w:cs="Times New Roman"/>
          </w:rPr>
          <w:t>s</w:t>
        </w:r>
      </w:ins>
      <w:proofErr w:type="spellEnd"/>
      <w:ins w:id="1271" w:author="Russell, Seth" w:date="2018-12-15T19:12:00Z">
        <w:r w:rsidRPr="005C6BD8">
          <w:rPr>
            <w:rFonts w:ascii="Times" w:eastAsia="Cambria" w:hAnsi="Times" w:cs="Times New Roman"/>
          </w:rPr>
          <w:t xml:space="preserve"> or </w:t>
        </w:r>
        <w:proofErr w:type="spellStart"/>
        <w:r w:rsidRPr="005C6BD8">
          <w:rPr>
            <w:rFonts w:ascii="Times" w:eastAsia="Cambria" w:hAnsi="Times" w:cs="Times New Roman"/>
          </w:rPr>
          <w:t>tibbles</w:t>
        </w:r>
        <w:proofErr w:type="spellEnd"/>
        <w:r w:rsidRPr="005C6BD8">
          <w:rPr>
            <w:rFonts w:ascii="Times" w:eastAsia="Cambria" w:hAnsi="Times" w:cs="Times New Roman"/>
          </w:rPr>
          <w:t xml:space="preserve">. Matrices do have different </w:t>
        </w:r>
        <w:commentRangeStart w:id="1272"/>
        <w:r w:rsidRPr="005C6BD8">
          <w:rPr>
            <w:rFonts w:ascii="Times" w:eastAsia="Cambria" w:hAnsi="Times" w:cs="Times New Roman"/>
          </w:rPr>
          <w:t>functionality</w:t>
        </w:r>
      </w:ins>
      <w:commentRangeEnd w:id="1272"/>
      <w:r w:rsidR="00A12BB2">
        <w:rPr>
          <w:rStyle w:val="CommentReference"/>
        </w:rPr>
        <w:commentReference w:id="1272"/>
      </w:r>
      <w:ins w:id="1273" w:author="Tell Bennett" w:date="2018-12-20T11:20:00Z">
        <w:r w:rsidR="00A12BB2">
          <w:rPr>
            <w:rFonts w:ascii="Times" w:eastAsia="Cambria" w:hAnsi="Times" w:cs="Times New Roman"/>
          </w:rPr>
          <w:t>,</w:t>
        </w:r>
      </w:ins>
      <w:ins w:id="1274" w:author="Russell, Seth" w:date="2018-12-15T19:12:00Z">
        <w:r w:rsidRPr="005C6BD8">
          <w:rPr>
            <w:rFonts w:ascii="Times" w:eastAsia="Cambria" w:hAnsi="Times" w:cs="Times New Roman"/>
          </w:rPr>
          <w:t xml:space="preserve"> which can require some re-work when converting from one to another. </w:t>
        </w:r>
      </w:ins>
      <w:ins w:id="1275" w:author="Russell, Seth" w:date="2018-12-20T15:29:00Z">
        <w:r w:rsidR="00234AA4">
          <w:rPr>
            <w:rFonts w:ascii="Times" w:eastAsia="Cambria" w:hAnsi="Times" w:cs="Times New Roman"/>
          </w:rPr>
          <w:t xml:space="preserve">For example, a matrix can only contain 1 data type </w:t>
        </w:r>
      </w:ins>
      <w:ins w:id="1276" w:author="Russell, Seth" w:date="2018-12-20T15:33:00Z">
        <w:r w:rsidR="00234AA4">
          <w:rPr>
            <w:rFonts w:ascii="Times" w:eastAsia="Cambria" w:hAnsi="Times" w:cs="Times New Roman"/>
          </w:rPr>
          <w:t xml:space="preserve">such as character or numeric; </w:t>
        </w:r>
      </w:ins>
      <w:proofErr w:type="spellStart"/>
      <w:proofErr w:type="gramStart"/>
      <w:ins w:id="1277" w:author="Russell, Seth" w:date="2018-12-20T16:07:00Z">
        <w:r w:rsidR="00A408F5">
          <w:rPr>
            <w:rFonts w:ascii="Times" w:eastAsia="Cambria" w:hAnsi="Times" w:cs="Times New Roman"/>
          </w:rPr>
          <w:t>data.frame</w:t>
        </w:r>
      </w:ins>
      <w:ins w:id="1278" w:author="Russell, Seth" w:date="2018-12-20T16:25:00Z">
        <w:r w:rsidR="00745143">
          <w:rPr>
            <w:rFonts w:ascii="Times" w:eastAsia="Cambria" w:hAnsi="Times" w:cs="Times New Roman"/>
          </w:rPr>
          <w:t>s</w:t>
        </w:r>
        <w:proofErr w:type="spellEnd"/>
        <w:proofErr w:type="gramEnd"/>
        <w:r w:rsidR="00745143">
          <w:rPr>
            <w:rFonts w:ascii="Times" w:eastAsia="Cambria" w:hAnsi="Times" w:cs="Times New Roman"/>
          </w:rPr>
          <w:t xml:space="preserve"> and </w:t>
        </w:r>
        <w:proofErr w:type="spellStart"/>
        <w:r w:rsidR="00745143">
          <w:rPr>
            <w:rFonts w:ascii="Times" w:eastAsia="Cambria" w:hAnsi="Times" w:cs="Times New Roman"/>
          </w:rPr>
          <w:t>tibbles</w:t>
        </w:r>
        <w:proofErr w:type="spellEnd"/>
        <w:r w:rsidR="00745143">
          <w:rPr>
            <w:rFonts w:ascii="Times" w:eastAsia="Cambria" w:hAnsi="Times" w:cs="Times New Roman"/>
          </w:rPr>
          <w:t xml:space="preserve"> support shortcut notations such as </w:t>
        </w:r>
        <w:proofErr w:type="spellStart"/>
        <w:r w:rsidR="00745143" w:rsidRPr="00745143">
          <w:rPr>
            <w:rFonts w:ascii="Consolas" w:eastAsia="Cambria" w:hAnsi="Consolas" w:cs="Consolas"/>
            <w:rPrChange w:id="1279" w:author="Russell, Seth" w:date="2018-12-20T16:26:00Z">
              <w:rPr>
                <w:rFonts w:ascii="Times" w:eastAsia="Cambria" w:hAnsi="Times" w:cs="Times New Roman"/>
              </w:rPr>
            </w:rPrChange>
          </w:rPr>
          <w:t>mydf$col</w:t>
        </w:r>
      </w:ins>
      <w:ins w:id="1280" w:author="Russell, Seth" w:date="2018-12-20T16:26:00Z">
        <w:r w:rsidR="00745143" w:rsidRPr="00745143">
          <w:rPr>
            <w:rFonts w:ascii="Consolas" w:eastAsia="Cambria" w:hAnsi="Consolas" w:cs="Consolas"/>
            <w:rPrChange w:id="1281" w:author="Russell, Seth" w:date="2018-12-20T16:26:00Z">
              <w:rPr>
                <w:rFonts w:ascii="Times" w:eastAsia="Cambria" w:hAnsi="Times" w:cs="Times New Roman"/>
              </w:rPr>
            </w:rPrChange>
          </w:rPr>
          <w:t>name</w:t>
        </w:r>
        <w:proofErr w:type="spellEnd"/>
        <w:r w:rsidR="00745143">
          <w:rPr>
            <w:rFonts w:ascii="Times" w:eastAsia="Cambria" w:hAnsi="Times" w:cs="Times New Roman"/>
          </w:rPr>
          <w:t xml:space="preserve">. </w:t>
        </w:r>
      </w:ins>
      <w:ins w:id="1282" w:author="Russell, Seth" w:date="2018-12-15T19:12:00Z">
        <w:r w:rsidRPr="005C6BD8">
          <w:rPr>
            <w:rFonts w:ascii="Times" w:eastAsia="Cambria" w:hAnsi="Times" w:cs="Times New Roman"/>
          </w:rPr>
          <w:t>Another key point found is that an “</w:t>
        </w:r>
        <w:proofErr w:type="spellStart"/>
        <w:r w:rsidRPr="005C6BD8">
          <w:rPr>
            <w:rFonts w:ascii="Times" w:eastAsia="Cambria" w:hAnsi="Times" w:cs="Times New Roman"/>
          </w:rPr>
          <w:t>env</w:t>
        </w:r>
        <w:proofErr w:type="spellEnd"/>
        <w:r w:rsidRPr="005C6BD8">
          <w:rPr>
            <w:rFonts w:ascii="Times" w:eastAsia="Cambria" w:hAnsi="Times" w:cs="Times New Roman"/>
          </w:rPr>
          <w:t xml:space="preserve">” with no parent environment is significantly faster (up to 50x) than one with a parent </w:t>
        </w:r>
        <w:proofErr w:type="spellStart"/>
        <w:r w:rsidRPr="005C6BD8">
          <w:rPr>
            <w:rFonts w:ascii="Times" w:eastAsia="Cambria" w:hAnsi="Times" w:cs="Times New Roman"/>
          </w:rPr>
          <w:t>env</w:t>
        </w:r>
        <w:proofErr w:type="spellEnd"/>
        <w:r w:rsidRPr="005C6BD8">
          <w:rPr>
            <w:rFonts w:ascii="Times" w:eastAsia="Cambria" w:hAnsi="Times" w:cs="Times New Roman"/>
          </w:rPr>
          <w:t>. In the end, optimization efforts resulted in reducing run time by 80%.</w:t>
        </w:r>
      </w:ins>
    </w:p>
    <w:p w14:paraId="47523D5E" w14:textId="77777777" w:rsidR="00490AF5" w:rsidRPr="005C6BD8" w:rsidRDefault="00490AF5" w:rsidP="00490AF5">
      <w:pPr>
        <w:rPr>
          <w:ins w:id="1283" w:author="Russell, Seth" w:date="2018-12-15T19:12:00Z"/>
          <w:rFonts w:ascii="Times" w:eastAsia="Cambria" w:hAnsi="Times" w:cs="Times New Roman"/>
        </w:rPr>
      </w:pPr>
    </w:p>
    <w:p w14:paraId="3909293F" w14:textId="5CD8C5D5" w:rsidR="00490AF5" w:rsidRDefault="00490AF5" w:rsidP="00490AF5">
      <w:pPr>
        <w:rPr>
          <w:ins w:id="1284" w:author="Russell, Seth" w:date="2018-12-15T19:12:00Z"/>
          <w:rFonts w:ascii="Times" w:eastAsia="Cambria" w:hAnsi="Times" w:cs="Times New Roman"/>
        </w:rPr>
      </w:pPr>
      <w:ins w:id="1285" w:author="Russell, Seth" w:date="2018-12-15T19:12:00Z">
        <w:r w:rsidRPr="005C6BD8">
          <w:rPr>
            <w:rFonts w:ascii="Times" w:eastAsia="Cambria" w:hAnsi="Times" w:cs="Times New Roman"/>
          </w:rPr>
          <w:t xml:space="preserve">One limitation with R profiling tools is that if the code to be profiled executes C++ code, you will get no visibility into what is happening once the switch from R to C++ has occurred. As shown in </w:t>
        </w:r>
        <w:r>
          <w:rPr>
            <w:rFonts w:ascii="Times" w:eastAsia="Cambria" w:hAnsi="Times" w:cs="Times New Roman"/>
          </w:rPr>
          <w:t>Figure 7</w:t>
        </w:r>
        <w:r w:rsidRPr="005C6BD8">
          <w:rPr>
            <w:rFonts w:ascii="Times" w:eastAsia="Cambria" w:hAnsi="Times" w:cs="Times New Roman"/>
          </w:rPr>
          <w:t xml:space="preserve">, visibility into timing and memory allocation stops at </w:t>
        </w:r>
        <w:proofErr w:type="gramStart"/>
        <w:r w:rsidRPr="005C6BD8">
          <w:rPr>
            <w:rFonts w:ascii="Times" w:eastAsia="Cambria" w:hAnsi="Times" w:cs="Times New Roman"/>
          </w:rPr>
          <w:t xml:space="preserve">the </w:t>
        </w:r>
        <w:r w:rsidRPr="00567A0C">
          <w:rPr>
            <w:rFonts w:ascii="Consolas" w:eastAsia="Cambria" w:hAnsi="Consolas" w:cs="Consolas"/>
            <w:rPrChange w:id="1286" w:author="Russell, Seth" w:date="2018-12-20T17:12:00Z">
              <w:rPr>
                <w:rFonts w:ascii="Times" w:eastAsia="Cambria" w:hAnsi="Times" w:cs="Times New Roman"/>
              </w:rPr>
            </w:rPrChange>
          </w:rPr>
          <w:t>.Call</w:t>
        </w:r>
        <w:proofErr w:type="gramEnd"/>
        <w:r w:rsidRPr="00567A0C">
          <w:rPr>
            <w:rFonts w:ascii="Consolas" w:eastAsia="Cambria" w:hAnsi="Consolas" w:cs="Consolas"/>
            <w:rPrChange w:id="1287" w:author="Russell, Seth" w:date="2018-12-20T17:12:00Z">
              <w:rPr>
                <w:rFonts w:ascii="Times" w:eastAsia="Cambria" w:hAnsi="Times" w:cs="Times New Roman"/>
              </w:rPr>
            </w:rPrChange>
          </w:rPr>
          <w:t>()</w:t>
        </w:r>
        <w:r w:rsidRPr="005C6BD8">
          <w:rPr>
            <w:rFonts w:ascii="Times" w:eastAsia="Cambria" w:hAnsi="Times" w:cs="Times New Roman"/>
          </w:rPr>
          <w:t xml:space="preserve"> function. In order to profile C++ code, you need to use non-R specific tools such as XCode on macOS or </w:t>
        </w:r>
        <w:proofErr w:type="spellStart"/>
        <w:r w:rsidRPr="005C6BD8">
          <w:rPr>
            <w:rFonts w:ascii="Times" w:eastAsia="Cambria" w:hAnsi="Times" w:cs="Times New Roman"/>
          </w:rPr>
          <w:t>gprof</w:t>
        </w:r>
        <w:proofErr w:type="spellEnd"/>
        <w:r w:rsidRPr="005C6BD8">
          <w:rPr>
            <w:rFonts w:ascii="Times" w:eastAsia="Cambria" w:hAnsi="Times" w:cs="Times New Roman"/>
          </w:rPr>
          <w:t xml:space="preserve"> on </w:t>
        </w:r>
      </w:ins>
      <w:ins w:id="1288" w:author="Russell, Seth" w:date="2018-12-20T15:26:00Z">
        <w:r w:rsidR="00713746">
          <w:rPr>
            <w:rFonts w:ascii="Times" w:eastAsia="Cambria" w:hAnsi="Times" w:cs="Times New Roman"/>
          </w:rPr>
          <w:t>non-macOS</w:t>
        </w:r>
      </w:ins>
      <w:ins w:id="1289" w:author="Tell Bennett" w:date="2018-12-20T11:20:00Z">
        <w:del w:id="1290" w:author="Russell, Seth" w:date="2018-12-20T15:26:00Z">
          <w:r w:rsidR="00A12BB2" w:rsidDel="00713746">
            <w:rPr>
              <w:rFonts w:ascii="Times" w:eastAsia="Cambria" w:hAnsi="Times" w:cs="Times New Roman"/>
            </w:rPr>
            <w:delText>a</w:delText>
          </w:r>
        </w:del>
        <w:r w:rsidR="00A12BB2">
          <w:rPr>
            <w:rFonts w:ascii="Times" w:eastAsia="Cambria" w:hAnsi="Times" w:cs="Times New Roman"/>
          </w:rPr>
          <w:t xml:space="preserve"> </w:t>
        </w:r>
      </w:ins>
      <w:ins w:id="1291" w:author="Russell, Seth" w:date="2018-12-15T19:12:00Z">
        <w:r w:rsidRPr="005C6BD8">
          <w:rPr>
            <w:rFonts w:ascii="Times" w:eastAsia="Cambria" w:hAnsi="Times" w:cs="Times New Roman"/>
          </w:rPr>
          <w:t>Unix</w:t>
        </w:r>
      </w:ins>
      <w:ins w:id="1292" w:author="Tell Bennett" w:date="2018-12-20T11:21:00Z">
        <w:r w:rsidR="00A12BB2">
          <w:rPr>
            <w:rFonts w:ascii="Times" w:eastAsia="Cambria" w:hAnsi="Times" w:cs="Times New Roman"/>
          </w:rPr>
          <w:t>-</w:t>
        </w:r>
      </w:ins>
      <w:ins w:id="1293" w:author="Russell, Seth" w:date="2018-12-15T19:12:00Z">
        <w:del w:id="1294" w:author="Tell Bennett" w:date="2018-12-20T11:20:00Z">
          <w:r w:rsidRPr="005C6BD8" w:rsidDel="00A12BB2">
            <w:rPr>
              <w:rFonts w:ascii="Times" w:eastAsia="Cambria" w:hAnsi="Times" w:cs="Times New Roman"/>
            </w:rPr>
            <w:delText xml:space="preserve"> </w:delText>
          </w:r>
        </w:del>
        <w:r w:rsidRPr="005C6BD8">
          <w:rPr>
            <w:rFonts w:ascii="Times" w:eastAsia="Cambria" w:hAnsi="Times" w:cs="Times New Roman"/>
          </w:rPr>
          <w:t xml:space="preserve">based </w:t>
        </w:r>
      </w:ins>
      <w:ins w:id="1295" w:author="Tell Bennett" w:date="2018-12-20T11:21:00Z">
        <w:r w:rsidR="00A12BB2">
          <w:rPr>
            <w:rFonts w:ascii="Times" w:eastAsia="Cambria" w:hAnsi="Times" w:cs="Times New Roman"/>
          </w:rPr>
          <w:t xml:space="preserve">operating </w:t>
        </w:r>
        <w:commentRangeStart w:id="1296"/>
        <w:r w:rsidR="00A12BB2">
          <w:rPr>
            <w:rFonts w:ascii="Times" w:eastAsia="Cambria" w:hAnsi="Times" w:cs="Times New Roman"/>
          </w:rPr>
          <w:t>system</w:t>
        </w:r>
        <w:commentRangeEnd w:id="1296"/>
        <w:r w:rsidR="00A12BB2">
          <w:rPr>
            <w:rStyle w:val="CommentReference"/>
          </w:rPr>
          <w:commentReference w:id="1296"/>
        </w:r>
        <w:r w:rsidR="00A12BB2">
          <w:rPr>
            <w:rFonts w:ascii="Times" w:eastAsia="Cambria" w:hAnsi="Times" w:cs="Times New Roman"/>
          </w:rPr>
          <w:t xml:space="preserve"> (OS)</w:t>
        </w:r>
      </w:ins>
      <w:ins w:id="1297" w:author="Russell, Seth" w:date="2018-12-15T19:12:00Z">
        <w:del w:id="1298" w:author="Tell Bennett" w:date="2018-12-20T11:21:00Z">
          <w:r w:rsidRPr="005C6BD8" w:rsidDel="00A12BB2">
            <w:rPr>
              <w:rFonts w:ascii="Times" w:eastAsia="Cambria" w:hAnsi="Times" w:cs="Times New Roman"/>
            </w:rPr>
            <w:delText>OSes</w:delText>
          </w:r>
        </w:del>
        <w:r w:rsidRPr="005C6BD8">
          <w:rPr>
            <w:rFonts w:ascii="Times" w:eastAsia="Cambria" w:hAnsi="Times" w:cs="Times New Roman"/>
          </w:rPr>
          <w:t>.</w:t>
        </w:r>
        <w:r>
          <w:rPr>
            <w:rFonts w:ascii="Times" w:eastAsia="Cambria" w:hAnsi="Times" w:cs="Times New Roman"/>
          </w:rPr>
          <w:t xml:space="preserve"> See “</w:t>
        </w:r>
        <w:proofErr w:type="spellStart"/>
        <w:r w:rsidRPr="00925389">
          <w:rPr>
            <w:rFonts w:ascii="Times" w:eastAsia="Cambria" w:hAnsi="Times" w:cs="Times New Roman"/>
          </w:rPr>
          <w:t>R_with_C</w:t>
        </w:r>
        <w:proofErr w:type="spellEnd"/>
        <w:r w:rsidRPr="00925389">
          <w:rPr>
            <w:rFonts w:ascii="Times" w:eastAsia="Cambria" w:hAnsi="Times" w:cs="Times New Roman"/>
          </w:rPr>
          <w:t>++_profiling.md</w:t>
        </w:r>
        <w:r>
          <w:rPr>
            <w:rFonts w:ascii="Times" w:eastAsia="Cambria" w:hAnsi="Times" w:cs="Times New Roman"/>
          </w:rPr>
          <w:t>” in our source code repository for some guidance on this topic.</w:t>
        </w:r>
      </w:ins>
    </w:p>
    <w:p w14:paraId="2F803785" w14:textId="77777777" w:rsidR="00490AF5" w:rsidRDefault="00490AF5" w:rsidP="00490AF5">
      <w:pPr>
        <w:rPr>
          <w:ins w:id="1299" w:author="Russell, Seth" w:date="2018-12-15T19:12:00Z"/>
          <w:rFonts w:ascii="Times" w:eastAsia="Cambria" w:hAnsi="Times" w:cs="Times New Roman"/>
        </w:rPr>
      </w:pPr>
    </w:p>
    <w:p w14:paraId="64DEB6CA" w14:textId="77777777" w:rsidR="00490AF5" w:rsidRDefault="00490AF5" w:rsidP="00490AF5">
      <w:pPr>
        <w:rPr>
          <w:ins w:id="1300" w:author="Russell, Seth" w:date="2018-12-15T19:12:00Z"/>
          <w:rFonts w:ascii="Times" w:eastAsia="Cambria" w:hAnsi="Times" w:cs="Times New Roman"/>
        </w:rPr>
      </w:pPr>
      <w:ins w:id="1301" w:author="Russell, Seth" w:date="2018-12-15T19:12:00Z">
        <w:r w:rsidRPr="005C6BD8">
          <w:rPr>
            <w:rFonts w:ascii="Times" w:eastAsia="Cambria" w:hAnsi="Times" w:cs="Times New Roman"/>
          </w:rPr>
          <w:t>Some general lessons learned from profiling and benchmarking:</w:t>
        </w:r>
      </w:ins>
    </w:p>
    <w:p w14:paraId="4F175C8B" w14:textId="77777777" w:rsidR="00490AF5" w:rsidRPr="005C6BD8" w:rsidRDefault="00490AF5" w:rsidP="00490AF5">
      <w:pPr>
        <w:rPr>
          <w:ins w:id="1302" w:author="Russell, Seth" w:date="2018-12-15T19:12:00Z"/>
          <w:rFonts w:ascii="Times" w:eastAsia="Cambria" w:hAnsi="Times" w:cs="Times New Roman"/>
        </w:rPr>
      </w:pPr>
    </w:p>
    <w:p w14:paraId="4E460F52" w14:textId="77777777" w:rsidR="00490AF5" w:rsidRPr="005C6BD8" w:rsidRDefault="00490AF5" w:rsidP="00490AF5">
      <w:pPr>
        <w:numPr>
          <w:ilvl w:val="0"/>
          <w:numId w:val="9"/>
        </w:numPr>
        <w:contextualSpacing w:val="0"/>
        <w:rPr>
          <w:ins w:id="1303" w:author="Russell, Seth" w:date="2018-12-15T19:12:00Z"/>
          <w:rFonts w:ascii="Times" w:eastAsia="Cambria" w:hAnsi="Times" w:cs="Times New Roman"/>
        </w:rPr>
      </w:pPr>
      <w:ins w:id="1304" w:author="Russell, Seth" w:date="2018-12-15T19:12:00Z">
        <w:r w:rsidRPr="005C6BD8">
          <w:rPr>
            <w:rFonts w:ascii="Times" w:eastAsia="Cambria" w:hAnsi="Times" w:cs="Times New Roman"/>
          </w:rPr>
          <w:t xml:space="preserve">“Beware the dangers of premature optimization of your code. Your first duty is to create clear, correct cod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Knuth, 1974; Burns, 2012)</w:t>
        </w:r>
        <w:r w:rsidRPr="005C6BD8">
          <w:rPr>
            <w:rFonts w:ascii="Times" w:eastAsia="Cambria" w:hAnsi="Times" w:cs="Times New Roman"/>
          </w:rPr>
          <w:fldChar w:fldCharType="end"/>
        </w:r>
        <w:r w:rsidRPr="005C6BD8">
          <w:rPr>
            <w:rFonts w:ascii="Times" w:eastAsia="Cambria" w:hAnsi="Times" w:cs="Times New Roman"/>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ins>
    </w:p>
    <w:p w14:paraId="70C699EC" w14:textId="77777777" w:rsidR="00490AF5" w:rsidRPr="005C6BD8" w:rsidRDefault="00490AF5" w:rsidP="00490AF5">
      <w:pPr>
        <w:numPr>
          <w:ilvl w:val="0"/>
          <w:numId w:val="9"/>
        </w:numPr>
        <w:contextualSpacing w:val="0"/>
        <w:rPr>
          <w:ins w:id="1305" w:author="Russell, Seth" w:date="2018-12-15T19:12:00Z"/>
          <w:rFonts w:ascii="Times" w:eastAsia="Cambria" w:hAnsi="Times" w:cs="Times New Roman"/>
        </w:rPr>
      </w:pPr>
      <w:ins w:id="1306" w:author="Russell, Seth" w:date="2018-12-15T19:12:00Z">
        <w:r w:rsidRPr="005C6BD8">
          <w:rPr>
            <w:rFonts w:ascii="Times" w:eastAsia="Cambria" w:hAnsi="Times" w:cs="Times New Roman"/>
          </w:rPr>
          <w:t>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w:t>
        </w:r>
        <w:r>
          <w:rPr>
            <w:rFonts w:ascii="Times" w:eastAsia="Cambria" w:hAnsi="Times" w:cs="Times New Roman"/>
          </w:rPr>
          <w:t xml:space="preserve"> </w:t>
        </w:r>
        <w:r>
          <w:rPr>
            <w:rFonts w:ascii="Times" w:eastAsia="Cambria" w:hAnsi="Times" w:cs="Times New Roman"/>
          </w:rPr>
          <w:fldChar w:fldCharType="begin"/>
        </w:r>
        <w:r>
          <w:rPr>
            <w:rFonts w:ascii="Times" w:eastAsia="Cambria" w:hAnsi="Times" w:cs="Times New Roman"/>
          </w:rPr>
          <w:instrText xml:space="preserve"> ADDIN ZOTERO_ITEM CSL_CITATION {"citationID":"P1mbOoFb","properties":{"formattedCitation":"(Kelleher &amp; Pausch, 2005; Jones &amp; Bonsignour, 2011)","plainCitation":"(Kelleher &amp; Pausch, 2005; Jones &amp; Bonsignour, 2011)","noteIndex":0},"citationItems":[{"id":2113,"uris":["http://zotero.org/users/2180197/items/KQLIH6HQ"],"uri":["http://zotero.org/users/2180197/items/KQLIH6HQ"],"itemData":{"id":2113,"type":"article-journal","title":"Lowering the Barriers to Programming: A Taxonomy of Programming Environments and Languages for Novice Programmers","container-title":"ACM Comput. Surv.","page":"83–137","volume":"37","issue":"2","source":"ACM Digital Library","abstract":"Since the early 1960's, researchers have built a number of programming languages and environments with the intention of making programming accessible to a larger number of people. This article presents a taxonomy of languages and environments designed to make programming more accessible to novice programmers of all ages. The systems are organized by their primary goal, either to teach programming or to use programming to empower their users, and then, by each system's authors' approach, to making learning to program easier for novice programmers. The article explains all categories in the taxonomy, provides a brief description of the systems in each category, and suggests some avenues for future work in novice programming environments and languages.","URL":"http://doi.acm.org/10.1145/1089733.1089734","DOI":"10.1145/1089733.1089734","ISSN":"0360-0300","shortTitle":"Lowering the Barriers to Programming","author":[{"family":"Kelleher","given":"Caitlin"},{"family":"Pausch","given":"Randy"}],"issued":{"date-parts":[["2005",6]]},"accessed":{"date-parts":[["2018",12,13]]}}},{"id":2115,"uris":["http://zotero.org/users/2180197/items/P7499USH"],"uri":["http://zotero.org/users/2180197/items/P7499USH"],"itemData":{"id":2115,"type":"book","title":"The Economics of Software Quality","publisher":"Addison-Wesley Professional","edition":"1st","source":"ACM Digital Library","abstract":"Whether consulting, working on projects, or teaching, whenever I need credible, detailed, relevant metrics and insights into the current capabilities and performance of the software engineering profession, I always turn first to Capers Jones work. In this important new book, he and Olivier Bonsignour make the hard-headed, bottom-line, economic case, with facts and data, about why software quality is so important. I know Ill turn to this excellent reference again and again. Rex Black, President, RBCS Poor quality continues to bedevil large-scale development projects, but few software leaders and practitioners know how to measure quality, select quality best practices, or cost-justify their usage. In The Economics of Software Quality, leading software quality experts Capers Jones and Olivier Bonsignour show how to systematically measure the economic impact of quality and how to use this information to deliver far more business value. Using empirical data from hundreds of software organizations, Jones and Bonsignour show how integrated inspection, structural quality measurement, static analysis, and testing can achieve defect removal rates exceeding 95 percent. They offer innovative guidance for predicting and measuring defects and quality; choosing defect prevention, pre-test defect removal, and testing methods; and optimizing post-release defect reporting and repair. This book will help you Move beyond functional quality to quantify non-functional and structural quality Prove that improved software quality translates into strongly positive ROI and greatly reduced TCO Drive better results from current investments in Quality Assurance and Testing Use quality improvement techniques to stay on schedule and on budget Avoid hazardous metrics that lead to poor decisions","ISBN":"978-0-13-258220-9","author":[{"family":"Jones","given":"Capers"},{"family":"Bonsignour","given":"Olivier"}],"issued":{"date-parts":[["2011"]]}}}],"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Kelleher &amp; Pausch, 2005; Jones &amp; Bonsignour, 2011)</w:t>
        </w:r>
        <w:r>
          <w:rPr>
            <w:rFonts w:ascii="Times" w:eastAsia="Cambria" w:hAnsi="Times" w:cs="Times New Roman"/>
          </w:rPr>
          <w:fldChar w:fldCharType="end"/>
        </w:r>
        <w:r w:rsidRPr="005C6BD8">
          <w:rPr>
            <w:rFonts w:ascii="Times" w:eastAsia="Cambria" w:hAnsi="Times" w:cs="Times New Roman"/>
          </w:rPr>
          <w:t xml:space="preserve">. </w:t>
        </w:r>
      </w:ins>
    </w:p>
    <w:p w14:paraId="0E0BEA79" w14:textId="77777777" w:rsidR="00490AF5" w:rsidRPr="005C6BD8" w:rsidRDefault="00490AF5" w:rsidP="00490AF5">
      <w:pPr>
        <w:numPr>
          <w:ilvl w:val="0"/>
          <w:numId w:val="9"/>
        </w:numPr>
        <w:contextualSpacing w:val="0"/>
        <w:rPr>
          <w:ins w:id="1307" w:author="Russell, Seth" w:date="2018-12-15T19:12:00Z"/>
          <w:rFonts w:ascii="Times" w:eastAsia="Cambria" w:hAnsi="Times" w:cs="Times New Roman"/>
        </w:rPr>
      </w:pPr>
      <w:ins w:id="1308" w:author="Russell, Seth" w:date="2018-12-15T19:12:00Z">
        <w:r w:rsidRPr="005C6BD8">
          <w:rPr>
            <w:rFonts w:ascii="Times" w:eastAsia="Cambria" w:hAnsi="Times" w:cs="Times New Roman"/>
          </w:rPr>
          <w:t xml:space="preserve">Software timing is highly OS, compiler, and system configuration specific. What improves results greatly on one machine and configuration may actually slow performance on another machine. </w:t>
        </w:r>
        <w:r>
          <w:rPr>
            <w:rFonts w:ascii="Times" w:eastAsia="Cambria" w:hAnsi="Times" w:cs="Times New Roman"/>
          </w:rPr>
          <w:t>Once you decided to put effort into optimization, m</w:t>
        </w:r>
        <w:r w:rsidRPr="005C6BD8">
          <w:rPr>
            <w:rFonts w:ascii="Times" w:eastAsia="Cambria" w:hAnsi="Times" w:cs="Times New Roman"/>
          </w:rPr>
          <w:t xml:space="preserve">ake sure you test on a range of realistic configurations before deciding that an “improvement” is </w:t>
        </w:r>
        <w:r>
          <w:rPr>
            <w:rFonts w:ascii="Times" w:eastAsia="Cambria" w:hAnsi="Times" w:cs="Times New Roman"/>
          </w:rPr>
          <w:t xml:space="preserve">beneficial </w:t>
        </w:r>
        <w:r>
          <w:rPr>
            <w:rFonts w:ascii="Times" w:eastAsia="Cambria" w:hAnsi="Times" w:cs="Times New Roman"/>
          </w:rPr>
          <w:fldChar w:fldCharType="begin"/>
        </w:r>
        <w:r>
          <w:rPr>
            <w:rFonts w:ascii="Times" w:eastAsia="Cambria" w:hAnsi="Times" w:cs="Times New Roman"/>
          </w:rPr>
          <w:instrText xml:space="preserve"> ADDIN ZOTERO_ITEM CSL_CITATION {"citationID":"NcmRTUt3","properties":{"formattedCitation":"(Hyde, 2009)","plainCitation":"(Hyde, 2009)","noteIndex":0},"citationItems":[{"id":2116,"uris":["http://zotero.org/users/2180197/items/RWFM2AAH"],"uri":["http://zotero.org/users/2180197/items/RWFM2AAH"],"itemData":{"id":2116,"type":"article-journal","title":"The Fallacy of Premature Optimization","container-title":"Ubiquity","page":"1","volume":"2009","issue":"February","source":"dl.acm.org","URL":"http://dl.acm.org/citation.cfm?id=1569886.1513451","DOI":"10.1145/1569886.1513451","author":[{"family":"Hyde","given":"Randall"}],"issued":{"date-parts":[["2009",2,1]]},"accessed":{"date-parts":[["2018",12,14]]}}}],"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Hyde, 2009)</w:t>
        </w:r>
        <w:r>
          <w:rPr>
            <w:rFonts w:ascii="Times" w:eastAsia="Cambria" w:hAnsi="Times" w:cs="Times New Roman"/>
          </w:rPr>
          <w:fldChar w:fldCharType="end"/>
        </w:r>
        <w:r>
          <w:rPr>
            <w:rFonts w:ascii="Times" w:eastAsia="Cambria" w:hAnsi="Times" w:cs="Times New Roman"/>
          </w:rPr>
          <w:t>.</w:t>
        </w:r>
      </w:ins>
    </w:p>
    <w:p w14:paraId="7A2EE19F" w14:textId="77777777" w:rsidR="00490AF5" w:rsidRDefault="00490AF5" w:rsidP="00490AF5">
      <w:pPr>
        <w:numPr>
          <w:ilvl w:val="0"/>
          <w:numId w:val="9"/>
        </w:numPr>
        <w:contextualSpacing w:val="0"/>
        <w:rPr>
          <w:ins w:id="1309" w:author="Russell, Seth" w:date="2018-12-15T19:12:00Z"/>
          <w:rFonts w:ascii="Times" w:eastAsia="Cambria" w:hAnsi="Times" w:cs="Times New Roman"/>
        </w:rPr>
      </w:pPr>
      <w:ins w:id="1310" w:author="Russell, Seth" w:date="2018-12-15T19:12:00Z">
        <w:r w:rsidRPr="005C6BD8">
          <w:rPr>
            <w:rFonts w:ascii="Times" w:eastAsia="Cambria" w:hAnsi="Times" w:cs="Times New Roman"/>
          </w:rPr>
          <w:t xml:space="preserve">If you’ve exhausted your options with your chosen high-level language, C++ is usually the best option for further optimization. For an excellent introduction to combining C++ with R via the library </w:t>
        </w:r>
        <w:proofErr w:type="spellStart"/>
        <w:r w:rsidRPr="005C6BD8">
          <w:rPr>
            <w:rFonts w:ascii="Times" w:eastAsia="Cambria" w:hAnsi="Times" w:cs="Times New Roman"/>
          </w:rPr>
          <w:t>Rcpp</w:t>
        </w:r>
        <w:proofErr w:type="spellEnd"/>
        <w:r w:rsidRPr="005C6BD8">
          <w:rPr>
            <w:rFonts w:ascii="Times" w:eastAsia="Cambria" w:hAnsi="Times" w:cs="Times New Roman"/>
          </w:rPr>
          <w:t xml:space="preserve">, se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Eddelbuettel &amp; Balamuta, 2017)</w:t>
        </w:r>
        <w:r w:rsidRPr="005C6BD8">
          <w:rPr>
            <w:rFonts w:ascii="Times" w:eastAsia="Cambria" w:hAnsi="Times" w:cs="Times New Roman"/>
          </w:rPr>
          <w:fldChar w:fldCharType="end"/>
        </w:r>
        <w:r w:rsidRPr="005C6BD8">
          <w:rPr>
            <w:rFonts w:ascii="Times" w:eastAsia="Cambria" w:hAnsi="Times" w:cs="Times New Roman"/>
          </w:rPr>
          <w:t xml:space="preserve">. </w:t>
        </w:r>
      </w:ins>
    </w:p>
    <w:p w14:paraId="73927D68" w14:textId="77777777" w:rsidR="00490AF5" w:rsidRPr="005C6BD8" w:rsidRDefault="00490AF5" w:rsidP="00490AF5">
      <w:pPr>
        <w:ind w:left="720"/>
        <w:rPr>
          <w:ins w:id="1311" w:author="Russell, Seth" w:date="2018-12-15T19:12:00Z"/>
          <w:rFonts w:ascii="Times" w:eastAsia="Cambria" w:hAnsi="Times" w:cs="Times New Roman"/>
        </w:rPr>
      </w:pPr>
    </w:p>
    <w:p w14:paraId="2AD20D71" w14:textId="65C8409C" w:rsidR="00490AF5" w:rsidRPr="00490AF5" w:rsidRDefault="00490AF5" w:rsidP="00490AF5">
      <w:pPr>
        <w:contextualSpacing w:val="0"/>
        <w:rPr>
          <w:ins w:id="1312" w:author="Russell, Seth" w:date="2018-12-15T18:50:00Z"/>
          <w:rFonts w:ascii="Times" w:eastAsia="Cambria" w:hAnsi="Times" w:cs="Times New Roman"/>
          <w:b/>
          <w:szCs w:val="24"/>
          <w:rPrChange w:id="1313" w:author="Russell, Seth" w:date="2018-12-15T19:11:00Z">
            <w:rPr>
              <w:ins w:id="1314" w:author="Russell, Seth" w:date="2018-12-15T18:50:00Z"/>
            </w:rPr>
          </w:rPrChange>
        </w:rPr>
      </w:pPr>
      <w:ins w:id="1315" w:author="Russell, Seth" w:date="2018-12-15T19:12:00Z">
        <w:r w:rsidRPr="005C6BD8">
          <w:rPr>
            <w:rFonts w:ascii="Times" w:eastAsia="Cambria" w:hAnsi="Times" w:cs="Times New Roman"/>
          </w:rPr>
          <w:t xml:space="preserve">For some additional information on R optimization, see </w:t>
        </w:r>
        <w:r w:rsidRPr="005C6BD8">
          <w:rPr>
            <w:rFonts w:ascii="Times" w:eastAsia="Cambria" w:hAnsi="Times" w:cs="Times New Roman"/>
          </w:rPr>
          <w:fldChar w:fldCharType="begin"/>
        </w:r>
      </w:ins>
      <w:ins w:id="1316" w:author="Russell, Seth" w:date="2018-12-17T08:25:00Z">
        <w:r w:rsidR="001B60B9">
          <w:rPr>
            <w:rFonts w:ascii="Times" w:eastAsia="Cambria" w:hAnsi="Times" w:cs="Times New Roman"/>
          </w:rPr>
          <w:instrText xml:space="preserve"> ADDIN ZOTERO_ITEM CSL_CITATION {"citationID":"T4lhxtt5","properties":{"formattedCitation":"(Wickham, 2014b; Robinson, 2017)","plainCitation":"(Wickham, 2014b;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family":"Robinson","given":"Emily"}],"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ins>
      <w:ins w:id="1317" w:author="Russell, Seth" w:date="2018-12-15T19:12:00Z">
        <w:r w:rsidRPr="005C6BD8">
          <w:rPr>
            <w:rFonts w:ascii="Times" w:eastAsia="Cambria" w:hAnsi="Times" w:cs="Times New Roman"/>
          </w:rPr>
          <w:fldChar w:fldCharType="separate"/>
        </w:r>
      </w:ins>
      <w:ins w:id="1318" w:author="Russell, Seth" w:date="2018-12-17T08:25:00Z">
        <w:r w:rsidR="001B60B9">
          <w:rPr>
            <w:rFonts w:ascii="Times" w:eastAsia="Cambria" w:hAnsi="Times" w:cs="Times New Roman"/>
            <w:noProof/>
          </w:rPr>
          <w:t>(Wickham, 2014b; Robinson, 2017)</w:t>
        </w:r>
      </w:ins>
      <w:ins w:id="1319" w:author="Russell, Seth" w:date="2018-12-15T19:12:00Z">
        <w:r w:rsidRPr="005C6BD8">
          <w:rPr>
            <w:rFonts w:ascii="Times" w:eastAsia="Cambria" w:hAnsi="Times" w:cs="Times New Roman"/>
          </w:rPr>
          <w:fldChar w:fldCharType="end"/>
        </w:r>
        <w:r w:rsidRPr="005C6BD8">
          <w:rPr>
            <w:rFonts w:ascii="Times" w:eastAsia="Cambria" w:hAnsi="Times" w:cs="Times New Roman"/>
          </w:rPr>
          <w:t>.</w:t>
        </w:r>
      </w:ins>
    </w:p>
    <w:p w14:paraId="6D224165" w14:textId="77777777" w:rsidR="00A80936" w:rsidRPr="005C6BD8" w:rsidRDefault="00A80936" w:rsidP="00A80936">
      <w:pPr>
        <w:contextualSpacing w:val="0"/>
        <w:rPr>
          <w:rFonts w:ascii="Times" w:eastAsia="Cambria" w:hAnsi="Times" w:cs="Times New Roman"/>
          <w:szCs w:val="24"/>
        </w:rPr>
      </w:pPr>
    </w:p>
    <w:p w14:paraId="253E6E2F" w14:textId="07D6BC45" w:rsidR="005C6BD8" w:rsidRPr="005C6BD8" w:rsidDel="00182F59" w:rsidRDefault="005C6BD8">
      <w:pPr>
        <w:pStyle w:val="Heading2"/>
        <w:rPr>
          <w:del w:id="1320" w:author="Russell, Seth" w:date="2018-12-11T14:04:00Z"/>
        </w:rPr>
        <w:pPrChange w:id="1321" w:author="Russell, Seth" w:date="2018-12-17T08:24:00Z">
          <w:pPr>
            <w:contextualSpacing w:val="0"/>
          </w:pPr>
        </w:pPrChange>
      </w:pPr>
      <w:del w:id="1322" w:author="Russell, Seth" w:date="2018-12-11T14:04:00Z">
        <w:r w:rsidRPr="005C6BD8" w:rsidDel="00182F59">
          <w:delText>IDENTIFY AND VALIDATE PERFORMANCE TARGET</w:delText>
        </w:r>
      </w:del>
    </w:p>
    <w:p w14:paraId="538F9FE8" w14:textId="6E6A1615" w:rsidR="002D08F9" w:rsidDel="00182F59" w:rsidRDefault="002D08F9">
      <w:pPr>
        <w:pStyle w:val="Heading2"/>
        <w:rPr>
          <w:del w:id="1323" w:author="Russell, Seth" w:date="2018-12-11T14:04:00Z"/>
          <w:rFonts w:ascii="Times" w:hAnsi="Times" w:cs="Times New Roman"/>
        </w:rPr>
        <w:pPrChange w:id="1324" w:author="Russell, Seth" w:date="2018-12-17T08:24:00Z">
          <w:pPr>
            <w:contextualSpacing w:val="0"/>
          </w:pPr>
        </w:pPrChange>
      </w:pPr>
      <w:del w:id="1325" w:author="Russell, Seth" w:date="2018-12-11T14:04:00Z">
        <w:r w:rsidRPr="005C6BD8" w:rsidDel="00182F59">
          <w:rPr>
            <w:rFonts w:ascii="Times" w:hAnsi="Times" w:cs="Times New Roman"/>
          </w:rPr>
          <w:delText>The first step to software optimization is to understand the functional and non-functional requirements of the software being built. Based on expected input, output, and platform the software will be run on, one can make a decision as to what is good enough for the software being developed.  A pragmatic approach is best – do not spend time optim</w:delText>
        </w:r>
        <w:r w:rsidR="005C6BD8" w:rsidDel="00182F59">
          <w:rPr>
            <w:rFonts w:ascii="Times" w:hAnsi="Times" w:cs="Times New Roman"/>
          </w:rPr>
          <w:delText>izing if it does not add value.</w:delText>
        </w:r>
      </w:del>
    </w:p>
    <w:p w14:paraId="4A2D6927" w14:textId="76DE130B" w:rsidR="005C6BD8" w:rsidRPr="005C6BD8" w:rsidDel="00182F59" w:rsidRDefault="005C6BD8">
      <w:pPr>
        <w:pStyle w:val="Heading2"/>
        <w:rPr>
          <w:del w:id="1326" w:author="Russell, Seth" w:date="2018-12-11T14:04:00Z"/>
          <w:rFonts w:ascii="Times" w:hAnsi="Times" w:cs="Times New Roman"/>
        </w:rPr>
        <w:pPrChange w:id="1327" w:author="Russell, Seth" w:date="2018-12-17T08:24:00Z">
          <w:pPr>
            <w:contextualSpacing w:val="0"/>
          </w:pPr>
        </w:pPrChange>
      </w:pPr>
    </w:p>
    <w:p w14:paraId="47F65CA0" w14:textId="0045922D" w:rsidR="002D08F9" w:rsidDel="00182F59" w:rsidRDefault="002D08F9">
      <w:pPr>
        <w:pStyle w:val="Heading2"/>
        <w:rPr>
          <w:del w:id="1328" w:author="Russell, Seth" w:date="2018-12-11T14:04:00Z"/>
          <w:rFonts w:ascii="Times" w:hAnsi="Times" w:cs="Times New Roman"/>
        </w:rPr>
        <w:pPrChange w:id="1329" w:author="Russell, Seth" w:date="2018-12-17T08:24:00Z">
          <w:pPr>
            <w:contextualSpacing w:val="0"/>
          </w:pPr>
        </w:pPrChange>
      </w:pPr>
      <w:del w:id="1330" w:author="Russell, Seth" w:date="2018-12-11T14:04:00Z">
        <w:r w:rsidRPr="005C6BD8" w:rsidDel="00182F59">
          <w:rPr>
            <w:rFonts w:ascii="Times" w:hAnsi="Times" w:cs="Times New Roman"/>
          </w:rPr>
          <w:delText xml:space="preserve">The Python Foundation’s Python language wiki provides excellent high-level advice </w:delText>
        </w:r>
        <w:r w:rsidRPr="005C6BD8" w:rsidDel="00182F59">
          <w:rPr>
            <w:rFonts w:ascii="Times" w:hAnsi="Times" w:cs="Times New Roman"/>
          </w:rPr>
          <w:fldChar w:fldCharType="begin"/>
        </w:r>
      </w:del>
      <w:del w:id="1331" w:author="Russell, Seth" w:date="2018-11-07T13:51:00Z">
        <w:r w:rsidRPr="005C6BD8" w:rsidDel="00D70116">
          <w:rPr>
            <w:rFonts w:ascii="Times" w:hAnsi="Times" w:cs="Times New Roman"/>
          </w:rPr>
          <w:delInstrText xml:space="preserve"> ADDIN ZOTERO_ITEM CSL_CITATION {"citationID":"SULFIkUa","properties":{"formattedCitation":"({\\i{}Performance Tips})","plainCitation":"(Performance Tips)","noteIndex":0},"citationItems":[{"id":1692,"uris":["http://zotero.org/users/2180197/items/M2ABIBLP"],"uri":["http://zotero.org/users/2180197/items/M2ABIBLP"],"itemData":{"id":1692,"type":"book","title":"Performance Tips","URL":"https://wiki.python.org/moin/PythonSpeed/PerformanceTips"}}],"schema":"https://github.com/citation-style-language/schema/raw/master/csl-citation.json"} </w:delInstrText>
        </w:r>
      </w:del>
      <w:del w:id="1332" w:author="Russell, Seth" w:date="2018-12-11T14:04:00Z">
        <w:r w:rsidRPr="005C6BD8" w:rsidDel="00182F59">
          <w:rPr>
            <w:rFonts w:ascii="Times" w:hAnsi="Times" w:cs="Times New Roman"/>
          </w:rPr>
          <w:fldChar w:fldCharType="separate"/>
        </w:r>
      </w:del>
      <w:del w:id="1333" w:author="Russell, Seth" w:date="2018-11-07T13:51:00Z">
        <w:r w:rsidRPr="009D01E6" w:rsidDel="00D70116">
          <w:rPr>
            <w:rFonts w:ascii="Times" w:hAnsi="Times" w:cs="Times New Roman"/>
          </w:rPr>
          <w:delText>(</w:delText>
        </w:r>
        <w:r w:rsidRPr="00271BA6" w:rsidDel="00D70116">
          <w:rPr>
            <w:rFonts w:ascii="Times" w:hAnsi="Times" w:cs="Times New Roman"/>
            <w:i/>
            <w:iCs/>
          </w:rPr>
          <w:delText>Performance Tips</w:delText>
        </w:r>
        <w:r w:rsidRPr="00271BA6" w:rsidDel="00D70116">
          <w:rPr>
            <w:rFonts w:ascii="Times" w:hAnsi="Times" w:cs="Times New Roman"/>
          </w:rPr>
          <w:delText>)</w:delText>
        </w:r>
      </w:del>
      <w:del w:id="1334" w:author="Russell, Seth" w:date="2018-12-11T14:04:00Z">
        <w:r w:rsidRPr="005C6BD8" w:rsidDel="00182F59">
          <w:rPr>
            <w:rFonts w:ascii="Times" w:hAnsi="Times" w:cs="Times New Roman"/>
          </w:rPr>
          <w:fldChar w:fldCharType="end"/>
        </w:r>
        <w:r w:rsidRPr="005C6BD8" w:rsidDel="00182F59">
          <w:rPr>
            <w:rFonts w:ascii="Times" w:hAnsi="Times" w:cs="Times New Roman"/>
          </w:rPr>
          <w:delText>: First get the software working correctly, test to see if it is correct, profile the application if it is slow, and lastly optimize based on the results of code profiling. If necessary, repeat multiple cycles of testing, profiling, and optimization phases.</w:delText>
        </w:r>
      </w:del>
    </w:p>
    <w:p w14:paraId="0B9EBC6F" w14:textId="080577DB" w:rsidR="005C6BD8" w:rsidRPr="005C6BD8" w:rsidDel="00182F59" w:rsidRDefault="005C6BD8">
      <w:pPr>
        <w:pStyle w:val="Heading2"/>
        <w:rPr>
          <w:del w:id="1335" w:author="Russell, Seth" w:date="2018-12-11T14:04:00Z"/>
          <w:rFonts w:ascii="Times" w:hAnsi="Times" w:cs="Times New Roman"/>
        </w:rPr>
        <w:pPrChange w:id="1336" w:author="Russell, Seth" w:date="2018-12-17T08:24:00Z">
          <w:pPr>
            <w:contextualSpacing w:val="0"/>
          </w:pPr>
        </w:pPrChange>
      </w:pPr>
    </w:p>
    <w:p w14:paraId="514C3BB1" w14:textId="55393E39" w:rsidR="002D08F9" w:rsidDel="00182F59" w:rsidRDefault="002D08F9">
      <w:pPr>
        <w:pStyle w:val="Heading2"/>
        <w:rPr>
          <w:del w:id="1337" w:author="Russell, Seth" w:date="2018-12-11T14:04:00Z"/>
          <w:rFonts w:ascii="Times" w:hAnsi="Times" w:cs="Times New Roman"/>
        </w:rPr>
        <w:pPrChange w:id="1338" w:author="Russell, Seth" w:date="2018-12-17T08:24:00Z">
          <w:pPr>
            <w:contextualSpacing w:val="0"/>
          </w:pPr>
        </w:pPrChange>
      </w:pPr>
      <w:del w:id="1339" w:author="Russell, Seth" w:date="2018-12-11T14:04:00Z">
        <w:r w:rsidRPr="005C6BD8" w:rsidDel="00182F59">
          <w:rPr>
            <w:rFonts w:ascii="Times" w:hAnsi="Times" w:cs="Times New Roman"/>
          </w:rPr>
          <w:delTex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delText>
        </w:r>
      </w:del>
    </w:p>
    <w:p w14:paraId="13EDF828" w14:textId="1014E681" w:rsidR="005C6BD8" w:rsidRPr="005C6BD8" w:rsidDel="00182F59" w:rsidRDefault="005C6BD8">
      <w:pPr>
        <w:pStyle w:val="Heading2"/>
        <w:rPr>
          <w:del w:id="1340" w:author="Russell, Seth" w:date="2018-12-11T14:04:00Z"/>
          <w:rFonts w:ascii="Times" w:hAnsi="Times" w:cs="Times New Roman"/>
        </w:rPr>
        <w:pPrChange w:id="1341" w:author="Russell, Seth" w:date="2018-12-17T08:24:00Z">
          <w:pPr>
            <w:contextualSpacing w:val="0"/>
          </w:pPr>
        </w:pPrChange>
      </w:pPr>
    </w:p>
    <w:p w14:paraId="749ADFC5" w14:textId="049F54D0" w:rsidR="002D08F9" w:rsidDel="00182F59" w:rsidRDefault="002D08F9">
      <w:pPr>
        <w:pStyle w:val="Heading2"/>
        <w:rPr>
          <w:del w:id="1342" w:author="Russell, Seth" w:date="2018-12-11T14:04:00Z"/>
          <w:rFonts w:ascii="Times" w:hAnsi="Times" w:cs="Times New Roman"/>
        </w:rPr>
        <w:pPrChange w:id="1343" w:author="Russell, Seth" w:date="2018-12-17T08:24:00Z">
          <w:pPr>
            <w:contextualSpacing w:val="0"/>
          </w:pPr>
        </w:pPrChange>
      </w:pPr>
      <w:del w:id="1344" w:author="Russell, Seth" w:date="2018-12-11T14:04:00Z">
        <w:r w:rsidRPr="005C6BD8" w:rsidDel="00182F59">
          <w:rPr>
            <w:rFonts w:ascii="Times" w:hAnsi="Times" w:cs="Times New Roman"/>
          </w:rPr>
          <w:delText xml:space="preserve">Once a performance target has been identified, development of acceptance tests for performance can begin. While performance testing is often considered an anti-pattern of testing </w:delText>
        </w:r>
        <w:r w:rsidRPr="005C6BD8" w:rsidDel="00182F59">
          <w:rPr>
            <w:rFonts w:ascii="Times" w:hAnsi="Times" w:cs="Times New Roman"/>
          </w:rPr>
          <w:fldChar w:fldCharType="begin"/>
        </w:r>
      </w:del>
      <w:del w:id="1345" w:author="Russell, Seth" w:date="2018-11-08T10:33:00Z">
        <w:r w:rsidRPr="005C6BD8" w:rsidDel="003F4355">
          <w:rPr>
            <w:rFonts w:ascii="Times" w:hAnsi="Times" w:cs="Times New Roman"/>
          </w:rPr>
          <w:delInstrText xml:space="preserve"> ADDIN ZOTERO_ITEM CSL_CITATION {"citationID":"KJHBnrKp","properties":{"formattedCitation":"(Jarkko Moilanen)","plainCitation":"(Jarkko Moilanen)","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delInstrText>
        </w:r>
      </w:del>
      <w:del w:id="1346" w:author="Russell, Seth" w:date="2018-12-11T14:04:00Z">
        <w:r w:rsidRPr="005C6BD8" w:rsidDel="00182F59">
          <w:rPr>
            <w:rFonts w:ascii="Times" w:hAnsi="Times" w:cs="Times New Roman"/>
          </w:rPr>
          <w:fldChar w:fldCharType="separate"/>
        </w:r>
      </w:del>
      <w:del w:id="1347" w:author="Russell, Seth" w:date="2018-11-08T10:33:00Z">
        <w:r w:rsidRPr="009D01E6" w:rsidDel="003F4355">
          <w:rPr>
            <w:rFonts w:ascii="Times" w:hAnsi="Times" w:cs="Times New Roman"/>
            <w:noProof/>
          </w:rPr>
          <w:delText>(Jarkko Moilanen)</w:delText>
        </w:r>
      </w:del>
      <w:del w:id="1348" w:author="Russell, Seth" w:date="2018-12-11T14:04:00Z">
        <w:r w:rsidRPr="005C6BD8" w:rsidDel="00182F59">
          <w:rPr>
            <w:rFonts w:ascii="Times" w:hAnsi="Times" w:cs="Times New Roman"/>
          </w:rPr>
          <w:fldChar w:fldCharType="end"/>
        </w:r>
        <w:r w:rsidRPr="005C6BD8" w:rsidDel="00182F59">
          <w:rPr>
            <w:rFonts w:ascii="Times" w:hAnsi="Times" w:cs="Times New Roman"/>
          </w:rPr>
          <w:delTex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Sommerville, 2015)</w:delText>
        </w:r>
        <w:r w:rsidRPr="005C6BD8" w:rsidDel="00182F59">
          <w:rPr>
            <w:rFonts w:ascii="Times" w:hAnsi="Times" w:cs="Times New Roman"/>
          </w:rPr>
          <w:fldChar w:fldCharType="end"/>
        </w:r>
        <w:r w:rsidRPr="005C6BD8" w:rsidDel="00182F59">
          <w:rPr>
            <w:rFonts w:ascii="Times" w:hAnsi="Times" w:cs="Times New Roman"/>
          </w:rPr>
          <w:delText>.</w:delText>
        </w:r>
      </w:del>
    </w:p>
    <w:p w14:paraId="2E6BBF7F" w14:textId="6F8560F0" w:rsidR="005C6BD8" w:rsidRPr="005C6BD8" w:rsidDel="00182F59" w:rsidRDefault="005C6BD8">
      <w:pPr>
        <w:pStyle w:val="Heading2"/>
        <w:rPr>
          <w:del w:id="1349" w:author="Russell, Seth" w:date="2018-12-11T14:04:00Z"/>
          <w:rFonts w:ascii="Times" w:hAnsi="Times" w:cs="Times New Roman"/>
        </w:rPr>
        <w:pPrChange w:id="1350" w:author="Russell, Seth" w:date="2018-12-17T08:24:00Z">
          <w:pPr>
            <w:contextualSpacing w:val="0"/>
          </w:pPr>
        </w:pPrChange>
      </w:pPr>
    </w:p>
    <w:p w14:paraId="74878D09" w14:textId="06B4AA7F" w:rsidR="002D08F9" w:rsidRPr="005C6BD8" w:rsidDel="00182F59" w:rsidRDefault="002D08F9">
      <w:pPr>
        <w:pStyle w:val="Heading2"/>
        <w:rPr>
          <w:del w:id="1351" w:author="Russell, Seth" w:date="2018-12-11T14:04:00Z"/>
          <w:rFonts w:ascii="Times" w:hAnsi="Times" w:cs="Times New Roman"/>
        </w:rPr>
        <w:pPrChange w:id="1352" w:author="Russell, Seth" w:date="2018-12-17T08:24:00Z">
          <w:pPr>
            <w:contextualSpacing w:val="0"/>
          </w:pPr>
        </w:pPrChange>
      </w:pPr>
      <w:del w:id="1353" w:author="Russell, Seth" w:date="2018-12-11T14:04:00Z">
        <w:r w:rsidRPr="005C6BD8" w:rsidDel="00182F59">
          <w:rPr>
            <w:rFonts w:ascii="Times" w:hAnsi="Times" w:cs="Times New Roman"/>
          </w:rPr>
          <w:delText>Here is an example of performance validation testing from PCCC:</w:delText>
        </w:r>
      </w:del>
    </w:p>
    <w:p w14:paraId="4AC073CE" w14:textId="5BFD7ECF" w:rsidR="005C6BD8" w:rsidDel="00182F59" w:rsidRDefault="005C6BD8">
      <w:pPr>
        <w:pStyle w:val="Heading2"/>
        <w:rPr>
          <w:del w:id="1354" w:author="Russell, Seth" w:date="2018-12-11T14:04:00Z"/>
          <w:rFonts w:ascii="Times" w:hAnsi="Times" w:cs="Consolas"/>
        </w:rPr>
        <w:pPrChange w:id="1355" w:author="Russell, Seth" w:date="2018-12-17T08:24:00Z">
          <w:pPr>
            <w:contextualSpacing w:val="0"/>
          </w:pPr>
        </w:pPrChange>
      </w:pPr>
    </w:p>
    <w:p w14:paraId="0F3A97DF" w14:textId="6322B464" w:rsidR="002D08F9" w:rsidRPr="005C6BD8" w:rsidDel="00182F59" w:rsidRDefault="002D08F9">
      <w:pPr>
        <w:pStyle w:val="Heading2"/>
        <w:rPr>
          <w:del w:id="1356" w:author="Russell, Seth" w:date="2018-12-11T14:04:00Z"/>
          <w:rFonts w:ascii="Consolas" w:hAnsi="Consolas" w:cs="Consolas"/>
        </w:rPr>
        <w:pPrChange w:id="1357" w:author="Russell, Seth" w:date="2018-12-17T08:24:00Z">
          <w:pPr>
            <w:ind w:left="720"/>
            <w:contextualSpacing w:val="0"/>
          </w:pPr>
        </w:pPrChange>
      </w:pPr>
      <w:del w:id="1358" w:author="Russell, Seth" w:date="2018-12-11T14:04:00Z">
        <w:r w:rsidRPr="005C6BD8" w:rsidDel="00182F59">
          <w:rPr>
            <w:rFonts w:ascii="Consolas" w:hAnsi="Consolas" w:cs="Consolas"/>
          </w:rPr>
          <w:delText>library(pccc)</w:delText>
        </w:r>
      </w:del>
    </w:p>
    <w:p w14:paraId="55E0F464" w14:textId="5BFF7CC7" w:rsidR="002D08F9" w:rsidRPr="005C6BD8" w:rsidDel="00182F59" w:rsidRDefault="002D08F9">
      <w:pPr>
        <w:pStyle w:val="Heading2"/>
        <w:rPr>
          <w:del w:id="1359" w:author="Russell, Seth" w:date="2018-12-11T14:04:00Z"/>
          <w:rFonts w:ascii="Consolas" w:hAnsi="Consolas" w:cs="Consolas"/>
        </w:rPr>
        <w:pPrChange w:id="1360" w:author="Russell, Seth" w:date="2018-12-17T08:24:00Z">
          <w:pPr>
            <w:ind w:left="720"/>
            <w:contextualSpacing w:val="0"/>
          </w:pPr>
        </w:pPrChange>
      </w:pPr>
      <w:del w:id="1361" w:author="Russell, Seth" w:date="2018-12-11T14:04:00Z">
        <w:r w:rsidRPr="005C6BD8" w:rsidDel="00182F59">
          <w:rPr>
            <w:rFonts w:ascii="Consolas" w:hAnsi="Consolas" w:cs="Consolas"/>
          </w:rPr>
          <w:delText>rm(list=ls())</w:delText>
        </w:r>
      </w:del>
    </w:p>
    <w:p w14:paraId="320C8AE1" w14:textId="2D80DF0D" w:rsidR="002D08F9" w:rsidRPr="005C6BD8" w:rsidDel="00182F59" w:rsidRDefault="002D08F9">
      <w:pPr>
        <w:pStyle w:val="Heading2"/>
        <w:rPr>
          <w:del w:id="1362" w:author="Russell, Seth" w:date="2018-12-11T14:04:00Z"/>
          <w:rFonts w:ascii="Consolas" w:hAnsi="Consolas" w:cs="Consolas"/>
        </w:rPr>
        <w:pPrChange w:id="1363" w:author="Russell, Seth" w:date="2018-12-17T08:24:00Z">
          <w:pPr>
            <w:ind w:left="720"/>
            <w:contextualSpacing w:val="0"/>
          </w:pPr>
        </w:pPrChange>
      </w:pPr>
      <w:del w:id="1364" w:author="Russell, Seth" w:date="2018-12-11T14:04:00Z">
        <w:r w:rsidRPr="005C6BD8" w:rsidDel="00182F59">
          <w:rPr>
            <w:rFonts w:ascii="Consolas" w:hAnsi="Consolas" w:cs="Consolas"/>
          </w:rPr>
          <w:delText>gc()</w:delText>
        </w:r>
      </w:del>
    </w:p>
    <w:p w14:paraId="26389875" w14:textId="5ED978CC" w:rsidR="002D08F9" w:rsidRPr="005C6BD8" w:rsidDel="00182F59" w:rsidRDefault="002D08F9">
      <w:pPr>
        <w:pStyle w:val="Heading2"/>
        <w:rPr>
          <w:del w:id="1365" w:author="Russell, Seth" w:date="2018-12-11T14:04:00Z"/>
          <w:rFonts w:ascii="Consolas" w:hAnsi="Consolas" w:cs="Consolas"/>
        </w:rPr>
        <w:pPrChange w:id="1366" w:author="Russell, Seth" w:date="2018-12-17T08:24:00Z">
          <w:pPr>
            <w:ind w:left="720"/>
            <w:contextualSpacing w:val="0"/>
          </w:pPr>
        </w:pPrChange>
      </w:pPr>
      <w:del w:id="1367" w:author="Russell, Seth" w:date="2018-12-11T14:04:00Z">
        <w:r w:rsidRPr="005C6BD8" w:rsidDel="00182F59">
          <w:rPr>
            <w:rFonts w:ascii="Consolas" w:hAnsi="Consolas" w:cs="Consolas"/>
          </w:rPr>
          <w:delText>icd10_large &lt;- feather::read_feather("../icd_file_generator/icd10_sample_large.feather")</w:delText>
        </w:r>
      </w:del>
    </w:p>
    <w:p w14:paraId="643D7540" w14:textId="57FC13D5" w:rsidR="002D08F9" w:rsidRPr="005C6BD8" w:rsidDel="00182F59" w:rsidRDefault="002D08F9">
      <w:pPr>
        <w:pStyle w:val="Heading2"/>
        <w:rPr>
          <w:del w:id="1368" w:author="Russell, Seth" w:date="2018-12-11T14:04:00Z"/>
          <w:rFonts w:ascii="Consolas" w:hAnsi="Consolas" w:cs="Consolas"/>
        </w:rPr>
        <w:pPrChange w:id="1369" w:author="Russell, Seth" w:date="2018-12-17T08:24:00Z">
          <w:pPr>
            <w:ind w:left="720"/>
            <w:contextualSpacing w:val="0"/>
          </w:pPr>
        </w:pPrChange>
      </w:pPr>
    </w:p>
    <w:p w14:paraId="24C813A9" w14:textId="7D3ABE7C" w:rsidR="002D08F9" w:rsidRPr="005C6BD8" w:rsidDel="00182F59" w:rsidRDefault="002D08F9">
      <w:pPr>
        <w:pStyle w:val="Heading2"/>
        <w:rPr>
          <w:del w:id="1370" w:author="Russell, Seth" w:date="2018-12-11T14:04:00Z"/>
          <w:rFonts w:ascii="Consolas" w:hAnsi="Consolas" w:cs="Consolas"/>
        </w:rPr>
        <w:pPrChange w:id="1371" w:author="Russell, Seth" w:date="2018-12-17T08:24:00Z">
          <w:pPr>
            <w:ind w:left="720"/>
            <w:contextualSpacing w:val="0"/>
          </w:pPr>
        </w:pPrChange>
      </w:pPr>
      <w:del w:id="1372" w:author="Russell, Seth" w:date="2018-12-11T14:04:00Z">
        <w:r w:rsidRPr="005C6BD8" w:rsidDel="00182F59">
          <w:rPr>
            <w:rFonts w:ascii="Consolas" w:hAnsi="Consolas" w:cs="Consolas"/>
          </w:rPr>
          <w:delText>library(microbenchmark)</w:delText>
        </w:r>
      </w:del>
    </w:p>
    <w:p w14:paraId="2AA6F417" w14:textId="17BF8743" w:rsidR="002D08F9" w:rsidRPr="005C6BD8" w:rsidDel="00182F59" w:rsidRDefault="002D08F9">
      <w:pPr>
        <w:pStyle w:val="Heading2"/>
        <w:rPr>
          <w:del w:id="1373" w:author="Russell, Seth" w:date="2018-12-11T14:04:00Z"/>
          <w:rFonts w:ascii="Consolas" w:hAnsi="Consolas" w:cs="Consolas"/>
        </w:rPr>
        <w:pPrChange w:id="1374" w:author="Russell, Seth" w:date="2018-12-17T08:24:00Z">
          <w:pPr>
            <w:ind w:left="720"/>
            <w:contextualSpacing w:val="0"/>
          </w:pPr>
        </w:pPrChange>
      </w:pPr>
      <w:del w:id="1375" w:author="Russell, Seth" w:date="2018-12-11T14:04:00Z">
        <w:r w:rsidRPr="005C6BD8" w:rsidDel="00182F59">
          <w:rPr>
            <w:rFonts w:ascii="Consolas" w:hAnsi="Consolas" w:cs="Consolas"/>
          </w:rPr>
          <w:delText>microbenchmark(</w:delText>
        </w:r>
      </w:del>
    </w:p>
    <w:p w14:paraId="61EEEAF3" w14:textId="16A5B5D1" w:rsidR="002D08F9" w:rsidRPr="005C6BD8" w:rsidDel="00182F59" w:rsidRDefault="002D08F9">
      <w:pPr>
        <w:pStyle w:val="Heading2"/>
        <w:rPr>
          <w:del w:id="1376" w:author="Russell, Seth" w:date="2018-12-11T14:04:00Z"/>
          <w:rFonts w:ascii="Consolas" w:hAnsi="Consolas" w:cs="Consolas"/>
        </w:rPr>
        <w:pPrChange w:id="1377" w:author="Russell, Seth" w:date="2018-12-17T08:24:00Z">
          <w:pPr>
            <w:ind w:left="720"/>
            <w:contextualSpacing w:val="0"/>
          </w:pPr>
        </w:pPrChange>
      </w:pPr>
      <w:del w:id="1378" w:author="Russell, Seth" w:date="2018-12-11T14:04:00Z">
        <w:r w:rsidRPr="005C6BD8" w:rsidDel="00182F59">
          <w:rPr>
            <w:rFonts w:ascii="Consolas" w:hAnsi="Consolas" w:cs="Consolas"/>
          </w:rPr>
          <w:delText>ccc(icd10_large[1:10000, c(1:45)], # get id, dx, and pc columns</w:delText>
        </w:r>
      </w:del>
    </w:p>
    <w:p w14:paraId="25B848E4" w14:textId="2F4EAFAA" w:rsidR="002D08F9" w:rsidRPr="005C6BD8" w:rsidDel="00182F59" w:rsidRDefault="002D08F9">
      <w:pPr>
        <w:pStyle w:val="Heading2"/>
        <w:rPr>
          <w:del w:id="1379" w:author="Russell, Seth" w:date="2018-12-11T14:04:00Z"/>
          <w:rFonts w:ascii="Consolas" w:hAnsi="Consolas" w:cs="Consolas"/>
        </w:rPr>
        <w:pPrChange w:id="1380" w:author="Russell, Seth" w:date="2018-12-17T08:24:00Z">
          <w:pPr>
            <w:ind w:left="720"/>
            <w:contextualSpacing w:val="0"/>
          </w:pPr>
        </w:pPrChange>
      </w:pPr>
      <w:del w:id="1381" w:author="Russell, Seth" w:date="2018-12-11T14:04:00Z">
        <w:r w:rsidRPr="005C6BD8" w:rsidDel="00182F59">
          <w:rPr>
            <w:rFonts w:ascii="Consolas" w:hAnsi="Consolas" w:cs="Consolas"/>
          </w:rPr>
          <w:delText xml:space="preserve">               id      = id,</w:delText>
        </w:r>
      </w:del>
    </w:p>
    <w:p w14:paraId="29D119C9" w14:textId="74B594C0" w:rsidR="002D08F9" w:rsidRPr="005C6BD8" w:rsidDel="00182F59" w:rsidRDefault="002D08F9">
      <w:pPr>
        <w:pStyle w:val="Heading2"/>
        <w:rPr>
          <w:del w:id="1382" w:author="Russell, Seth" w:date="2018-12-11T14:04:00Z"/>
          <w:rFonts w:ascii="Consolas" w:hAnsi="Consolas" w:cs="Consolas"/>
        </w:rPr>
        <w:pPrChange w:id="1383" w:author="Russell, Seth" w:date="2018-12-17T08:24:00Z">
          <w:pPr>
            <w:ind w:left="720"/>
            <w:contextualSpacing w:val="0"/>
          </w:pPr>
        </w:pPrChange>
      </w:pPr>
      <w:del w:id="1384" w:author="Russell, Seth" w:date="2018-12-11T14:04:00Z">
        <w:r w:rsidRPr="005C6BD8" w:rsidDel="00182F59">
          <w:rPr>
            <w:rFonts w:ascii="Consolas" w:hAnsi="Consolas" w:cs="Consolas"/>
          </w:rPr>
          <w:delText xml:space="preserve">               dx_cols = dplyr::starts_with("dx"),</w:delText>
        </w:r>
      </w:del>
    </w:p>
    <w:p w14:paraId="55D70E62" w14:textId="4AB318E7" w:rsidR="002D08F9" w:rsidRPr="005C6BD8" w:rsidDel="00182F59" w:rsidRDefault="002D08F9">
      <w:pPr>
        <w:pStyle w:val="Heading2"/>
        <w:rPr>
          <w:del w:id="1385" w:author="Russell, Seth" w:date="2018-12-11T14:04:00Z"/>
          <w:rFonts w:ascii="Consolas" w:hAnsi="Consolas" w:cs="Consolas"/>
        </w:rPr>
        <w:pPrChange w:id="1386" w:author="Russell, Seth" w:date="2018-12-17T08:24:00Z">
          <w:pPr>
            <w:ind w:left="720"/>
            <w:contextualSpacing w:val="0"/>
          </w:pPr>
        </w:pPrChange>
      </w:pPr>
      <w:del w:id="1387" w:author="Russell, Seth" w:date="2018-12-11T14:04:00Z">
        <w:r w:rsidRPr="005C6BD8" w:rsidDel="00182F59">
          <w:rPr>
            <w:rFonts w:ascii="Consolas" w:hAnsi="Consolas" w:cs="Consolas"/>
          </w:rPr>
          <w:delText xml:space="preserve">               pc_cols = dplyr::starts_with("pc"),</w:delText>
        </w:r>
      </w:del>
    </w:p>
    <w:p w14:paraId="364FA1B0" w14:textId="4F36EDD6" w:rsidR="002D08F9" w:rsidRPr="005C6BD8" w:rsidDel="00182F59" w:rsidRDefault="002D08F9">
      <w:pPr>
        <w:pStyle w:val="Heading2"/>
        <w:rPr>
          <w:del w:id="1388" w:author="Russell, Seth" w:date="2018-12-11T14:04:00Z"/>
          <w:rFonts w:ascii="Consolas" w:hAnsi="Consolas" w:cs="Consolas"/>
        </w:rPr>
        <w:pPrChange w:id="1389" w:author="Russell, Seth" w:date="2018-12-17T08:24:00Z">
          <w:pPr>
            <w:ind w:left="720"/>
            <w:contextualSpacing w:val="0"/>
          </w:pPr>
        </w:pPrChange>
      </w:pPr>
      <w:del w:id="1390" w:author="Russell, Seth" w:date="2018-12-11T14:04:00Z">
        <w:r w:rsidRPr="005C6BD8" w:rsidDel="00182F59">
          <w:rPr>
            <w:rFonts w:ascii="Consolas" w:hAnsi="Consolas" w:cs="Consolas"/>
          </w:rPr>
          <w:delText xml:space="preserve">               icdv    = 10),</w:delText>
        </w:r>
      </w:del>
    </w:p>
    <w:p w14:paraId="27FABFD8" w14:textId="38E548FD" w:rsidR="002D08F9" w:rsidRPr="005C6BD8" w:rsidDel="00182F59" w:rsidRDefault="002D08F9">
      <w:pPr>
        <w:pStyle w:val="Heading2"/>
        <w:rPr>
          <w:del w:id="1391" w:author="Russell, Seth" w:date="2018-12-11T14:04:00Z"/>
          <w:rFonts w:ascii="Consolas" w:hAnsi="Consolas" w:cs="Consolas"/>
        </w:rPr>
        <w:pPrChange w:id="1392" w:author="Russell, Seth" w:date="2018-12-17T08:24:00Z">
          <w:pPr>
            <w:ind w:left="720"/>
            <w:contextualSpacing w:val="0"/>
          </w:pPr>
        </w:pPrChange>
      </w:pPr>
      <w:del w:id="1393" w:author="Russell, Seth" w:date="2018-12-11T14:04:00Z">
        <w:r w:rsidRPr="005C6BD8" w:rsidDel="00182F59">
          <w:rPr>
            <w:rFonts w:ascii="Consolas" w:hAnsi="Consolas" w:cs="Consolas"/>
          </w:rPr>
          <w:delText>times = 10)</w:delText>
        </w:r>
      </w:del>
    </w:p>
    <w:p w14:paraId="599E9251" w14:textId="4F2DECA6" w:rsidR="002D08F9" w:rsidRPr="005C6BD8" w:rsidDel="00182F59" w:rsidRDefault="002D08F9">
      <w:pPr>
        <w:pStyle w:val="Heading2"/>
        <w:rPr>
          <w:del w:id="1394" w:author="Russell, Seth" w:date="2018-12-11T14:04:00Z"/>
          <w:rFonts w:ascii="Times" w:hAnsi="Times" w:cs="Consolas"/>
        </w:rPr>
        <w:pPrChange w:id="1395" w:author="Russell, Seth" w:date="2018-12-17T08:24:00Z">
          <w:pPr>
            <w:contextualSpacing w:val="0"/>
          </w:pPr>
        </w:pPrChange>
      </w:pPr>
    </w:p>
    <w:p w14:paraId="336006E4" w14:textId="66361EE0" w:rsidR="002D08F9" w:rsidDel="00182F59" w:rsidRDefault="002D08F9">
      <w:pPr>
        <w:pStyle w:val="Heading2"/>
        <w:rPr>
          <w:del w:id="1396" w:author="Russell, Seth" w:date="2018-12-11T14:04:00Z"/>
          <w:rFonts w:ascii="Times" w:hAnsi="Times" w:cs="Times New Roman"/>
        </w:rPr>
        <w:pPrChange w:id="1397" w:author="Russell, Seth" w:date="2018-12-17T08:24:00Z">
          <w:pPr>
            <w:contextualSpacing w:val="0"/>
          </w:pPr>
        </w:pPrChange>
      </w:pPr>
      <w:del w:id="1398" w:author="Russell, Seth" w:date="2018-12-11T14:04:00Z">
        <w:r w:rsidRPr="005C6BD8" w:rsidDel="00182F59">
          <w:rPr>
            <w:rFonts w:ascii="Times" w:hAnsi="Times" w:cs="Times New Roman"/>
          </w:rPr>
          <w:delText>As runs of a software can differ significantly from one run to the next due to other software running on the system, a good starting point is to run the same test 10 times and find the mean value. R’s microbenchmark also shows median, lower and upper quartiles, min, and max. These metrics can help to identify if a test was valid and indicate a need for retesting; i.e. a large interquartile range may indicate not enough tests were run or some aspect of environment is causing performance variations.</w:delText>
        </w:r>
      </w:del>
    </w:p>
    <w:p w14:paraId="72E55AB6" w14:textId="454B58A2" w:rsidR="005C6BD8" w:rsidRPr="005C6BD8" w:rsidDel="00182F59" w:rsidRDefault="005C6BD8">
      <w:pPr>
        <w:pStyle w:val="Heading2"/>
        <w:rPr>
          <w:del w:id="1399" w:author="Russell, Seth" w:date="2018-12-11T14:04:00Z"/>
          <w:rFonts w:ascii="Times" w:hAnsi="Times" w:cs="Times New Roman"/>
        </w:rPr>
        <w:pPrChange w:id="1400" w:author="Russell, Seth" w:date="2018-12-17T08:24:00Z">
          <w:pPr>
            <w:contextualSpacing w:val="0"/>
          </w:pPr>
        </w:pPrChange>
      </w:pPr>
    </w:p>
    <w:p w14:paraId="05F52E07" w14:textId="52F0CDBF" w:rsidR="002D08F9" w:rsidDel="00182F59" w:rsidRDefault="002D08F9">
      <w:pPr>
        <w:pStyle w:val="Heading2"/>
        <w:rPr>
          <w:del w:id="1401" w:author="Russell, Seth" w:date="2018-12-11T14:04:00Z"/>
          <w:rFonts w:ascii="Times" w:hAnsi="Times" w:cs="Times New Roman"/>
        </w:rPr>
        <w:pPrChange w:id="1402" w:author="Russell, Seth" w:date="2018-12-17T08:24:00Z">
          <w:pPr>
            <w:contextualSpacing w:val="0"/>
          </w:pPr>
        </w:pPrChange>
      </w:pPr>
      <w:del w:id="1403" w:author="Russell, Seth" w:date="2018-12-11T14:04:00Z">
        <w:r w:rsidRPr="005C6BD8" w:rsidDel="00182F59">
          <w:rPr>
            <w:rFonts w:ascii="Times" w:hAnsi="Times" w:cs="Times New Roman"/>
          </w:rPr>
          <w:delText>Lastly, although the example above is focused on runtime, it is important to also identify targets for disk space used and memory required to complete all desired tasks. There are many optimizations that can be considered to minimize RAM and disk resources.</w:delText>
        </w:r>
      </w:del>
    </w:p>
    <w:p w14:paraId="3B7D05A3" w14:textId="7B120721" w:rsidR="005C6BD8" w:rsidRPr="005C6BD8" w:rsidDel="00182F59" w:rsidRDefault="005C6BD8">
      <w:pPr>
        <w:pStyle w:val="Heading2"/>
        <w:rPr>
          <w:del w:id="1404" w:author="Russell, Seth" w:date="2018-12-11T14:04:00Z"/>
          <w:rFonts w:ascii="Times" w:hAnsi="Times" w:cs="Times New Roman"/>
        </w:rPr>
        <w:pPrChange w:id="1405" w:author="Russell, Seth" w:date="2018-12-17T08:24:00Z">
          <w:pPr>
            <w:contextualSpacing w:val="0"/>
          </w:pPr>
        </w:pPrChange>
      </w:pPr>
    </w:p>
    <w:p w14:paraId="29F363D0" w14:textId="466267B6" w:rsidR="002D08F9" w:rsidRPr="005C6BD8" w:rsidDel="00182F59" w:rsidRDefault="002D08F9">
      <w:pPr>
        <w:pStyle w:val="Heading2"/>
        <w:rPr>
          <w:del w:id="1406" w:author="Russell, Seth" w:date="2018-12-11T14:04:00Z"/>
          <w:rFonts w:eastAsia="Times New Roman"/>
          <w:bCs/>
        </w:rPr>
        <w:pPrChange w:id="1407" w:author="Russell, Seth" w:date="2018-12-17T08:24:00Z">
          <w:pPr>
            <w:keepNext/>
            <w:keepLines/>
            <w:contextualSpacing w:val="0"/>
            <w:outlineLvl w:val="2"/>
          </w:pPr>
        </w:pPrChange>
      </w:pPr>
      <w:bookmarkStart w:id="1408" w:name="_Toc523169480"/>
      <w:del w:id="1409" w:author="Russell, Seth" w:date="2018-12-11T14:04:00Z">
        <w:r w:rsidRPr="005C6BD8" w:rsidDel="00182F59">
          <w:rPr>
            <w:rFonts w:eastAsia="Times New Roman"/>
            <w:bCs/>
          </w:rPr>
          <w:delText>B</w:delText>
        </w:r>
        <w:r w:rsidR="005C6BD8" w:rsidRPr="005C6BD8" w:rsidDel="00182F59">
          <w:rPr>
            <w:rFonts w:eastAsia="Times New Roman"/>
            <w:bCs/>
          </w:rPr>
          <w:delText>IG</w:delText>
        </w:r>
        <w:r w:rsidRPr="005C6BD8" w:rsidDel="00182F59">
          <w:rPr>
            <w:rFonts w:eastAsia="Times New Roman"/>
            <w:bCs/>
          </w:rPr>
          <w:delText xml:space="preserve"> O N</w:delText>
        </w:r>
        <w:bookmarkEnd w:id="1408"/>
        <w:r w:rsidR="005C6BD8" w:rsidRPr="005C6BD8" w:rsidDel="00182F59">
          <w:rPr>
            <w:rFonts w:eastAsia="Times New Roman"/>
            <w:bCs/>
          </w:rPr>
          <w:delText>OTATION</w:delText>
        </w:r>
      </w:del>
    </w:p>
    <w:p w14:paraId="7948EEE9" w14:textId="04E654A5" w:rsidR="002D08F9" w:rsidDel="00182F59" w:rsidRDefault="002D08F9">
      <w:pPr>
        <w:pStyle w:val="Heading2"/>
        <w:rPr>
          <w:del w:id="1410" w:author="Russell, Seth" w:date="2018-12-11T14:04:00Z"/>
          <w:rFonts w:ascii="Times" w:hAnsi="Times" w:cs="Times New Roman"/>
        </w:rPr>
        <w:pPrChange w:id="1411" w:author="Russell, Seth" w:date="2018-12-17T08:24:00Z">
          <w:pPr>
            <w:contextualSpacing w:val="0"/>
          </w:pPr>
        </w:pPrChange>
      </w:pPr>
      <w:del w:id="1412" w:author="Russell, Seth" w:date="2018-12-11T14:04:00Z">
        <w:r w:rsidRPr="005C6BD8" w:rsidDel="00182F59">
          <w:rPr>
            <w:rFonts w:ascii="Times" w:hAnsi="Times" w:cs="Times New Roman"/>
          </w:rPr>
          <w:delText xml:space="preserve">Big O notation is a method for mathematically determining the upper bound on performance of a block of code without </w:delText>
        </w:r>
        <w:r w:rsidR="005C6BD8" w:rsidDel="00182F59">
          <w:rPr>
            <w:rFonts w:ascii="Times" w:hAnsi="Times" w:cs="Times New Roman"/>
          </w:rPr>
          <w:delText>consideration for</w:delText>
        </w:r>
        <w:r w:rsidRPr="005C6BD8" w:rsidDel="00182F59">
          <w:rPr>
            <w:rFonts w:ascii="Times" w:hAnsi="Times" w:cs="Times New Roman"/>
          </w:rPr>
          <w:delTex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delText>
        </w:r>
      </w:del>
    </w:p>
    <w:p w14:paraId="7B89329B" w14:textId="1349E07D" w:rsidR="005C6BD8" w:rsidRPr="005C6BD8" w:rsidDel="00182F59" w:rsidRDefault="005C6BD8">
      <w:pPr>
        <w:pStyle w:val="Heading2"/>
        <w:rPr>
          <w:del w:id="1413" w:author="Russell, Seth" w:date="2018-12-11T14:04:00Z"/>
          <w:rFonts w:ascii="Times" w:hAnsi="Times" w:cs="Times New Roman"/>
        </w:rPr>
        <w:pPrChange w:id="1414" w:author="Russell, Seth" w:date="2018-12-17T08:24:00Z">
          <w:pPr>
            <w:contextualSpacing w:val="0"/>
          </w:pPr>
        </w:pPrChange>
      </w:pPr>
    </w:p>
    <w:p w14:paraId="7E02645D" w14:textId="1AA2BFD1" w:rsidR="002D08F9" w:rsidDel="00182F59" w:rsidRDefault="002D08F9">
      <w:pPr>
        <w:pStyle w:val="Heading2"/>
        <w:rPr>
          <w:del w:id="1415" w:author="Russell, Seth" w:date="2018-12-11T14:04:00Z"/>
          <w:rFonts w:ascii="Times" w:hAnsi="Times" w:cs="Times New Roman"/>
        </w:rPr>
        <w:pPrChange w:id="1416" w:author="Russell, Seth" w:date="2018-12-17T08:24:00Z">
          <w:pPr>
            <w:contextualSpacing w:val="0"/>
          </w:pPr>
        </w:pPrChange>
      </w:pPr>
      <w:del w:id="1417" w:author="Russell, Seth" w:date="2018-12-11T14:04:00Z">
        <w:r w:rsidRPr="005C6BD8" w:rsidDel="00182F59">
          <w:rPr>
            <w:rFonts w:ascii="Times" w:hAnsi="Times" w:cs="Times New Roman"/>
          </w:rPr>
          <w:delText>The basic steps for evaluating the upper bound of performance of a block of software code is to evaluate what code will run as n approaches infinity. Items that are constant time (regardless of if they run once or x times independent of input) are reduced down to O(1). The key factors that contribute to Big O are loops – a single for loop or similar construct through recursion that runs once for all n is O(n); a nested for loop would be O(n</w:delText>
        </w:r>
        <w:r w:rsidRPr="005C6BD8" w:rsidDel="00182F59">
          <w:rPr>
            <w:rFonts w:ascii="Times" w:hAnsi="Times" w:cs="Times New Roman"/>
            <w:vertAlign w:val="superscript"/>
          </w:rPr>
          <w:delText>2</w:delText>
        </w:r>
        <w:r w:rsidRPr="005C6BD8" w:rsidDel="00182F59">
          <w:rPr>
            <w:rFonts w:ascii="Times" w:hAnsi="Times" w:cs="Times New Roman"/>
          </w:rPr>
          <w:delText xml:space="preserve">). Search algorithms that rely on presorted data sets are usually a logarithmic power of n; for example binary search </w:delText>
        </w:r>
        <w:r w:rsidRPr="005C6BD8" w:rsidDel="00182F59">
          <w:rPr>
            <w:rFonts w:ascii="Times" w:hAnsi="Times" w:cs="Times New Roman"/>
          </w:rPr>
          <w:fldChar w:fldCharType="begin"/>
        </w:r>
      </w:del>
      <w:del w:id="1418" w:author="Russell, Seth" w:date="2018-11-08T10:38:00Z">
        <w:r w:rsidRPr="005C6BD8" w:rsidDel="003F4355">
          <w:rPr>
            <w:rFonts w:ascii="Times" w:hAnsi="Times" w:cs="Times New Roman"/>
          </w:rPr>
          <w:delInstrText xml:space="preserve"> ADDIN ZOTERO_ITEM CSL_CITATION {"citationID":"V7h500eA","properties":{"formattedCitation":"(\\uc0\\u8220{}Binary search algorithm,\\uc0\\u8221{} 2018)","plainCitation":"(“Binary search algorithm,” 2018)","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delInstrText>
        </w:r>
      </w:del>
      <w:del w:id="1419" w:author="Russell, Seth" w:date="2018-12-11T14:04:00Z">
        <w:r w:rsidRPr="005C6BD8" w:rsidDel="00182F59">
          <w:rPr>
            <w:rFonts w:ascii="Times" w:hAnsi="Times" w:cs="Times New Roman"/>
          </w:rPr>
          <w:fldChar w:fldCharType="separate"/>
        </w:r>
      </w:del>
      <w:del w:id="1420" w:author="Russell, Seth" w:date="2018-11-08T10:38:00Z">
        <w:r w:rsidRPr="003F4355" w:rsidDel="003F4355">
          <w:rPr>
            <w:rFonts w:ascii="Times" w:hAnsi="Times" w:cs="Times New Roman"/>
          </w:rPr>
          <w:delText>(“Binary search algorithm,” 2018)</w:delText>
        </w:r>
      </w:del>
      <w:del w:id="1421" w:author="Russell, Seth" w:date="2018-12-11T14:04:00Z">
        <w:r w:rsidRPr="005C6BD8" w:rsidDel="00182F59">
          <w:rPr>
            <w:rFonts w:ascii="Times" w:hAnsi="Times" w:cs="Times New Roman"/>
          </w:rPr>
          <w:fldChar w:fldCharType="end"/>
        </w:r>
        <w:r w:rsidRPr="005C6BD8" w:rsidDel="00182F59">
          <w:rPr>
            <w:rFonts w:ascii="Times" w:hAnsi="Times" w:cs="Times New Roman"/>
          </w:rPr>
          <w:delText xml:space="preserve"> is  O(log</w:delText>
        </w:r>
        <w:r w:rsidRPr="005C6BD8" w:rsidDel="00182F59">
          <w:rPr>
            <w:rFonts w:ascii="Times" w:hAnsi="Times" w:cs="Times New Roman"/>
            <w:vertAlign w:val="subscript"/>
          </w:rPr>
          <w:delText>2</w:delText>
        </w:r>
        <w:r w:rsidRPr="005C6BD8" w:rsidDel="00182F59">
          <w:rPr>
            <w:rFonts w:ascii="Times" w:hAnsi="Times" w:cs="Times New Roman"/>
          </w:rPr>
          <w:delText xml:space="preserve"> n). When calculating Big O for a code block, function, or software system, lower order terms are ignored, and just the largest Big O notation is used; for example if a code block is O(1) + O(n) + O(n</w:delText>
        </w:r>
        <w:r w:rsidRPr="005C6BD8" w:rsidDel="00182F59">
          <w:rPr>
            <w:rFonts w:ascii="Times" w:hAnsi="Times" w:cs="Times New Roman"/>
            <w:vertAlign w:val="superscript"/>
          </w:rPr>
          <w:delText>3</w:delText>
        </w:r>
        <w:r w:rsidRPr="005C6BD8" w:rsidDel="00182F59">
          <w:rPr>
            <w:rFonts w:ascii="Times" w:hAnsi="Times" w:cs="Times New Roman"/>
          </w:rPr>
          <w:delText>) it would be denoted as O(n</w:delText>
        </w:r>
        <w:r w:rsidRPr="005C6BD8" w:rsidDel="00182F59">
          <w:rPr>
            <w:rFonts w:ascii="Times" w:hAnsi="Times" w:cs="Times New Roman"/>
            <w:vertAlign w:val="superscript"/>
          </w:rPr>
          <w:delText>3</w:delText>
        </w:r>
        <w:r w:rsidRPr="005C6BD8" w:rsidDel="00182F59">
          <w:rPr>
            <w:rFonts w:ascii="Times" w:hAnsi="Times" w:cs="Times New Roman"/>
          </w:rPr>
          <w:delText>).</w:delText>
        </w:r>
      </w:del>
    </w:p>
    <w:p w14:paraId="33A38229" w14:textId="70A57968" w:rsidR="005C6BD8" w:rsidRPr="005C6BD8" w:rsidDel="00182F59" w:rsidRDefault="005C6BD8">
      <w:pPr>
        <w:pStyle w:val="Heading2"/>
        <w:rPr>
          <w:del w:id="1422" w:author="Russell, Seth" w:date="2018-12-11T14:04:00Z"/>
          <w:rFonts w:ascii="Times" w:hAnsi="Times" w:cs="Times New Roman"/>
        </w:rPr>
        <w:pPrChange w:id="1423" w:author="Russell, Seth" w:date="2018-12-17T08:24:00Z">
          <w:pPr>
            <w:contextualSpacing w:val="0"/>
          </w:pPr>
        </w:pPrChange>
      </w:pPr>
    </w:p>
    <w:p w14:paraId="3CD15093" w14:textId="108BBB84" w:rsidR="002D08F9" w:rsidDel="00182F59" w:rsidRDefault="002D08F9">
      <w:pPr>
        <w:pStyle w:val="Heading2"/>
        <w:rPr>
          <w:del w:id="1424" w:author="Russell, Seth" w:date="2018-12-11T14:04:00Z"/>
          <w:rFonts w:ascii="Times" w:hAnsi="Times" w:cs="Times New Roman"/>
        </w:rPr>
        <w:pPrChange w:id="1425" w:author="Russell, Seth" w:date="2018-12-17T08:24:00Z">
          <w:pPr>
            <w:contextualSpacing w:val="0"/>
          </w:pPr>
        </w:pPrChange>
      </w:pPr>
      <w:del w:id="1426" w:author="Russell, Seth" w:date="2018-12-11T14:04:00Z">
        <w:r w:rsidRPr="005C6BD8" w:rsidDel="00182F59">
          <w:rPr>
            <w:rFonts w:ascii="Times" w:hAnsi="Times" w:cs="Times New Roman"/>
          </w:rPr>
          <w:delTex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delText>
        </w:r>
      </w:del>
    </w:p>
    <w:p w14:paraId="06084B02" w14:textId="5BA55E70" w:rsidR="005C6BD8" w:rsidRPr="005C6BD8" w:rsidDel="00182F59" w:rsidRDefault="005C6BD8">
      <w:pPr>
        <w:pStyle w:val="Heading2"/>
        <w:rPr>
          <w:del w:id="1427" w:author="Russell, Seth" w:date="2018-12-11T14:04:00Z"/>
          <w:rFonts w:ascii="Times" w:hAnsi="Times" w:cs="Times New Roman"/>
        </w:rPr>
        <w:pPrChange w:id="1428" w:author="Russell, Seth" w:date="2018-12-17T08:24:00Z">
          <w:pPr>
            <w:contextualSpacing w:val="0"/>
          </w:pPr>
        </w:pPrChange>
      </w:pPr>
    </w:p>
    <w:p w14:paraId="450CFCEE" w14:textId="5C2E9E1A" w:rsidR="002D08F9" w:rsidRPr="005C6BD8" w:rsidDel="00182F59" w:rsidRDefault="002D08F9">
      <w:pPr>
        <w:pStyle w:val="Heading2"/>
        <w:rPr>
          <w:del w:id="1429" w:author="Russell, Seth" w:date="2018-12-11T14:04:00Z"/>
          <w:rFonts w:ascii="Times" w:hAnsi="Times" w:cs="Times New Roman"/>
        </w:rPr>
        <w:pPrChange w:id="1430" w:author="Russell, Seth" w:date="2018-12-17T08:24:00Z">
          <w:pPr>
            <w:numPr>
              <w:numId w:val="8"/>
            </w:numPr>
            <w:ind w:left="720" w:hanging="360"/>
            <w:contextualSpacing w:val="0"/>
          </w:pPr>
        </w:pPrChange>
      </w:pPr>
      <w:del w:id="1431" w:author="Russell, Seth" w:date="2018-12-11T14:04:00Z">
        <w:r w:rsidRPr="005C6BD8" w:rsidDel="00182F59">
          <w:rPr>
            <w:rFonts w:ascii="Times" w:hAnsi="Times" w:cs="Times New Roman"/>
          </w:rPr>
          <w:delText>Constants matter when choosing an algorithm - for example if one algorithm is O(56n</w:delText>
        </w:r>
        <w:r w:rsidRPr="005C6BD8" w:rsidDel="00182F59">
          <w:rPr>
            <w:rFonts w:ascii="Times" w:hAnsi="Times" w:cs="Times New Roman"/>
            <w:vertAlign w:val="superscript"/>
          </w:rPr>
          <w:delText>2</w:delText>
        </w:r>
        <w:r w:rsidRPr="005C6BD8" w:rsidDel="00182F59">
          <w:rPr>
            <w:rFonts w:ascii="Times" w:hAnsi="Times" w:cs="Times New Roman"/>
          </w:rPr>
          <w:delText>), there exists some n where O(n</w:delText>
        </w:r>
        <w:r w:rsidRPr="005C6BD8" w:rsidDel="00182F59">
          <w:rPr>
            <w:rFonts w:ascii="Times" w:hAnsi="Times" w:cs="Times New Roman"/>
            <w:vertAlign w:val="superscript"/>
          </w:rPr>
          <w:delText>3</w:delText>
        </w:r>
        <w:r w:rsidRPr="005C6BD8" w:rsidDel="00182F59">
          <w:rPr>
            <w:rFonts w:ascii="Times" w:hAnsi="Times" w:cs="Times New Roman"/>
          </w:rPr>
          <w:delText>) is faster.</w:delText>
        </w:r>
      </w:del>
    </w:p>
    <w:p w14:paraId="1E501506" w14:textId="15CA67E6" w:rsidR="002D08F9" w:rsidRPr="005C6BD8" w:rsidDel="00182F59" w:rsidRDefault="002D08F9">
      <w:pPr>
        <w:pStyle w:val="Heading2"/>
        <w:rPr>
          <w:del w:id="1432" w:author="Russell, Seth" w:date="2018-12-11T14:04:00Z"/>
          <w:rFonts w:ascii="Times" w:hAnsi="Times" w:cs="Times New Roman"/>
        </w:rPr>
        <w:pPrChange w:id="1433" w:author="Russell, Seth" w:date="2018-12-17T08:24:00Z">
          <w:pPr>
            <w:numPr>
              <w:numId w:val="8"/>
            </w:numPr>
            <w:ind w:left="720" w:hanging="360"/>
            <w:contextualSpacing w:val="0"/>
          </w:pPr>
        </w:pPrChange>
      </w:pPr>
      <w:del w:id="1434" w:author="Russell, Seth" w:date="2018-12-11T14:04:00Z">
        <w:r w:rsidRPr="005C6BD8" w:rsidDel="00182F59">
          <w:rPr>
            <w:rFonts w:ascii="Times" w:hAnsi="Times" w:cs="Times New Roman"/>
          </w:rPr>
          <w:delTex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delText>
        </w:r>
      </w:del>
    </w:p>
    <w:p w14:paraId="01434380" w14:textId="0416BF9F" w:rsidR="002D08F9" w:rsidDel="00182F59" w:rsidRDefault="002D08F9">
      <w:pPr>
        <w:pStyle w:val="Heading2"/>
        <w:rPr>
          <w:del w:id="1435" w:author="Russell, Seth" w:date="2018-12-11T14:04:00Z"/>
          <w:rFonts w:ascii="Times" w:hAnsi="Times" w:cs="Times New Roman"/>
        </w:rPr>
        <w:pPrChange w:id="1436" w:author="Russell, Seth" w:date="2018-12-17T08:24:00Z">
          <w:pPr>
            <w:numPr>
              <w:numId w:val="8"/>
            </w:numPr>
            <w:ind w:left="720" w:hanging="360"/>
            <w:contextualSpacing w:val="0"/>
          </w:pPr>
        </w:pPrChange>
      </w:pPr>
      <w:del w:id="1437" w:author="Russell, Seth" w:date="2018-12-11T14:04:00Z">
        <w:r w:rsidRPr="005C6BD8" w:rsidDel="00182F59">
          <w:rPr>
            <w:rFonts w:ascii="Times" w:hAnsi="Times" w:cs="Times New Roman"/>
          </w:rPr>
          <w:delText>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difficult to know what Big O this should be evaluated to:</w:delText>
        </w:r>
      </w:del>
    </w:p>
    <w:p w14:paraId="18882306" w14:textId="77C1F2C7" w:rsidR="00CA58A7" w:rsidRPr="005C6BD8" w:rsidDel="00182F59" w:rsidRDefault="00CA58A7">
      <w:pPr>
        <w:pStyle w:val="Heading2"/>
        <w:rPr>
          <w:del w:id="1438" w:author="Russell, Seth" w:date="2018-12-11T14:04:00Z"/>
          <w:rFonts w:ascii="Times" w:hAnsi="Times" w:cs="Times New Roman"/>
        </w:rPr>
        <w:pPrChange w:id="1439" w:author="Russell, Seth" w:date="2018-12-17T08:24:00Z">
          <w:pPr>
            <w:ind w:left="720"/>
            <w:contextualSpacing w:val="0"/>
          </w:pPr>
        </w:pPrChange>
      </w:pPr>
    </w:p>
    <w:p w14:paraId="0C814172" w14:textId="16E2A74F" w:rsidR="002D08F9" w:rsidRPr="00CA58A7" w:rsidDel="00182F59" w:rsidRDefault="002D08F9">
      <w:pPr>
        <w:pStyle w:val="Heading2"/>
        <w:rPr>
          <w:del w:id="1440" w:author="Russell, Seth" w:date="2018-12-11T14:04:00Z"/>
          <w:rFonts w:ascii="Consolas" w:eastAsia="Times New Roman" w:hAnsi="Consolas" w:cs="Consolas"/>
        </w:rPr>
        <w:pPrChange w:id="1441" w:author="Russell, Seth" w:date="2018-12-17T08:24:00Z">
          <w:pPr>
            <w:ind w:left="720"/>
            <w:contextualSpacing w:val="0"/>
          </w:pPr>
        </w:pPrChange>
      </w:pPr>
      <w:del w:id="1442" w:author="Russell, Seth" w:date="2018-12-11T14:04:00Z">
        <w:r w:rsidRPr="00CA58A7" w:rsidDel="00182F59">
          <w:rPr>
            <w:rFonts w:ascii="Consolas" w:eastAsia="Times New Roman" w:hAnsi="Consolas" w:cs="Consolas"/>
          </w:rPr>
          <w:delText>if (!missing(id)) {</w:delText>
        </w:r>
      </w:del>
    </w:p>
    <w:p w14:paraId="55B871E1" w14:textId="7CA2FD90" w:rsidR="002D08F9" w:rsidRPr="00CA58A7" w:rsidDel="00182F59" w:rsidRDefault="002D08F9">
      <w:pPr>
        <w:pStyle w:val="Heading2"/>
        <w:rPr>
          <w:del w:id="1443" w:author="Russell, Seth" w:date="2018-12-11T14:04:00Z"/>
          <w:rFonts w:ascii="Consolas" w:eastAsia="Times New Roman" w:hAnsi="Consolas" w:cs="Consolas"/>
        </w:rPr>
        <w:pPrChange w:id="1444" w:author="Russell, Seth" w:date="2018-12-17T08:24:00Z">
          <w:pPr>
            <w:ind w:left="720"/>
            <w:contextualSpacing w:val="0"/>
          </w:pPr>
        </w:pPrChange>
      </w:pPr>
      <w:del w:id="1445" w:author="Russell, Seth" w:date="2018-12-11T14:04:00Z">
        <w:r w:rsidRPr="00CA58A7" w:rsidDel="00182F59">
          <w:rPr>
            <w:rFonts w:ascii="Consolas" w:eastAsia="Times New Roman" w:hAnsi="Consolas" w:cs="Consolas"/>
          </w:rPr>
          <w:delText xml:space="preserve">  ids &lt;- dplyr::select(data, !!dplyr::enquo(id))</w:delText>
        </w:r>
      </w:del>
    </w:p>
    <w:p w14:paraId="1FF5A450" w14:textId="090309D0" w:rsidR="002D08F9" w:rsidRPr="00CA58A7" w:rsidDel="00182F59" w:rsidRDefault="002D08F9">
      <w:pPr>
        <w:pStyle w:val="Heading2"/>
        <w:rPr>
          <w:del w:id="1446" w:author="Russell, Seth" w:date="2018-12-11T14:04:00Z"/>
          <w:rFonts w:ascii="Consolas" w:eastAsia="Times New Roman" w:hAnsi="Consolas" w:cs="Consolas"/>
        </w:rPr>
        <w:pPrChange w:id="1447" w:author="Russell, Seth" w:date="2018-12-17T08:24:00Z">
          <w:pPr>
            <w:ind w:left="720"/>
            <w:contextualSpacing w:val="0"/>
          </w:pPr>
        </w:pPrChange>
      </w:pPr>
      <w:del w:id="1448" w:author="Russell, Seth" w:date="2018-12-11T14:04:00Z">
        <w:r w:rsidRPr="00CA58A7" w:rsidDel="00182F59">
          <w:rPr>
            <w:rFonts w:ascii="Consolas" w:eastAsia="Times New Roman" w:hAnsi="Consolas" w:cs="Consolas"/>
          </w:rPr>
          <w:delText>} else {</w:delText>
        </w:r>
      </w:del>
    </w:p>
    <w:p w14:paraId="2DAD4B82" w14:textId="0835E1BE" w:rsidR="002D08F9" w:rsidRPr="00CA58A7" w:rsidDel="00182F59" w:rsidRDefault="002D08F9">
      <w:pPr>
        <w:pStyle w:val="Heading2"/>
        <w:rPr>
          <w:del w:id="1449" w:author="Russell, Seth" w:date="2018-12-11T14:04:00Z"/>
          <w:rFonts w:ascii="Consolas" w:eastAsia="Times New Roman" w:hAnsi="Consolas" w:cs="Consolas"/>
        </w:rPr>
        <w:pPrChange w:id="1450" w:author="Russell, Seth" w:date="2018-12-17T08:24:00Z">
          <w:pPr>
            <w:ind w:left="720"/>
            <w:contextualSpacing w:val="0"/>
          </w:pPr>
        </w:pPrChange>
      </w:pPr>
      <w:del w:id="1451" w:author="Russell, Seth" w:date="2018-12-11T14:04:00Z">
        <w:r w:rsidRPr="00CA58A7" w:rsidDel="00182F59">
          <w:rPr>
            <w:rFonts w:ascii="Consolas" w:eastAsia="Times New Roman" w:hAnsi="Consolas" w:cs="Consolas"/>
          </w:rPr>
          <w:delText xml:space="preserve">  ids &lt;- data.frame()[1:nrow(data), ]</w:delText>
        </w:r>
      </w:del>
    </w:p>
    <w:p w14:paraId="6C3687C6" w14:textId="3099E78F" w:rsidR="002D08F9" w:rsidRPr="00CA58A7" w:rsidDel="00182F59" w:rsidRDefault="002D08F9">
      <w:pPr>
        <w:pStyle w:val="Heading2"/>
        <w:rPr>
          <w:del w:id="1452" w:author="Russell, Seth" w:date="2018-12-11T14:04:00Z"/>
          <w:rFonts w:ascii="Consolas" w:eastAsia="Times New Roman" w:hAnsi="Consolas" w:cs="Consolas"/>
        </w:rPr>
        <w:pPrChange w:id="1453" w:author="Russell, Seth" w:date="2018-12-17T08:24:00Z">
          <w:pPr>
            <w:ind w:left="720"/>
            <w:contextualSpacing w:val="0"/>
          </w:pPr>
        </w:pPrChange>
      </w:pPr>
      <w:del w:id="1454" w:author="Russell, Seth" w:date="2018-12-11T14:04:00Z">
        <w:r w:rsidRPr="00CA58A7" w:rsidDel="00182F59">
          <w:rPr>
            <w:rFonts w:ascii="Consolas" w:eastAsia="Times New Roman" w:hAnsi="Consolas" w:cs="Consolas"/>
          </w:rPr>
          <w:delText>}</w:delText>
        </w:r>
      </w:del>
    </w:p>
    <w:p w14:paraId="0303B710" w14:textId="2B068989" w:rsidR="002D08F9" w:rsidRPr="00CA58A7" w:rsidDel="00182F59" w:rsidRDefault="002D08F9">
      <w:pPr>
        <w:pStyle w:val="Heading2"/>
        <w:rPr>
          <w:del w:id="1455" w:author="Russell, Seth" w:date="2018-12-11T14:04:00Z"/>
          <w:rFonts w:ascii="Consolas" w:eastAsia="Times New Roman" w:hAnsi="Consolas" w:cs="Consolas"/>
        </w:rPr>
        <w:pPrChange w:id="1456" w:author="Russell, Seth" w:date="2018-12-17T08:24:00Z">
          <w:pPr>
            <w:ind w:left="720"/>
            <w:contextualSpacing w:val="0"/>
          </w:pPr>
        </w:pPrChange>
      </w:pPr>
      <w:del w:id="1457" w:author="Russell, Seth" w:date="2018-12-11T14:04:00Z">
        <w:r w:rsidRPr="00CA58A7" w:rsidDel="00182F59">
          <w:rPr>
            <w:rFonts w:ascii="Consolas" w:eastAsia="Times New Roman" w:hAnsi="Consolas" w:cs="Consolas"/>
          </w:rPr>
          <w:delText>dplyr::bind_cols(ids, ccc_mat_rcpp(dxmat, pcmat, icdv))</w:delText>
        </w:r>
      </w:del>
    </w:p>
    <w:p w14:paraId="4092854E" w14:textId="34D717B3" w:rsidR="002D08F9" w:rsidRPr="005C6BD8" w:rsidDel="00182F59" w:rsidRDefault="002D08F9">
      <w:pPr>
        <w:pStyle w:val="Heading2"/>
        <w:rPr>
          <w:del w:id="1458" w:author="Russell, Seth" w:date="2018-12-11T14:04:00Z"/>
          <w:rFonts w:ascii="Times" w:eastAsia="Times New Roman" w:hAnsi="Times" w:cs="Times New Roman"/>
        </w:rPr>
        <w:pPrChange w:id="1459" w:author="Russell, Seth" w:date="2018-12-17T08:24:00Z">
          <w:pPr>
            <w:contextualSpacing w:val="0"/>
          </w:pPr>
        </w:pPrChange>
      </w:pPr>
    </w:p>
    <w:p w14:paraId="5010C66C" w14:textId="40A9970E" w:rsidR="002D08F9" w:rsidDel="00182F59" w:rsidRDefault="002D08F9">
      <w:pPr>
        <w:pStyle w:val="Heading2"/>
        <w:rPr>
          <w:del w:id="1460" w:author="Russell, Seth" w:date="2018-12-11T14:04:00Z"/>
          <w:rFonts w:ascii="Times" w:hAnsi="Times" w:cs="Times New Roman"/>
        </w:rPr>
        <w:pPrChange w:id="1461" w:author="Russell, Seth" w:date="2018-12-17T08:24:00Z">
          <w:pPr>
            <w:contextualSpacing w:val="0"/>
          </w:pPr>
        </w:pPrChange>
      </w:pPr>
      <w:del w:id="1462" w:author="Russell, Seth" w:date="2018-12-11T14:04:00Z">
        <w:r w:rsidRPr="005C6BD8" w:rsidDel="00182F59">
          <w:rPr>
            <w:rFonts w:ascii="Times" w:hAnsi="Times" w:cs="Times New Roman"/>
          </w:rPr>
          <w:delText xml:space="preserve">For additional details on Big O notation, see the excellent and broadly understandable introduction to Big O notation by Justin Abrahms </w:delText>
        </w:r>
        <w:r w:rsidRPr="005C6BD8" w:rsidDel="00182F59">
          <w:rPr>
            <w:rFonts w:ascii="Times" w:hAnsi="Times" w:cs="Times New Roman"/>
          </w:rPr>
          <w:fldChar w:fldCharType="begin"/>
        </w:r>
      </w:del>
      <w:del w:id="1463" w:author="Russell, Seth" w:date="2018-11-08T10:34:00Z">
        <w:r w:rsidRPr="005C6BD8" w:rsidDel="003F4355">
          <w:rPr>
            <w:rFonts w:ascii="Times" w:hAnsi="Times" w:cs="Times New Roman"/>
          </w:rPr>
          <w:delInstrText xml:space="preserve"> ADDIN ZOTERO_ITEM CSL_CITATION {"citationID":"5RPPbaje","properties":{"formattedCitation":"(Justin Abrahms)","plainCitation":"(Justin Abrahms)","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delInstrText>
        </w:r>
      </w:del>
      <w:del w:id="1464" w:author="Russell, Seth" w:date="2018-12-11T14:04:00Z">
        <w:r w:rsidRPr="005C6BD8" w:rsidDel="00182F59">
          <w:rPr>
            <w:rFonts w:ascii="Times" w:hAnsi="Times" w:cs="Times New Roman"/>
          </w:rPr>
          <w:fldChar w:fldCharType="separate"/>
        </w:r>
      </w:del>
      <w:del w:id="1465" w:author="Russell, Seth" w:date="2018-11-08T10:34:00Z">
        <w:r w:rsidRPr="003F4355" w:rsidDel="003F4355">
          <w:rPr>
            <w:rFonts w:ascii="Times" w:hAnsi="Times" w:cs="Times New Roman"/>
            <w:noProof/>
          </w:rPr>
          <w:delText>(Justin Abrahms)</w:delText>
        </w:r>
      </w:del>
      <w:del w:id="1466" w:author="Russell, Seth" w:date="2018-12-11T14:04:00Z">
        <w:r w:rsidRPr="005C6BD8" w:rsidDel="00182F59">
          <w:rPr>
            <w:rFonts w:ascii="Times" w:hAnsi="Times" w:cs="Times New Roman"/>
          </w:rPr>
          <w:fldChar w:fldCharType="end"/>
        </w:r>
        <w:r w:rsidRPr="005C6BD8" w:rsidDel="00182F59">
          <w:rPr>
            <w:rFonts w:ascii="Times" w:hAnsi="Times" w:cs="Times New Roman"/>
          </w:rPr>
          <w:delText>.</w:delText>
        </w:r>
      </w:del>
    </w:p>
    <w:p w14:paraId="77E5197B" w14:textId="4514C562" w:rsidR="00CA58A7" w:rsidRPr="005C6BD8" w:rsidDel="00182F59" w:rsidRDefault="00CA58A7">
      <w:pPr>
        <w:pStyle w:val="Heading2"/>
        <w:rPr>
          <w:del w:id="1467" w:author="Russell, Seth" w:date="2018-12-11T14:04:00Z"/>
          <w:rFonts w:ascii="Times" w:hAnsi="Times" w:cs="Times New Roman"/>
        </w:rPr>
        <w:pPrChange w:id="1468" w:author="Russell, Seth" w:date="2018-12-17T08:24:00Z">
          <w:pPr>
            <w:contextualSpacing w:val="0"/>
          </w:pPr>
        </w:pPrChange>
      </w:pPr>
    </w:p>
    <w:p w14:paraId="3BB21434" w14:textId="18AA0D6C" w:rsidR="00CA58A7" w:rsidRPr="00CA58A7" w:rsidDel="00182F59" w:rsidRDefault="00CA58A7">
      <w:pPr>
        <w:pStyle w:val="Heading2"/>
        <w:rPr>
          <w:del w:id="1469" w:author="Russell, Seth" w:date="2018-12-11T14:04:00Z"/>
        </w:rPr>
        <w:pPrChange w:id="1470" w:author="Russell, Seth" w:date="2018-12-17T08:24:00Z">
          <w:pPr>
            <w:contextualSpacing w:val="0"/>
          </w:pPr>
        </w:pPrChange>
      </w:pPr>
      <w:del w:id="1471" w:author="Russell, Seth" w:date="2018-12-11T14:04:00Z">
        <w:r w:rsidRPr="00CA58A7" w:rsidDel="00182F59">
          <w:delText>CODE PROFILING/BENCHMARKING</w:delText>
        </w:r>
      </w:del>
    </w:p>
    <w:p w14:paraId="3DB5C0CA" w14:textId="1EB50FB5" w:rsidR="002D08F9" w:rsidDel="00182F59" w:rsidRDefault="002D08F9">
      <w:pPr>
        <w:pStyle w:val="Heading2"/>
        <w:rPr>
          <w:del w:id="1472" w:author="Russell, Seth" w:date="2018-12-11T14:04:00Z"/>
          <w:rFonts w:ascii="Times" w:hAnsi="Times" w:cs="Times New Roman"/>
        </w:rPr>
        <w:pPrChange w:id="1473" w:author="Russell, Seth" w:date="2018-12-17T08:24:00Z">
          <w:pPr>
            <w:contextualSpacing w:val="0"/>
          </w:pPr>
        </w:pPrChange>
      </w:pPr>
      <w:del w:id="1474" w:author="Russell, Seth" w:date="2018-12-11T14:04:00Z">
        <w:r w:rsidRPr="005C6BD8" w:rsidDel="00182F59">
          <w:rPr>
            <w:rFonts w:ascii="Times" w:hAnsi="Times" w:cs="Times New Roman"/>
          </w:rPr>
          <w:delText xml:space="preserve">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 microbenchmark, tictoc, Rprof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R Core Team, 2018)</w:delText>
        </w:r>
        <w:r w:rsidRPr="005C6BD8" w:rsidDel="00182F59">
          <w:rPr>
            <w:rFonts w:ascii="Times" w:hAnsi="Times" w:cs="Times New Roman"/>
          </w:rPr>
          <w:fldChar w:fldCharType="end"/>
        </w:r>
        <w:r w:rsidRPr="005C6BD8" w:rsidDel="00182F59">
          <w:rPr>
            <w:rFonts w:ascii="Times" w:hAnsi="Times" w:cs="Times New Roman"/>
          </w:rPr>
          <w:delText xml:space="preserve">, proftools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Tierney &amp; Jarjour, 2016)</w:delText>
        </w:r>
        <w:r w:rsidRPr="005C6BD8" w:rsidDel="00182F59">
          <w:rPr>
            <w:rFonts w:ascii="Times" w:hAnsi="Times" w:cs="Times New Roman"/>
          </w:rPr>
          <w:fldChar w:fldCharType="end"/>
        </w:r>
        <w:r w:rsidRPr="005C6BD8" w:rsidDel="00182F59">
          <w:rPr>
            <w:rFonts w:ascii="Times" w:hAnsi="Times" w:cs="Times New Roman"/>
          </w:rPr>
          <w:delText>, and profvis.</w:delText>
        </w:r>
      </w:del>
    </w:p>
    <w:p w14:paraId="7C2E7786" w14:textId="23284EC6" w:rsidR="00CA58A7" w:rsidRPr="005C6BD8" w:rsidDel="00182F59" w:rsidRDefault="00CA58A7">
      <w:pPr>
        <w:pStyle w:val="Heading2"/>
        <w:rPr>
          <w:del w:id="1475" w:author="Russell, Seth" w:date="2018-12-11T14:04:00Z"/>
          <w:rFonts w:ascii="Times" w:hAnsi="Times" w:cs="Times New Roman"/>
        </w:rPr>
        <w:pPrChange w:id="1476" w:author="Russell, Seth" w:date="2018-12-17T08:24:00Z">
          <w:pPr>
            <w:contextualSpacing w:val="0"/>
          </w:pPr>
        </w:pPrChange>
      </w:pPr>
    </w:p>
    <w:p w14:paraId="00B1DFC0" w14:textId="3B8FA27C" w:rsidR="002D08F9" w:rsidDel="00182F59" w:rsidRDefault="002D08F9">
      <w:pPr>
        <w:pStyle w:val="Heading2"/>
        <w:rPr>
          <w:del w:id="1477" w:author="Russell, Seth" w:date="2018-12-11T14:04:00Z"/>
          <w:rFonts w:ascii="Times" w:hAnsi="Times" w:cs="Times New Roman"/>
        </w:rPr>
        <w:pPrChange w:id="1478" w:author="Russell, Seth" w:date="2018-12-17T08:24:00Z">
          <w:pPr>
            <w:contextualSpacing w:val="0"/>
          </w:pPr>
        </w:pPrChange>
      </w:pPr>
      <w:del w:id="1479" w:author="Russell, Seth" w:date="2018-12-11T14:04:00Z">
        <w:r w:rsidRPr="005C6BD8" w:rsidDel="00182F59">
          <w:rPr>
            <w:rFonts w:ascii="Times" w:hAnsi="Times" w:cs="Times New Roman"/>
          </w:rPr>
          <w:delText xml:space="preserve">If, after implementation has been completed, the software functions correctly, and performance targets have not been met, look to optimize your code. Follow an iterative process of profiling to find bottlenecks, making </w:delText>
        </w:r>
        <w:r w:rsidR="00791F64" w:rsidDel="00182F59">
          <w:rPr>
            <w:rFonts w:ascii="Times" w:hAnsi="Times" w:cs="Times New Roman"/>
          </w:rPr>
          <w:delText>software</w:delText>
        </w:r>
        <w:r w:rsidR="00CA58A7" w:rsidDel="00182F59">
          <w:rPr>
            <w:rFonts w:ascii="Times" w:hAnsi="Times" w:cs="Times New Roman"/>
          </w:rPr>
          <w:delText xml:space="preserve"> </w:delText>
        </w:r>
        <w:r w:rsidRPr="005C6BD8" w:rsidDel="00182F59">
          <w:rPr>
            <w:rFonts w:ascii="Times" w:hAnsi="Times" w:cs="Times New Roman"/>
          </w:rPr>
          <w:delTex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Burns, 2012)</w:delText>
        </w:r>
        <w:r w:rsidRPr="005C6BD8" w:rsidDel="00182F59">
          <w:rPr>
            <w:rFonts w:ascii="Times" w:hAnsi="Times" w:cs="Times New Roman"/>
          </w:rPr>
          <w:fldChar w:fldCharType="end"/>
        </w:r>
        <w:r w:rsidRPr="005C6BD8" w:rsidDel="00182F59">
          <w:rPr>
            <w:rFonts w:ascii="Times" w:hAnsi="Times" w:cs="Times New Roman"/>
          </w:rPr>
          <w:delText xml:space="preserve">. </w:delText>
        </w:r>
      </w:del>
    </w:p>
    <w:p w14:paraId="4FA1008C" w14:textId="10594704" w:rsidR="00CA58A7" w:rsidRPr="005C6BD8" w:rsidDel="00182F59" w:rsidRDefault="00CA58A7">
      <w:pPr>
        <w:pStyle w:val="Heading2"/>
        <w:rPr>
          <w:del w:id="1480" w:author="Russell, Seth" w:date="2018-12-11T14:04:00Z"/>
          <w:rFonts w:ascii="Times" w:hAnsi="Times" w:cs="Times New Roman"/>
        </w:rPr>
        <w:pPrChange w:id="1481" w:author="Russell, Seth" w:date="2018-12-17T08:24:00Z">
          <w:pPr>
            <w:contextualSpacing w:val="0"/>
          </w:pPr>
        </w:pPrChange>
      </w:pPr>
    </w:p>
    <w:p w14:paraId="42E17E79" w14:textId="327BC583" w:rsidR="002D08F9" w:rsidDel="00182F59" w:rsidRDefault="002D08F9">
      <w:pPr>
        <w:pStyle w:val="Heading2"/>
        <w:rPr>
          <w:del w:id="1482" w:author="Russell, Seth" w:date="2018-12-11T14:04:00Z"/>
          <w:rFonts w:ascii="Times" w:hAnsi="Times" w:cs="Times New Roman"/>
        </w:rPr>
        <w:pPrChange w:id="1483" w:author="Russell, Seth" w:date="2018-12-17T08:24:00Z">
          <w:pPr>
            <w:contextualSpacing w:val="0"/>
          </w:pPr>
        </w:pPrChange>
      </w:pPr>
      <w:del w:id="1484" w:author="Russell, Seth" w:date="2018-12-11T14:04:00Z">
        <w:r w:rsidRPr="005C6BD8" w:rsidDel="00182F59">
          <w:rPr>
            <w:rFonts w:ascii="Times" w:hAnsi="Times" w:cs="Times New Roman"/>
          </w:rPr>
          <w:delText xml:space="preserve">As with software testing and software bugs, the Pareto principle applies, though some put the balance between code and execution time is closer to 90% of time is in 10% of the code or even as high as 99% in 1%  </w:delText>
        </w:r>
        <w:r w:rsidRPr="005C6BD8" w:rsidDel="00182F59">
          <w:rPr>
            <w:rFonts w:ascii="Times" w:hAnsi="Times" w:cs="Times New Roman"/>
          </w:rPr>
          <w:fldChar w:fldCharType="begin"/>
        </w:r>
      </w:del>
      <w:del w:id="1485" w:author="Russell, Seth" w:date="2018-11-08T10:44:00Z">
        <w:r w:rsidRPr="005C6BD8" w:rsidDel="009D01E6">
          <w:rPr>
            <w:rFonts w:ascii="Times" w:hAnsi="Times" w:cs="Times New Roman"/>
          </w:rPr>
          <w:delInstrText xml:space="preserve"> ADDIN ZOTERO_ITEM CSL_CITATION {"citationID":"asA2jSxe","properties":{"formattedCitation":"(Jim Xochellis, 2010; Jim Bird, 2013)","plainCitation":"(Jim Xochellis, 2010; Jim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delInstrText>
        </w:r>
      </w:del>
      <w:del w:id="1486" w:author="Russell, Seth" w:date="2018-12-11T14:04:00Z">
        <w:r w:rsidRPr="005C6BD8" w:rsidDel="00182F59">
          <w:rPr>
            <w:rFonts w:ascii="Times" w:hAnsi="Times" w:cs="Times New Roman"/>
          </w:rPr>
          <w:fldChar w:fldCharType="separate"/>
        </w:r>
      </w:del>
      <w:del w:id="1487" w:author="Russell, Seth" w:date="2018-11-08T10:44:00Z">
        <w:r w:rsidRPr="009D01E6" w:rsidDel="009D01E6">
          <w:rPr>
            <w:rFonts w:ascii="Times" w:hAnsi="Times" w:cs="Times New Roman"/>
            <w:noProof/>
          </w:rPr>
          <w:delText>(Jim Xochellis, 2010; Jim Bird, 2013)</w:delText>
        </w:r>
      </w:del>
      <w:del w:id="1488" w:author="Russell, Seth" w:date="2018-12-11T14:04:00Z">
        <w:r w:rsidRPr="005C6BD8" w:rsidDel="00182F59">
          <w:rPr>
            <w:rFonts w:ascii="Times" w:hAnsi="Times" w:cs="Times New Roman"/>
          </w:rPr>
          <w:fldChar w:fldCharType="end"/>
        </w:r>
        <w:r w:rsidRPr="005C6BD8" w:rsidDel="00182F59">
          <w:rPr>
            <w:rFonts w:ascii="Times" w:hAnsi="Times" w:cs="Times New Roman"/>
          </w:rPr>
          <w:delText>. Identify the biggest bottlenecks via code profiling and focus only on the top issues first. As an example of how to perform code profiling and benchmarking in R, do the following:</w:delText>
        </w:r>
      </w:del>
    </w:p>
    <w:p w14:paraId="1DF483C8" w14:textId="5154FF9E" w:rsidR="00CA58A7" w:rsidRPr="005C6BD8" w:rsidDel="00182F59" w:rsidRDefault="00CA58A7">
      <w:pPr>
        <w:pStyle w:val="Heading2"/>
        <w:rPr>
          <w:del w:id="1489" w:author="Russell, Seth" w:date="2018-12-11T14:04:00Z"/>
          <w:rFonts w:ascii="Times" w:hAnsi="Times" w:cs="Times New Roman"/>
        </w:rPr>
        <w:pPrChange w:id="1490" w:author="Russell, Seth" w:date="2018-12-17T08:24:00Z">
          <w:pPr>
            <w:contextualSpacing w:val="0"/>
          </w:pPr>
        </w:pPrChange>
      </w:pPr>
    </w:p>
    <w:p w14:paraId="5FBDCADD" w14:textId="3ED1C9F0" w:rsidR="002D08F9" w:rsidDel="00182F59" w:rsidRDefault="002D08F9">
      <w:pPr>
        <w:pStyle w:val="Heading2"/>
        <w:rPr>
          <w:del w:id="1491" w:author="Russell, Seth" w:date="2018-12-11T14:04:00Z"/>
          <w:rFonts w:ascii="Times" w:hAnsi="Times" w:cs="Times New Roman"/>
        </w:rPr>
        <w:pPrChange w:id="1492" w:author="Russell, Seth" w:date="2018-12-17T08:24:00Z">
          <w:pPr>
            <w:contextualSpacing w:val="0"/>
          </w:pPr>
        </w:pPrChange>
      </w:pPr>
      <w:del w:id="1493" w:author="Russell, Seth" w:date="2018-12-11T14:04:00Z">
        <w:r w:rsidRPr="005C6BD8" w:rsidDel="00182F59">
          <w:rPr>
            <w:rFonts w:ascii="Times" w:hAnsi="Times" w:cs="Times New Roman"/>
          </w:rPr>
          <w:delText>First, run profvis to identify the location with the largest execution time:</w:delText>
        </w:r>
      </w:del>
    </w:p>
    <w:p w14:paraId="10166FE7" w14:textId="113CD714" w:rsidR="00CA58A7" w:rsidRPr="005C6BD8" w:rsidDel="00182F59" w:rsidRDefault="00CA58A7">
      <w:pPr>
        <w:pStyle w:val="Heading2"/>
        <w:rPr>
          <w:del w:id="1494" w:author="Russell, Seth" w:date="2018-12-11T14:04:00Z"/>
          <w:rFonts w:ascii="Times" w:hAnsi="Times" w:cs="Times New Roman"/>
        </w:rPr>
        <w:pPrChange w:id="1495" w:author="Russell, Seth" w:date="2018-12-17T08:24:00Z">
          <w:pPr>
            <w:contextualSpacing w:val="0"/>
          </w:pPr>
        </w:pPrChange>
      </w:pPr>
    </w:p>
    <w:p w14:paraId="0F1C5C9A" w14:textId="22AE8DD7" w:rsidR="002D08F9" w:rsidRPr="00D13247" w:rsidDel="00182F59" w:rsidRDefault="002D08F9">
      <w:pPr>
        <w:pStyle w:val="Heading2"/>
        <w:rPr>
          <w:del w:id="1496" w:author="Russell, Seth" w:date="2018-12-11T14:04:00Z"/>
          <w:rFonts w:ascii="Consolas" w:eastAsia="Times New Roman" w:hAnsi="Consolas" w:cs="Consolas"/>
        </w:rPr>
        <w:pPrChange w:id="1497" w:author="Russell, Seth" w:date="2018-12-17T08:24:00Z">
          <w:pPr>
            <w:contextualSpacing w:val="0"/>
          </w:pPr>
        </w:pPrChange>
      </w:pPr>
      <w:del w:id="1498" w:author="Russell, Seth" w:date="2018-12-11T14:04:00Z">
        <w:r w:rsidRPr="00D13247" w:rsidDel="00182F59">
          <w:rPr>
            <w:rFonts w:ascii="Consolas" w:eastAsia="Times New Roman" w:hAnsi="Consolas" w:cs="Consolas"/>
          </w:rPr>
          <w:delText>library(pccc)</w:delText>
        </w:r>
      </w:del>
    </w:p>
    <w:p w14:paraId="4E192B07" w14:textId="7647A293" w:rsidR="002D08F9" w:rsidRPr="00D13247" w:rsidDel="00182F59" w:rsidRDefault="002D08F9">
      <w:pPr>
        <w:pStyle w:val="Heading2"/>
        <w:rPr>
          <w:del w:id="1499" w:author="Russell, Seth" w:date="2018-12-11T14:04:00Z"/>
          <w:rFonts w:ascii="Consolas" w:eastAsia="Times New Roman" w:hAnsi="Consolas" w:cs="Consolas"/>
        </w:rPr>
        <w:pPrChange w:id="1500" w:author="Russell, Seth" w:date="2018-12-17T08:24:00Z">
          <w:pPr>
            <w:contextualSpacing w:val="0"/>
          </w:pPr>
        </w:pPrChange>
      </w:pPr>
      <w:del w:id="1501" w:author="Russell, Seth" w:date="2018-12-11T14:04:00Z">
        <w:r w:rsidRPr="00D13247" w:rsidDel="00182F59">
          <w:rPr>
            <w:rFonts w:ascii="Consolas" w:eastAsia="Times New Roman" w:hAnsi="Consolas" w:cs="Consolas"/>
          </w:rPr>
          <w:delText>icd10_large &lt;- feather::read_feather("icd10_sample_large.feather")</w:delText>
        </w:r>
      </w:del>
    </w:p>
    <w:p w14:paraId="36949664" w14:textId="496F2117" w:rsidR="002D08F9" w:rsidRPr="00D13247" w:rsidDel="00182F59" w:rsidRDefault="002D08F9">
      <w:pPr>
        <w:pStyle w:val="Heading2"/>
        <w:rPr>
          <w:del w:id="1502" w:author="Russell, Seth" w:date="2018-12-11T14:04:00Z"/>
          <w:rFonts w:ascii="Consolas" w:eastAsia="Times New Roman" w:hAnsi="Consolas" w:cs="Consolas"/>
        </w:rPr>
        <w:pPrChange w:id="1503" w:author="Russell, Seth" w:date="2018-12-17T08:24:00Z">
          <w:pPr>
            <w:contextualSpacing w:val="0"/>
          </w:pPr>
        </w:pPrChange>
      </w:pPr>
      <w:del w:id="1504" w:author="Russell, Seth" w:date="2018-12-11T14:04:00Z">
        <w:r w:rsidRPr="00D13247" w:rsidDel="00182F59">
          <w:rPr>
            <w:rFonts w:ascii="Consolas" w:eastAsia="Times New Roman" w:hAnsi="Consolas" w:cs="Consolas"/>
          </w:rPr>
          <w:delText>profvis::profvis({ccc(icd10_large[1:10000,],</w:delText>
        </w:r>
      </w:del>
    </w:p>
    <w:p w14:paraId="7D5A54EA" w14:textId="3066D7FF" w:rsidR="002D08F9" w:rsidRPr="00D13247" w:rsidDel="00182F59" w:rsidRDefault="002D08F9">
      <w:pPr>
        <w:pStyle w:val="Heading2"/>
        <w:rPr>
          <w:del w:id="1505" w:author="Russell, Seth" w:date="2018-12-11T14:04:00Z"/>
          <w:rFonts w:ascii="Consolas" w:eastAsia="Times New Roman" w:hAnsi="Consolas" w:cs="Consolas"/>
        </w:rPr>
        <w:pPrChange w:id="1506" w:author="Russell, Seth" w:date="2018-12-17T08:24:00Z">
          <w:pPr>
            <w:contextualSpacing w:val="0"/>
          </w:pPr>
        </w:pPrChange>
      </w:pPr>
      <w:del w:id="1507" w:author="Russell, Seth" w:date="2018-12-11T14:04:00Z">
        <w:r w:rsidRPr="00D13247" w:rsidDel="00182F59">
          <w:rPr>
            <w:rFonts w:ascii="Consolas" w:eastAsia="Times New Roman" w:hAnsi="Consolas" w:cs="Consolas"/>
          </w:rPr>
          <w:delText xml:space="preserve">                      id      = id,</w:delText>
        </w:r>
      </w:del>
    </w:p>
    <w:p w14:paraId="0D788601" w14:textId="67B696CB" w:rsidR="002D08F9" w:rsidRPr="00D13247" w:rsidDel="00182F59" w:rsidRDefault="002D08F9">
      <w:pPr>
        <w:pStyle w:val="Heading2"/>
        <w:rPr>
          <w:del w:id="1508" w:author="Russell, Seth" w:date="2018-12-11T14:04:00Z"/>
          <w:rFonts w:ascii="Consolas" w:eastAsia="Times New Roman" w:hAnsi="Consolas" w:cs="Consolas"/>
        </w:rPr>
        <w:pPrChange w:id="1509" w:author="Russell, Seth" w:date="2018-12-17T08:24:00Z">
          <w:pPr>
            <w:contextualSpacing w:val="0"/>
          </w:pPr>
        </w:pPrChange>
      </w:pPr>
      <w:del w:id="1510" w:author="Russell, Seth" w:date="2018-12-11T14:04:00Z">
        <w:r w:rsidRPr="00D13247" w:rsidDel="00182F59">
          <w:rPr>
            <w:rFonts w:ascii="Consolas" w:eastAsia="Times New Roman" w:hAnsi="Consolas" w:cs="Consolas"/>
          </w:rPr>
          <w:delText xml:space="preserve">                      dx_cols = dplyr::starts_with("dx"),</w:delText>
        </w:r>
      </w:del>
    </w:p>
    <w:p w14:paraId="63B9848A" w14:textId="0C24984E" w:rsidR="002D08F9" w:rsidRPr="00D13247" w:rsidDel="00182F59" w:rsidRDefault="002D08F9">
      <w:pPr>
        <w:pStyle w:val="Heading2"/>
        <w:rPr>
          <w:del w:id="1511" w:author="Russell, Seth" w:date="2018-12-11T14:04:00Z"/>
          <w:rFonts w:ascii="Consolas" w:eastAsia="Times New Roman" w:hAnsi="Consolas" w:cs="Consolas"/>
        </w:rPr>
        <w:pPrChange w:id="1512" w:author="Russell, Seth" w:date="2018-12-17T08:24:00Z">
          <w:pPr>
            <w:contextualSpacing w:val="0"/>
          </w:pPr>
        </w:pPrChange>
      </w:pPr>
      <w:del w:id="1513" w:author="Russell, Seth" w:date="2018-12-11T14:04:00Z">
        <w:r w:rsidRPr="00D13247" w:rsidDel="00182F59">
          <w:rPr>
            <w:rFonts w:ascii="Consolas" w:eastAsia="Times New Roman" w:hAnsi="Consolas" w:cs="Consolas"/>
          </w:rPr>
          <w:delText xml:space="preserve">                      pc_cols = dplyr::starts_with("pc"),</w:delText>
        </w:r>
      </w:del>
    </w:p>
    <w:p w14:paraId="5F1E9A77" w14:textId="06798E91" w:rsidR="002D08F9" w:rsidRPr="00D13247" w:rsidDel="00182F59" w:rsidRDefault="002D08F9">
      <w:pPr>
        <w:pStyle w:val="Heading2"/>
        <w:rPr>
          <w:del w:id="1514" w:author="Russell, Seth" w:date="2018-12-11T14:04:00Z"/>
          <w:rFonts w:ascii="Consolas" w:eastAsia="Times New Roman" w:hAnsi="Consolas" w:cs="Consolas"/>
        </w:rPr>
        <w:pPrChange w:id="1515" w:author="Russell, Seth" w:date="2018-12-17T08:24:00Z">
          <w:pPr>
            <w:contextualSpacing w:val="0"/>
          </w:pPr>
        </w:pPrChange>
      </w:pPr>
      <w:del w:id="1516" w:author="Russell, Seth" w:date="2018-12-11T14:04:00Z">
        <w:r w:rsidRPr="00D13247" w:rsidDel="00182F59">
          <w:rPr>
            <w:rFonts w:ascii="Consolas" w:eastAsia="Times New Roman" w:hAnsi="Consolas" w:cs="Consolas"/>
          </w:rPr>
          <w:delText xml:space="preserve">                      icdv    = 10)}, torture = 100)</w:delText>
        </w:r>
      </w:del>
    </w:p>
    <w:p w14:paraId="4E033AEC" w14:textId="005F0129" w:rsidR="00F22B83" w:rsidDel="00182F59" w:rsidRDefault="00F22B83">
      <w:pPr>
        <w:pStyle w:val="Heading2"/>
        <w:rPr>
          <w:del w:id="1517" w:author="Russell, Seth" w:date="2018-12-11T14:04:00Z"/>
          <w:rFonts w:ascii="Times" w:eastAsia="Times New Roman" w:hAnsi="Times" w:cs="Consolas"/>
        </w:rPr>
        <w:pPrChange w:id="1518" w:author="Russell, Seth" w:date="2018-12-17T08:24:00Z">
          <w:pPr>
            <w:contextualSpacing w:val="0"/>
          </w:pPr>
        </w:pPrChange>
      </w:pPr>
    </w:p>
    <w:p w14:paraId="431E1B89" w14:textId="21B9DA8C" w:rsidR="002D08F9" w:rsidDel="00182F59" w:rsidRDefault="002D08F9">
      <w:pPr>
        <w:pStyle w:val="Heading2"/>
        <w:rPr>
          <w:del w:id="1519" w:author="Russell, Seth" w:date="2018-12-11T14:04:00Z"/>
          <w:rFonts w:ascii="Times" w:hAnsi="Times" w:cs="Times New Roman"/>
        </w:rPr>
        <w:pPrChange w:id="1520" w:author="Russell, Seth" w:date="2018-12-17T08:24:00Z">
          <w:pPr>
            <w:contextualSpacing w:val="0"/>
          </w:pPr>
        </w:pPrChange>
      </w:pPr>
      <w:del w:id="1521" w:author="Russell, Seth" w:date="2018-12-11T14:04:00Z">
        <w:r w:rsidRPr="005C6BD8" w:rsidDel="00182F59">
          <w:rPr>
            <w:rFonts w:ascii="Times" w:hAnsi="Times" w:cs="Times New Roman"/>
          </w:rPr>
          <w:delText xml:space="preserve">In </w:delText>
        </w:r>
        <w:r w:rsidR="00D13247" w:rsidDel="00182F59">
          <w:rPr>
            <w:rFonts w:ascii="Times" w:hAnsi="Times" w:cs="Times New Roman"/>
          </w:rPr>
          <w:delText>Figure 5</w:delText>
        </w:r>
        <w:r w:rsidR="00F22B83" w:rsidDel="00182F59">
          <w:rPr>
            <w:rFonts w:ascii="Times" w:hAnsi="Times" w:cs="Times New Roman"/>
          </w:rPr>
          <w:delText xml:space="preserve"> </w:delText>
        </w:r>
        <w:r w:rsidRPr="005C6BD8" w:rsidDel="00182F59">
          <w:rPr>
            <w:rFonts w:ascii="Times" w:hAnsi="Times" w:cs="Times New Roman"/>
          </w:rPr>
          <w:delText>you can see a visual depiction of memory allocation</w:delText>
        </w:r>
        <w:r w:rsidR="00F22B83" w:rsidDel="00182F59">
          <w:rPr>
            <w:rFonts w:ascii="Times" w:hAnsi="Times" w:cs="Times New Roman"/>
          </w:rPr>
          <w:delText>, known as a “Flame Graph”</w:delText>
        </w:r>
        <w:r w:rsidR="00657C13" w:rsidDel="00182F59">
          <w:rPr>
            <w:rFonts w:ascii="Times" w:hAnsi="Times" w:cs="Times New Roman"/>
          </w:rPr>
          <w:delText xml:space="preserve">, </w:delText>
        </w:r>
        <w:r w:rsidR="00F22B83" w:rsidDel="00182F59">
          <w:rPr>
            <w:rFonts w:ascii="Times" w:hAnsi="Times" w:cs="Times New Roman"/>
          </w:rPr>
          <w:delText xml:space="preserve">as well as </w:delText>
        </w:r>
        <w:r w:rsidRPr="005C6BD8" w:rsidDel="00182F59">
          <w:rPr>
            <w:rFonts w:ascii="Times" w:hAnsi="Times" w:cs="Times New Roman"/>
          </w:rPr>
          <w:delText>execution time and call stack. By clicking on each item in the stack you will be taken directly to the relevant source code and can see which portions of the code take the most time or memory allocations.</w:delText>
        </w:r>
        <w:r w:rsidR="00657C13" w:rsidDel="00182F59">
          <w:rPr>
            <w:rFonts w:ascii="Times" w:hAnsi="Times" w:cs="Times New Roman"/>
          </w:rPr>
          <w:delText xml:space="preserve"> </w:delText>
        </w:r>
        <w:r w:rsidR="00D13247" w:rsidDel="00182F59">
          <w:rPr>
            <w:rFonts w:ascii="Times" w:hAnsi="Times" w:cs="Times New Roman"/>
          </w:rPr>
          <w:delText>Figure 6</w:delText>
        </w:r>
        <w:r w:rsidRPr="005C6BD8" w:rsidDel="00182F59">
          <w:rPr>
            <w:rFonts w:ascii="Times" w:hAnsi="Times" w:cs="Times New Roman"/>
          </w:rPr>
          <w:delText xml:space="preserve"> is a depiction of the data view which shows just the memory changes, execution time, and source file.</w:delText>
        </w:r>
      </w:del>
    </w:p>
    <w:p w14:paraId="34BAB00E" w14:textId="7201FB15" w:rsidR="00D13247" w:rsidRPr="005C6BD8" w:rsidDel="00182F59" w:rsidRDefault="00D13247">
      <w:pPr>
        <w:pStyle w:val="Heading2"/>
        <w:rPr>
          <w:del w:id="1522" w:author="Russell, Seth" w:date="2018-12-11T14:04:00Z"/>
          <w:rFonts w:ascii="Times" w:hAnsi="Times" w:cs="Times New Roman"/>
        </w:rPr>
        <w:pPrChange w:id="1523" w:author="Russell, Seth" w:date="2018-12-17T08:24:00Z">
          <w:pPr>
            <w:contextualSpacing w:val="0"/>
          </w:pPr>
        </w:pPrChange>
      </w:pPr>
    </w:p>
    <w:p w14:paraId="75132BBC" w14:textId="6771CF87" w:rsidR="002D08F9" w:rsidDel="00182F59" w:rsidRDefault="002D08F9">
      <w:pPr>
        <w:pStyle w:val="Heading2"/>
        <w:rPr>
          <w:del w:id="1524" w:author="Russell, Seth" w:date="2018-12-11T14:04:00Z"/>
          <w:rFonts w:ascii="Times" w:hAnsi="Times" w:cs="Times New Roman"/>
        </w:rPr>
        <w:pPrChange w:id="1525" w:author="Russell, Seth" w:date="2018-12-17T08:24:00Z">
          <w:pPr>
            <w:contextualSpacing w:val="0"/>
          </w:pPr>
        </w:pPrChange>
      </w:pPr>
      <w:del w:id="1526" w:author="Russell, Seth" w:date="2018-12-11T14:04:00Z">
        <w:r w:rsidRPr="005C6BD8" w:rsidDel="00182F59">
          <w:rPr>
            <w:rFonts w:ascii="Times" w:hAnsi="Times" w:cs="Times New Roman"/>
          </w:rPr>
          <w:delText>Once the bottleneck has been identified, if possible extract that code to a single function or line that can be run repeatedly with a library such as microbenchmark or tictoc to see if a small change either improves or degrades performance. Test frequently and make sure to compare against previous versions. You may find that something you thought would improve performance degrades performance. As a first step we recommend running tictoc to get general timings such as this:</w:delText>
        </w:r>
      </w:del>
    </w:p>
    <w:p w14:paraId="1AA44ED6" w14:textId="14336A6D" w:rsidR="00D13247" w:rsidRPr="005C6BD8" w:rsidDel="00182F59" w:rsidRDefault="00D13247">
      <w:pPr>
        <w:pStyle w:val="Heading2"/>
        <w:rPr>
          <w:del w:id="1527" w:author="Russell, Seth" w:date="2018-12-11T14:04:00Z"/>
          <w:rFonts w:ascii="Times" w:hAnsi="Times" w:cs="Times New Roman"/>
        </w:rPr>
        <w:pPrChange w:id="1528" w:author="Russell, Seth" w:date="2018-12-17T08:24:00Z">
          <w:pPr>
            <w:contextualSpacing w:val="0"/>
          </w:pPr>
        </w:pPrChange>
      </w:pPr>
    </w:p>
    <w:p w14:paraId="7B81CABF" w14:textId="2E9486EB" w:rsidR="002D08F9" w:rsidRPr="00D13247" w:rsidDel="00182F59" w:rsidRDefault="002D08F9">
      <w:pPr>
        <w:pStyle w:val="Heading2"/>
        <w:rPr>
          <w:del w:id="1529" w:author="Russell, Seth" w:date="2018-12-11T14:04:00Z"/>
          <w:rFonts w:ascii="Consolas" w:hAnsi="Consolas" w:cs="Consolas"/>
        </w:rPr>
        <w:pPrChange w:id="1530" w:author="Russell, Seth" w:date="2018-12-17T08:24:00Z">
          <w:pPr>
            <w:contextualSpacing w:val="0"/>
          </w:pPr>
        </w:pPrChange>
      </w:pPr>
      <w:del w:id="1531" w:author="Russell, Seth" w:date="2018-12-10T16:48:00Z">
        <w:r w:rsidRPr="00D13247" w:rsidDel="009F619F">
          <w:rPr>
            <w:rFonts w:ascii="Consolas" w:hAnsi="Consolas" w:cs="Consolas"/>
          </w:rPr>
          <w:delText xml:space="preserve">  </w:delText>
        </w:r>
      </w:del>
      <w:del w:id="1532" w:author="Russell, Seth" w:date="2018-12-11T14:04:00Z">
        <w:r w:rsidRPr="00D13247" w:rsidDel="00182F59">
          <w:rPr>
            <w:rFonts w:ascii="Consolas" w:hAnsi="Consolas" w:cs="Consolas"/>
          </w:rPr>
          <w:delText>library(tictoc)</w:delText>
        </w:r>
      </w:del>
    </w:p>
    <w:p w14:paraId="3D4C008A" w14:textId="4D01C150" w:rsidR="002D08F9" w:rsidRPr="00D13247" w:rsidDel="00182F59" w:rsidRDefault="002D08F9">
      <w:pPr>
        <w:pStyle w:val="Heading2"/>
        <w:rPr>
          <w:del w:id="1533" w:author="Russell, Seth" w:date="2018-12-11T14:04:00Z"/>
          <w:rFonts w:ascii="Consolas" w:hAnsi="Consolas" w:cs="Consolas"/>
        </w:rPr>
        <w:pPrChange w:id="1534" w:author="Russell, Seth" w:date="2018-12-17T08:24:00Z">
          <w:pPr>
            <w:contextualSpacing w:val="0"/>
          </w:pPr>
        </w:pPrChange>
      </w:pPr>
      <w:del w:id="1535" w:author="Russell, Seth" w:date="2018-12-10T16:47:00Z">
        <w:r w:rsidRPr="00D13247" w:rsidDel="009F619F">
          <w:rPr>
            <w:rFonts w:ascii="Consolas" w:hAnsi="Consolas" w:cs="Consolas"/>
          </w:rPr>
          <w:delText xml:space="preserve">  </w:delText>
        </w:r>
      </w:del>
      <w:del w:id="1536" w:author="Russell, Seth" w:date="2018-12-11T14:04:00Z">
        <w:r w:rsidRPr="00D13247" w:rsidDel="00182F59">
          <w:rPr>
            <w:rFonts w:ascii="Consolas" w:hAnsi="Consolas" w:cs="Consolas"/>
          </w:rPr>
          <w:delText>tic("timing: r version")</w:delText>
        </w:r>
      </w:del>
    </w:p>
    <w:p w14:paraId="27BD916A" w14:textId="6404B485" w:rsidR="002D08F9" w:rsidRPr="00D13247" w:rsidDel="00182F59" w:rsidRDefault="002D08F9">
      <w:pPr>
        <w:pStyle w:val="Heading2"/>
        <w:rPr>
          <w:del w:id="1537" w:author="Russell, Seth" w:date="2018-12-11T14:04:00Z"/>
          <w:rFonts w:ascii="Consolas" w:hAnsi="Consolas" w:cs="Consolas"/>
        </w:rPr>
        <w:pPrChange w:id="1538" w:author="Russell, Seth" w:date="2018-12-17T08:24:00Z">
          <w:pPr>
            <w:contextualSpacing w:val="0"/>
          </w:pPr>
        </w:pPrChange>
      </w:pPr>
      <w:del w:id="1539" w:author="Russell, Seth" w:date="2018-12-10T16:47:00Z">
        <w:r w:rsidRPr="00D13247" w:rsidDel="009F619F">
          <w:rPr>
            <w:rFonts w:ascii="Consolas" w:hAnsi="Consolas" w:cs="Consolas"/>
          </w:rPr>
          <w:delText xml:space="preserve">  </w:delText>
        </w:r>
      </w:del>
      <w:del w:id="1540" w:author="Russell, Seth" w:date="2018-12-11T14:04:00Z">
        <w:r w:rsidRPr="00D13247" w:rsidDel="00182F59">
          <w:rPr>
            <w:rFonts w:ascii="Consolas" w:hAnsi="Consolas" w:cs="Consolas"/>
          </w:rPr>
          <w:delText>out &lt;- dplyr::bind_cols(ids, ccc_mat_r(dxmat, pcmat, icdv))</w:delText>
        </w:r>
      </w:del>
    </w:p>
    <w:p w14:paraId="2E805CD6" w14:textId="21CD7A5C" w:rsidR="002D08F9" w:rsidRPr="00D13247" w:rsidDel="00182F59" w:rsidRDefault="002D08F9">
      <w:pPr>
        <w:pStyle w:val="Heading2"/>
        <w:rPr>
          <w:del w:id="1541" w:author="Russell, Seth" w:date="2018-12-11T14:04:00Z"/>
          <w:rFonts w:ascii="Consolas" w:hAnsi="Consolas" w:cs="Consolas"/>
        </w:rPr>
        <w:pPrChange w:id="1542" w:author="Russell, Seth" w:date="2018-12-17T08:24:00Z">
          <w:pPr>
            <w:contextualSpacing w:val="0"/>
          </w:pPr>
        </w:pPrChange>
      </w:pPr>
      <w:del w:id="1543" w:author="Russell, Seth" w:date="2018-12-10T16:47:00Z">
        <w:r w:rsidRPr="00D13247" w:rsidDel="009F619F">
          <w:rPr>
            <w:rFonts w:ascii="Consolas" w:hAnsi="Consolas" w:cs="Consolas"/>
          </w:rPr>
          <w:delText xml:space="preserve">  </w:delText>
        </w:r>
      </w:del>
      <w:del w:id="1544" w:author="Russell, Seth" w:date="2018-12-11T14:04:00Z">
        <w:r w:rsidRPr="00D13247" w:rsidDel="00182F59">
          <w:rPr>
            <w:rFonts w:ascii="Consolas" w:hAnsi="Consolas" w:cs="Consolas"/>
          </w:rPr>
          <w:delText>toc()</w:delText>
        </w:r>
      </w:del>
    </w:p>
    <w:p w14:paraId="0D76429B" w14:textId="62DBD531" w:rsidR="002D08F9" w:rsidRPr="00D13247" w:rsidDel="00182F59" w:rsidRDefault="002D08F9">
      <w:pPr>
        <w:pStyle w:val="Heading2"/>
        <w:rPr>
          <w:del w:id="1545" w:author="Russell, Seth" w:date="2018-12-11T14:04:00Z"/>
          <w:rFonts w:ascii="Consolas" w:hAnsi="Consolas" w:cs="Consolas"/>
        </w:rPr>
        <w:pPrChange w:id="1546" w:author="Russell, Seth" w:date="2018-12-17T08:24:00Z">
          <w:pPr>
            <w:contextualSpacing w:val="0"/>
          </w:pPr>
        </w:pPrChange>
      </w:pPr>
    </w:p>
    <w:p w14:paraId="0CE5E504" w14:textId="46DE8C46" w:rsidR="002D08F9" w:rsidRPr="00D13247" w:rsidDel="00182F59" w:rsidRDefault="002D08F9">
      <w:pPr>
        <w:pStyle w:val="Heading2"/>
        <w:rPr>
          <w:del w:id="1547" w:author="Russell, Seth" w:date="2018-12-11T14:04:00Z"/>
          <w:rFonts w:ascii="Consolas" w:hAnsi="Consolas" w:cs="Consolas"/>
        </w:rPr>
        <w:pPrChange w:id="1548" w:author="Russell, Seth" w:date="2018-12-17T08:24:00Z">
          <w:pPr>
            <w:contextualSpacing w:val="0"/>
          </w:pPr>
        </w:pPrChange>
      </w:pPr>
      <w:del w:id="1549" w:author="Russell, Seth" w:date="2018-12-10T16:47:00Z">
        <w:r w:rsidRPr="00D13247" w:rsidDel="009F619F">
          <w:rPr>
            <w:rFonts w:ascii="Consolas" w:hAnsi="Consolas" w:cs="Consolas"/>
          </w:rPr>
          <w:delText xml:space="preserve">  </w:delText>
        </w:r>
      </w:del>
      <w:del w:id="1550" w:author="Russell, Seth" w:date="2018-12-11T14:04:00Z">
        <w:r w:rsidRPr="00D13247" w:rsidDel="00182F59">
          <w:rPr>
            <w:rFonts w:ascii="Consolas" w:hAnsi="Consolas" w:cs="Consolas"/>
          </w:rPr>
          <w:delText>tic("timing: c++ version")</w:delText>
        </w:r>
      </w:del>
    </w:p>
    <w:p w14:paraId="6A8F8079" w14:textId="16AD5C14" w:rsidR="002D08F9" w:rsidRPr="00D13247" w:rsidDel="00182F59" w:rsidRDefault="002D08F9">
      <w:pPr>
        <w:pStyle w:val="Heading2"/>
        <w:rPr>
          <w:del w:id="1551" w:author="Russell, Seth" w:date="2018-12-11T14:04:00Z"/>
          <w:rFonts w:ascii="Consolas" w:hAnsi="Consolas" w:cs="Consolas"/>
        </w:rPr>
        <w:pPrChange w:id="1552" w:author="Russell, Seth" w:date="2018-12-17T08:24:00Z">
          <w:pPr>
            <w:contextualSpacing w:val="0"/>
          </w:pPr>
        </w:pPrChange>
      </w:pPr>
      <w:del w:id="1553" w:author="Russell, Seth" w:date="2018-12-10T16:47:00Z">
        <w:r w:rsidRPr="00D13247" w:rsidDel="009F619F">
          <w:rPr>
            <w:rFonts w:ascii="Consolas" w:hAnsi="Consolas" w:cs="Consolas"/>
          </w:rPr>
          <w:delText xml:space="preserve">  </w:delText>
        </w:r>
      </w:del>
      <w:del w:id="1554" w:author="Russell, Seth" w:date="2018-12-11T14:04:00Z">
        <w:r w:rsidRPr="00D13247" w:rsidDel="00182F59">
          <w:rPr>
            <w:rFonts w:ascii="Consolas" w:hAnsi="Consolas" w:cs="Consolas"/>
          </w:rPr>
          <w:delText>dplyr::bind_cols(ids, ccc_mat_rcpp(dxmat, pcmat, icdv))</w:delText>
        </w:r>
      </w:del>
    </w:p>
    <w:p w14:paraId="56B51E3A" w14:textId="574B5A17" w:rsidR="009F619F" w:rsidRPr="00D13247" w:rsidDel="00182F59" w:rsidRDefault="002D08F9">
      <w:pPr>
        <w:pStyle w:val="Heading2"/>
        <w:rPr>
          <w:del w:id="1555" w:author="Russell, Seth" w:date="2018-12-11T14:04:00Z"/>
          <w:rFonts w:ascii="Consolas" w:hAnsi="Consolas" w:cs="Consolas"/>
        </w:rPr>
        <w:pPrChange w:id="1556" w:author="Russell, Seth" w:date="2018-12-17T08:24:00Z">
          <w:pPr>
            <w:contextualSpacing w:val="0"/>
          </w:pPr>
        </w:pPrChange>
      </w:pPr>
      <w:del w:id="1557" w:author="Russell, Seth" w:date="2018-12-10T16:47:00Z">
        <w:r w:rsidRPr="00D13247" w:rsidDel="009F619F">
          <w:rPr>
            <w:rFonts w:ascii="Consolas" w:hAnsi="Consolas" w:cs="Consolas"/>
          </w:rPr>
          <w:delText xml:space="preserve">  </w:delText>
        </w:r>
      </w:del>
      <w:del w:id="1558" w:author="Russell, Seth" w:date="2018-12-11T14:04:00Z">
        <w:r w:rsidRPr="00D13247" w:rsidDel="00182F59">
          <w:rPr>
            <w:rFonts w:ascii="Consolas" w:hAnsi="Consolas" w:cs="Consolas"/>
          </w:rPr>
          <w:delText>toc()</w:delText>
        </w:r>
      </w:del>
    </w:p>
    <w:p w14:paraId="2BF48C2A" w14:textId="21C210EE" w:rsidR="009F619F" w:rsidRPr="00D13247" w:rsidDel="00182F59" w:rsidRDefault="002D08F9">
      <w:pPr>
        <w:pStyle w:val="Heading2"/>
        <w:rPr>
          <w:del w:id="1559" w:author="Russell, Seth" w:date="2018-12-11T14:04:00Z"/>
          <w:rFonts w:ascii="Consolas" w:hAnsi="Consolas" w:cs="Consolas"/>
        </w:rPr>
        <w:pPrChange w:id="1560" w:author="Russell, Seth" w:date="2018-12-17T08:24:00Z">
          <w:pPr>
            <w:contextualSpacing w:val="0"/>
          </w:pPr>
        </w:pPrChange>
      </w:pPr>
      <w:del w:id="1561" w:author="Russell, Seth" w:date="2018-12-11T14:04:00Z">
        <w:r w:rsidRPr="009F619F" w:rsidDel="00182F59">
          <w:rPr>
            <w:rFonts w:ascii="Times" w:hAnsi="Times" w:cs="Consolas"/>
            <w:rPrChange w:id="1562" w:author="Russell, Seth" w:date="2018-12-10T16:45:00Z">
              <w:rPr>
                <w:rFonts w:ascii="Consolas" w:eastAsia="Cambria" w:hAnsi="Consolas" w:cs="Consolas"/>
              </w:rPr>
            </w:rPrChange>
          </w:rPr>
          <w:delText xml:space="preserve">Then run </w:delText>
        </w:r>
      </w:del>
      <w:del w:id="1563" w:author="Russell, Seth" w:date="2018-12-11T10:51:00Z">
        <w:r w:rsidRPr="009F619F" w:rsidDel="003C5807">
          <w:rPr>
            <w:rFonts w:ascii="Times" w:hAnsi="Times" w:cs="Consolas"/>
            <w:rPrChange w:id="1564" w:author="Russell, Seth" w:date="2018-12-10T16:45:00Z">
              <w:rPr>
                <w:rFonts w:ascii="Consolas" w:eastAsia="Cambria" w:hAnsi="Consolas" w:cs="Consolas"/>
              </w:rPr>
            </w:rPrChange>
          </w:rPr>
          <w:delText>micro</w:delText>
        </w:r>
      </w:del>
      <w:del w:id="1565" w:author="Russell, Seth" w:date="2018-12-11T14:04:00Z">
        <w:r w:rsidRPr="009F619F" w:rsidDel="00182F59">
          <w:rPr>
            <w:rFonts w:ascii="Times" w:hAnsi="Times" w:cs="Consolas"/>
            <w:rPrChange w:id="1566" w:author="Russell, Seth" w:date="2018-12-10T16:45:00Z">
              <w:rPr>
                <w:rFonts w:ascii="Consolas" w:eastAsia="Cambria" w:hAnsi="Consolas" w:cs="Consolas"/>
              </w:rPr>
            </w:rPrChange>
          </w:rPr>
          <w:delText xml:space="preserve">benchmark on </w:delText>
        </w:r>
      </w:del>
      <w:del w:id="1567" w:author="Russell, Seth" w:date="2018-12-11T10:52:00Z">
        <w:r w:rsidRPr="009F619F" w:rsidDel="003C5807">
          <w:rPr>
            <w:rFonts w:ascii="Times" w:hAnsi="Times" w:cs="Consolas"/>
            <w:rPrChange w:id="1568" w:author="Russell, Seth" w:date="2018-12-10T16:45:00Z">
              <w:rPr>
                <w:rFonts w:ascii="Consolas" w:eastAsia="Cambria" w:hAnsi="Consolas" w:cs="Consolas"/>
              </w:rPr>
            </w:rPrChange>
          </w:rPr>
          <w:delText xml:space="preserve">more </w:delText>
        </w:r>
      </w:del>
      <w:del w:id="1569" w:author="Russell, Seth" w:date="2018-12-11T14:04:00Z">
        <w:r w:rsidRPr="009F619F" w:rsidDel="00182F59">
          <w:rPr>
            <w:rFonts w:ascii="Times" w:hAnsi="Times" w:cs="Consolas"/>
            <w:rPrChange w:id="1570" w:author="Russell, Seth" w:date="2018-12-10T16:45:00Z">
              <w:rPr>
                <w:rFonts w:ascii="Consolas" w:eastAsia="Cambria" w:hAnsi="Consolas" w:cs="Consolas"/>
              </w:rPr>
            </w:rPrChange>
          </w:rPr>
          <w:delText>specific sections of code such as this:</w:delText>
        </w:r>
      </w:del>
    </w:p>
    <w:p w14:paraId="68A94824" w14:textId="64707426" w:rsidR="002D08F9" w:rsidRPr="00D13247" w:rsidDel="003C5807" w:rsidRDefault="002D08F9">
      <w:pPr>
        <w:pStyle w:val="Heading2"/>
        <w:rPr>
          <w:del w:id="1571" w:author="Russell, Seth" w:date="2018-12-11T10:55:00Z"/>
          <w:rFonts w:ascii="Consolas" w:hAnsi="Consolas" w:cs="Consolas"/>
        </w:rPr>
        <w:pPrChange w:id="1572" w:author="Russell, Seth" w:date="2018-12-17T08:24:00Z">
          <w:pPr>
            <w:contextualSpacing w:val="0"/>
          </w:pPr>
        </w:pPrChange>
      </w:pPr>
      <w:del w:id="1573" w:author="Russell, Seth" w:date="2018-12-11T10:55:00Z">
        <w:r w:rsidRPr="00D13247" w:rsidDel="003C5807">
          <w:rPr>
            <w:rFonts w:ascii="Consolas" w:hAnsi="Consolas" w:cs="Consolas"/>
          </w:rPr>
          <w:delText>library(microbenchmark)</w:delText>
        </w:r>
      </w:del>
    </w:p>
    <w:p w14:paraId="41417A8C" w14:textId="4924B2B7" w:rsidR="002D08F9" w:rsidRPr="00D13247" w:rsidDel="003C5807" w:rsidRDefault="002D08F9">
      <w:pPr>
        <w:pStyle w:val="Heading2"/>
        <w:rPr>
          <w:del w:id="1574" w:author="Russell, Seth" w:date="2018-12-11T10:55:00Z"/>
          <w:rFonts w:ascii="Consolas" w:hAnsi="Consolas" w:cs="Consolas"/>
        </w:rPr>
        <w:pPrChange w:id="1575" w:author="Russell, Seth" w:date="2018-12-17T08:24:00Z">
          <w:pPr>
            <w:contextualSpacing w:val="0"/>
          </w:pPr>
        </w:pPrChange>
      </w:pPr>
      <w:del w:id="1576" w:author="Russell, Seth" w:date="2018-12-11T10:55:00Z">
        <w:r w:rsidRPr="00D13247" w:rsidDel="003C5807">
          <w:rPr>
            <w:rFonts w:ascii="Consolas" w:hAnsi="Consolas" w:cs="Consolas"/>
          </w:rPr>
          <w:delText>microbenchmark(</w:delText>
        </w:r>
      </w:del>
    </w:p>
    <w:p w14:paraId="0807352A" w14:textId="1FE8F950" w:rsidR="002D08F9" w:rsidRPr="00D13247" w:rsidDel="003C5807" w:rsidRDefault="002D08F9">
      <w:pPr>
        <w:pStyle w:val="Heading2"/>
        <w:rPr>
          <w:del w:id="1577" w:author="Russell, Seth" w:date="2018-12-11T10:55:00Z"/>
          <w:rFonts w:ascii="Consolas" w:hAnsi="Consolas" w:cs="Consolas"/>
        </w:rPr>
        <w:pPrChange w:id="1578" w:author="Russell, Seth" w:date="2018-12-17T08:24:00Z">
          <w:pPr>
            <w:contextualSpacing w:val="0"/>
          </w:pPr>
        </w:pPrChange>
      </w:pPr>
      <w:del w:id="1579" w:author="Russell, Seth" w:date="2018-12-11T10:55:00Z">
        <w:r w:rsidRPr="00D13247" w:rsidDel="003C5807">
          <w:rPr>
            <w:rFonts w:ascii="Consolas" w:hAnsi="Consolas" w:cs="Consolas"/>
          </w:rPr>
          <w:delText>lapply(icd10_small, function(i) {</w:delText>
        </w:r>
      </w:del>
    </w:p>
    <w:p w14:paraId="178F39BE" w14:textId="47B13BF1" w:rsidR="002D08F9" w:rsidRPr="00D13247" w:rsidDel="003C5807" w:rsidRDefault="002D08F9">
      <w:pPr>
        <w:pStyle w:val="Heading2"/>
        <w:rPr>
          <w:del w:id="1580" w:author="Russell, Seth" w:date="2018-12-11T10:55:00Z"/>
          <w:rFonts w:ascii="Consolas" w:hAnsi="Consolas" w:cs="Consolas"/>
        </w:rPr>
        <w:pPrChange w:id="1581" w:author="Russell, Seth" w:date="2018-12-17T08:24:00Z">
          <w:pPr>
            <w:contextualSpacing w:val="0"/>
          </w:pPr>
        </w:pPrChange>
      </w:pPr>
      <w:del w:id="1582" w:author="Russell, Seth" w:date="2018-12-11T10:55:00Z">
        <w:r w:rsidRPr="00D13247" w:rsidDel="003C5807">
          <w:rPr>
            <w:rFonts w:ascii="Consolas" w:hAnsi="Consolas" w:cs="Consolas"/>
          </w:rPr>
          <w:delText xml:space="preserve">  if(any(stringi::stri_startswith_fixed(i, 'S'),na.rm = TRUE))</w:delText>
        </w:r>
      </w:del>
    </w:p>
    <w:p w14:paraId="6CA6EB50" w14:textId="75556A22" w:rsidR="002D08F9" w:rsidRPr="00D13247" w:rsidDel="003C5807" w:rsidRDefault="002D08F9">
      <w:pPr>
        <w:pStyle w:val="Heading2"/>
        <w:rPr>
          <w:del w:id="1583" w:author="Russell, Seth" w:date="2018-12-11T10:55:00Z"/>
          <w:rFonts w:ascii="Consolas" w:hAnsi="Consolas" w:cs="Consolas"/>
        </w:rPr>
        <w:pPrChange w:id="1584" w:author="Russell, Seth" w:date="2018-12-17T08:24:00Z">
          <w:pPr>
            <w:contextualSpacing w:val="0"/>
          </w:pPr>
        </w:pPrChange>
      </w:pPr>
      <w:del w:id="1585" w:author="Russell, Seth" w:date="2018-12-11T10:55:00Z">
        <w:r w:rsidRPr="00D13247" w:rsidDel="003C5807">
          <w:rPr>
            <w:rFonts w:ascii="Consolas" w:hAnsi="Consolas" w:cs="Consolas"/>
          </w:rPr>
          <w:delText xml:space="preserve">    return(1L)</w:delText>
        </w:r>
      </w:del>
    </w:p>
    <w:p w14:paraId="5A9E4C3B" w14:textId="68D59588" w:rsidR="002D08F9" w:rsidRPr="00D13247" w:rsidDel="003C5807" w:rsidRDefault="002D08F9">
      <w:pPr>
        <w:pStyle w:val="Heading2"/>
        <w:rPr>
          <w:del w:id="1586" w:author="Russell, Seth" w:date="2018-12-11T10:55:00Z"/>
          <w:rFonts w:ascii="Consolas" w:hAnsi="Consolas" w:cs="Consolas"/>
        </w:rPr>
        <w:pPrChange w:id="1587" w:author="Russell, Seth" w:date="2018-12-17T08:24:00Z">
          <w:pPr>
            <w:contextualSpacing w:val="0"/>
          </w:pPr>
        </w:pPrChange>
      </w:pPr>
      <w:del w:id="1588" w:author="Russell, Seth" w:date="2018-12-11T10:55:00Z">
        <w:r w:rsidRPr="00D13247" w:rsidDel="003C5807">
          <w:rPr>
            <w:rFonts w:ascii="Consolas" w:hAnsi="Consolas" w:cs="Consolas"/>
          </w:rPr>
          <w:delText xml:space="preserve">  else</w:delText>
        </w:r>
      </w:del>
    </w:p>
    <w:p w14:paraId="05DF4A21" w14:textId="64D673EC" w:rsidR="002D08F9" w:rsidRPr="00D13247" w:rsidDel="003C5807" w:rsidRDefault="002D08F9">
      <w:pPr>
        <w:pStyle w:val="Heading2"/>
        <w:rPr>
          <w:del w:id="1589" w:author="Russell, Seth" w:date="2018-12-11T10:55:00Z"/>
          <w:rFonts w:ascii="Consolas" w:hAnsi="Consolas" w:cs="Consolas"/>
        </w:rPr>
        <w:pPrChange w:id="1590" w:author="Russell, Seth" w:date="2018-12-17T08:24:00Z">
          <w:pPr>
            <w:contextualSpacing w:val="0"/>
          </w:pPr>
        </w:pPrChange>
      </w:pPr>
      <w:del w:id="1591" w:author="Russell, Seth" w:date="2018-12-11T10:55:00Z">
        <w:r w:rsidRPr="00D13247" w:rsidDel="003C5807">
          <w:rPr>
            <w:rFonts w:ascii="Consolas" w:hAnsi="Consolas" w:cs="Consolas"/>
          </w:rPr>
          <w:delText xml:space="preserve">    return(0L)</w:delText>
        </w:r>
      </w:del>
    </w:p>
    <w:p w14:paraId="622B8D88" w14:textId="122A05B2" w:rsidR="002D08F9" w:rsidRPr="00D13247" w:rsidDel="003C5807" w:rsidRDefault="002D08F9">
      <w:pPr>
        <w:pStyle w:val="Heading2"/>
        <w:rPr>
          <w:del w:id="1592" w:author="Russell, Seth" w:date="2018-12-11T10:55:00Z"/>
          <w:rFonts w:ascii="Consolas" w:hAnsi="Consolas" w:cs="Consolas"/>
        </w:rPr>
        <w:pPrChange w:id="1593" w:author="Russell, Seth" w:date="2018-12-17T08:24:00Z">
          <w:pPr>
            <w:contextualSpacing w:val="0"/>
          </w:pPr>
        </w:pPrChange>
      </w:pPr>
      <w:del w:id="1594" w:author="Russell, Seth" w:date="2018-12-11T10:55:00Z">
        <w:r w:rsidRPr="00D13247" w:rsidDel="003C5807">
          <w:rPr>
            <w:rFonts w:ascii="Consolas" w:hAnsi="Consolas" w:cs="Consolas"/>
          </w:rPr>
          <w:delText>}), 100)</w:delText>
        </w:r>
      </w:del>
    </w:p>
    <w:p w14:paraId="3BE1876D" w14:textId="712932C9" w:rsidR="002D08F9" w:rsidRPr="00D13247" w:rsidDel="003C5807" w:rsidRDefault="002D08F9">
      <w:pPr>
        <w:pStyle w:val="Heading2"/>
        <w:rPr>
          <w:del w:id="1595" w:author="Russell, Seth" w:date="2018-12-11T10:55:00Z"/>
          <w:rFonts w:ascii="Consolas" w:hAnsi="Consolas" w:cs="Consolas"/>
        </w:rPr>
        <w:pPrChange w:id="1596" w:author="Russell, Seth" w:date="2018-12-17T08:24:00Z">
          <w:pPr>
            <w:contextualSpacing w:val="0"/>
          </w:pPr>
        </w:pPrChange>
      </w:pPr>
    </w:p>
    <w:p w14:paraId="56154573" w14:textId="548E40E7" w:rsidR="002D08F9" w:rsidRPr="00D13247" w:rsidDel="003C5807" w:rsidRDefault="002D08F9">
      <w:pPr>
        <w:pStyle w:val="Heading2"/>
        <w:rPr>
          <w:del w:id="1597" w:author="Russell, Seth" w:date="2018-12-11T10:55:00Z"/>
          <w:rFonts w:ascii="Consolas" w:hAnsi="Consolas" w:cs="Consolas"/>
        </w:rPr>
        <w:pPrChange w:id="1598" w:author="Russell, Seth" w:date="2018-12-17T08:24:00Z">
          <w:pPr>
            <w:contextualSpacing w:val="0"/>
          </w:pPr>
        </w:pPrChange>
      </w:pPr>
      <w:del w:id="1599" w:author="Russell, Seth" w:date="2018-12-11T10:55:00Z">
        <w:r w:rsidRPr="00D13247" w:rsidDel="003C5807">
          <w:rPr>
            <w:rFonts w:ascii="Consolas" w:hAnsi="Consolas" w:cs="Consolas"/>
          </w:rPr>
          <w:delText>library(stringi)</w:delText>
        </w:r>
      </w:del>
    </w:p>
    <w:p w14:paraId="0916395A" w14:textId="339A35C4" w:rsidR="002D08F9" w:rsidRPr="00D13247" w:rsidDel="003C5807" w:rsidRDefault="002D08F9">
      <w:pPr>
        <w:pStyle w:val="Heading2"/>
        <w:rPr>
          <w:del w:id="1600" w:author="Russell, Seth" w:date="2018-12-11T10:55:00Z"/>
          <w:rFonts w:ascii="Consolas" w:hAnsi="Consolas" w:cs="Consolas"/>
        </w:rPr>
        <w:pPrChange w:id="1601" w:author="Russell, Seth" w:date="2018-12-17T08:24:00Z">
          <w:pPr>
            <w:contextualSpacing w:val="0"/>
          </w:pPr>
        </w:pPrChange>
      </w:pPr>
      <w:del w:id="1602" w:author="Russell, Seth" w:date="2018-12-11T10:55:00Z">
        <w:r w:rsidRPr="00D13247" w:rsidDel="003C5807">
          <w:rPr>
            <w:rFonts w:ascii="Consolas" w:hAnsi="Consolas" w:cs="Consolas"/>
          </w:rPr>
          <w:delText>microbenchmark(</w:delText>
        </w:r>
      </w:del>
    </w:p>
    <w:p w14:paraId="34A2ECBD" w14:textId="3E0D6B5B" w:rsidR="002D08F9" w:rsidRPr="00D13247" w:rsidDel="003C5807" w:rsidRDefault="002D08F9">
      <w:pPr>
        <w:pStyle w:val="Heading2"/>
        <w:rPr>
          <w:del w:id="1603" w:author="Russell, Seth" w:date="2018-12-11T10:55:00Z"/>
          <w:rFonts w:ascii="Consolas" w:hAnsi="Consolas" w:cs="Consolas"/>
        </w:rPr>
        <w:pPrChange w:id="1604" w:author="Russell, Seth" w:date="2018-12-17T08:24:00Z">
          <w:pPr>
            <w:contextualSpacing w:val="0"/>
          </w:pPr>
        </w:pPrChange>
      </w:pPr>
      <w:del w:id="1605" w:author="Russell, Seth" w:date="2018-12-11T10:55:00Z">
        <w:r w:rsidRPr="00D13247" w:rsidDel="003C5807">
          <w:rPr>
            <w:rFonts w:ascii="Consolas" w:hAnsi="Consolas" w:cs="Consolas"/>
          </w:rPr>
          <w:delText xml:space="preserve">  lapply(icd10_small, function(i) {</w:delText>
        </w:r>
      </w:del>
    </w:p>
    <w:p w14:paraId="6960ED98" w14:textId="23DC6305" w:rsidR="002D08F9" w:rsidRPr="00D13247" w:rsidDel="003C5807" w:rsidRDefault="002D08F9">
      <w:pPr>
        <w:pStyle w:val="Heading2"/>
        <w:rPr>
          <w:del w:id="1606" w:author="Russell, Seth" w:date="2018-12-11T10:55:00Z"/>
          <w:rFonts w:ascii="Consolas" w:hAnsi="Consolas" w:cs="Consolas"/>
        </w:rPr>
        <w:pPrChange w:id="1607" w:author="Russell, Seth" w:date="2018-12-17T08:24:00Z">
          <w:pPr>
            <w:contextualSpacing w:val="0"/>
          </w:pPr>
        </w:pPrChange>
      </w:pPr>
      <w:del w:id="1608" w:author="Russell, Seth" w:date="2018-12-11T10:55:00Z">
        <w:r w:rsidRPr="00D13247" w:rsidDel="003C5807">
          <w:rPr>
            <w:rFonts w:ascii="Consolas" w:hAnsi="Consolas" w:cs="Consolas"/>
          </w:rPr>
          <w:delText xml:space="preserve">    if(any(stri_startswith_fixed(i, 'S'),na.rm = TRUE))</w:delText>
        </w:r>
      </w:del>
    </w:p>
    <w:p w14:paraId="4687BF61" w14:textId="58CF6BF0" w:rsidR="002D08F9" w:rsidRPr="00D13247" w:rsidDel="003C5807" w:rsidRDefault="002D08F9">
      <w:pPr>
        <w:pStyle w:val="Heading2"/>
        <w:rPr>
          <w:del w:id="1609" w:author="Russell, Seth" w:date="2018-12-11T10:55:00Z"/>
          <w:rFonts w:ascii="Consolas" w:hAnsi="Consolas" w:cs="Consolas"/>
        </w:rPr>
        <w:pPrChange w:id="1610" w:author="Russell, Seth" w:date="2018-12-17T08:24:00Z">
          <w:pPr>
            <w:contextualSpacing w:val="0"/>
          </w:pPr>
        </w:pPrChange>
      </w:pPr>
      <w:del w:id="1611" w:author="Russell, Seth" w:date="2018-12-11T10:55:00Z">
        <w:r w:rsidRPr="00D13247" w:rsidDel="003C5807">
          <w:rPr>
            <w:rFonts w:ascii="Consolas" w:hAnsi="Consolas" w:cs="Consolas"/>
          </w:rPr>
          <w:delText xml:space="preserve">      return(1L)</w:delText>
        </w:r>
      </w:del>
    </w:p>
    <w:p w14:paraId="60C5B9F0" w14:textId="286CCE13" w:rsidR="002D08F9" w:rsidRPr="00D13247" w:rsidDel="003C5807" w:rsidRDefault="002D08F9">
      <w:pPr>
        <w:pStyle w:val="Heading2"/>
        <w:rPr>
          <w:del w:id="1612" w:author="Russell, Seth" w:date="2018-12-11T10:55:00Z"/>
          <w:rFonts w:ascii="Consolas" w:hAnsi="Consolas" w:cs="Consolas"/>
        </w:rPr>
        <w:pPrChange w:id="1613" w:author="Russell, Seth" w:date="2018-12-17T08:24:00Z">
          <w:pPr>
            <w:contextualSpacing w:val="0"/>
          </w:pPr>
        </w:pPrChange>
      </w:pPr>
      <w:del w:id="1614" w:author="Russell, Seth" w:date="2018-12-11T10:55:00Z">
        <w:r w:rsidRPr="00D13247" w:rsidDel="003C5807">
          <w:rPr>
            <w:rFonts w:ascii="Consolas" w:hAnsi="Consolas" w:cs="Consolas"/>
          </w:rPr>
          <w:delText xml:space="preserve">    else</w:delText>
        </w:r>
      </w:del>
    </w:p>
    <w:p w14:paraId="1C7B13E4" w14:textId="712A7A5A" w:rsidR="002D08F9" w:rsidRPr="00D13247" w:rsidDel="003C5807" w:rsidRDefault="002D08F9">
      <w:pPr>
        <w:pStyle w:val="Heading2"/>
        <w:rPr>
          <w:del w:id="1615" w:author="Russell, Seth" w:date="2018-12-11T10:55:00Z"/>
          <w:rFonts w:ascii="Consolas" w:hAnsi="Consolas" w:cs="Consolas"/>
        </w:rPr>
        <w:pPrChange w:id="1616" w:author="Russell, Seth" w:date="2018-12-17T08:24:00Z">
          <w:pPr>
            <w:contextualSpacing w:val="0"/>
          </w:pPr>
        </w:pPrChange>
      </w:pPr>
      <w:del w:id="1617" w:author="Russell, Seth" w:date="2018-12-11T10:55:00Z">
        <w:r w:rsidRPr="00D13247" w:rsidDel="003C5807">
          <w:rPr>
            <w:rFonts w:ascii="Consolas" w:hAnsi="Consolas" w:cs="Consolas"/>
          </w:rPr>
          <w:delText xml:space="preserve">      return(0L)</w:delText>
        </w:r>
      </w:del>
    </w:p>
    <w:p w14:paraId="38B6D44A" w14:textId="05A4CB88" w:rsidR="002D08F9" w:rsidRPr="00D13247" w:rsidDel="003C5807" w:rsidRDefault="002D08F9">
      <w:pPr>
        <w:pStyle w:val="Heading2"/>
        <w:rPr>
          <w:del w:id="1618" w:author="Russell, Seth" w:date="2018-12-11T10:55:00Z"/>
          <w:rFonts w:ascii="Consolas" w:hAnsi="Consolas" w:cs="Consolas"/>
        </w:rPr>
        <w:pPrChange w:id="1619" w:author="Russell, Seth" w:date="2018-12-17T08:24:00Z">
          <w:pPr>
            <w:contextualSpacing w:val="0"/>
          </w:pPr>
        </w:pPrChange>
      </w:pPr>
      <w:del w:id="1620" w:author="Russell, Seth" w:date="2018-12-11T10:55:00Z">
        <w:r w:rsidRPr="00D13247" w:rsidDel="003C5807">
          <w:rPr>
            <w:rFonts w:ascii="Consolas" w:hAnsi="Consolas" w:cs="Consolas"/>
          </w:rPr>
          <w:delText xml:space="preserve">  }), 100)</w:delText>
        </w:r>
      </w:del>
    </w:p>
    <w:p w14:paraId="25B5BD1C" w14:textId="6D194F0B" w:rsidR="00D13247" w:rsidRPr="005C6BD8" w:rsidDel="00182F59" w:rsidRDefault="00D13247">
      <w:pPr>
        <w:pStyle w:val="Heading2"/>
        <w:rPr>
          <w:del w:id="1621" w:author="Russell, Seth" w:date="2018-12-11T14:04:00Z"/>
          <w:rFonts w:ascii="Times" w:hAnsi="Times" w:cs="Consolas"/>
        </w:rPr>
        <w:pPrChange w:id="1622" w:author="Russell, Seth" w:date="2018-12-17T08:24:00Z">
          <w:pPr>
            <w:contextualSpacing w:val="0"/>
          </w:pPr>
        </w:pPrChange>
      </w:pPr>
    </w:p>
    <w:p w14:paraId="58FAF924" w14:textId="6B57966E" w:rsidR="002D08F9" w:rsidDel="00182F59" w:rsidRDefault="002D08F9">
      <w:pPr>
        <w:pStyle w:val="Heading2"/>
        <w:rPr>
          <w:del w:id="1623" w:author="Russell, Seth" w:date="2018-12-11T14:04:00Z"/>
          <w:rFonts w:ascii="Times" w:hAnsi="Times" w:cs="Times New Roman"/>
        </w:rPr>
        <w:pPrChange w:id="1624" w:author="Russell, Seth" w:date="2018-12-17T08:24:00Z">
          <w:pPr>
            <w:contextualSpacing w:val="0"/>
          </w:pPr>
        </w:pPrChange>
      </w:pPr>
      <w:del w:id="1625" w:author="Russell, Seth" w:date="2018-12-11T10:37:00Z">
        <w:r w:rsidRPr="005C6BD8" w:rsidDel="00670A5B">
          <w:rPr>
            <w:rFonts w:ascii="Times" w:hAnsi="Times" w:cs="Times New Roman"/>
          </w:rPr>
          <w:delText>Some of the lessons learned along the way is</w:delText>
        </w:r>
      </w:del>
      <w:del w:id="1626" w:author="Russell, Seth" w:date="2018-12-11T14:04:00Z">
        <w:r w:rsidRPr="005C6BD8" w:rsidDel="00182F59">
          <w:rPr>
            <w:rFonts w:ascii="Times" w:hAnsi="Times" w:cs="Times New Roman"/>
          </w:rPr>
          <w:delText xml:space="preserve"> that in some systems/configurations </w:delText>
        </w:r>
      </w:del>
      <w:del w:id="1627" w:author="Russell, Seth" w:date="2018-12-11T10:37:00Z">
        <w:r w:rsidRPr="005C6BD8" w:rsidDel="00CD3DF3">
          <w:rPr>
            <w:rFonts w:ascii="Times" w:hAnsi="Times" w:cs="Times New Roman"/>
          </w:rPr>
          <w:delText xml:space="preserve">we found that </w:delText>
        </w:r>
      </w:del>
      <w:del w:id="1628" w:author="Russell, Seth" w:date="2018-12-11T14:04:00Z">
        <w:r w:rsidRPr="005C6BD8" w:rsidDel="00182F59">
          <w:rPr>
            <w:rFonts w:ascii="Times" w:hAnsi="Times" w:cs="Times New Roman"/>
          </w:rPr>
          <w:delText>the use of the “::” operator, as opposed to importing a package, caused a noticeable performance hit. Also widely known and found to be applicable here is that the use of matrices are preferred for performance reasons over data.frame or tibbles. Matrices do have different functionality which can require some re-work when converting from one to another. Another key point found is that an “env” with no parent environment is significantly faster (up to 50x) than one with a parent env. In the end, optimization efforts resulted in reducing run time by 80%.</w:delText>
        </w:r>
      </w:del>
    </w:p>
    <w:p w14:paraId="05A599AD" w14:textId="1A32DFB7" w:rsidR="00A031E4" w:rsidRPr="005C6BD8" w:rsidDel="00182F59" w:rsidRDefault="00A031E4">
      <w:pPr>
        <w:pStyle w:val="Heading2"/>
        <w:rPr>
          <w:del w:id="1629" w:author="Russell, Seth" w:date="2018-12-11T14:04:00Z"/>
          <w:rFonts w:ascii="Times" w:hAnsi="Times" w:cs="Times New Roman"/>
        </w:rPr>
        <w:pPrChange w:id="1630" w:author="Russell, Seth" w:date="2018-12-17T08:24:00Z">
          <w:pPr>
            <w:contextualSpacing w:val="0"/>
          </w:pPr>
        </w:pPrChange>
      </w:pPr>
    </w:p>
    <w:p w14:paraId="1E579D7B" w14:textId="24FFC71A" w:rsidR="00657C13" w:rsidDel="00182F59" w:rsidRDefault="002D08F9">
      <w:pPr>
        <w:pStyle w:val="Heading2"/>
        <w:rPr>
          <w:del w:id="1631" w:author="Russell, Seth" w:date="2018-12-11T14:04:00Z"/>
          <w:rFonts w:ascii="Times" w:hAnsi="Times" w:cs="Times New Roman"/>
        </w:rPr>
        <w:pPrChange w:id="1632" w:author="Russell, Seth" w:date="2018-12-17T08:24:00Z">
          <w:pPr>
            <w:contextualSpacing w:val="0"/>
          </w:pPr>
        </w:pPrChange>
      </w:pPr>
      <w:del w:id="1633" w:author="Russell, Seth" w:date="2018-12-11T14:04:00Z">
        <w:r w:rsidRPr="005C6BD8" w:rsidDel="00182F59">
          <w:rPr>
            <w:rFonts w:ascii="Times" w:hAnsi="Times" w:cs="Times New Roman"/>
          </w:rPr>
          <w:delText xml:space="preserve">One limitation with R profiling tools is that if the code to be profiled executes C++ code, you will get no visibility into what is happening once the switch from R to C++ has occurred. As shown in </w:delText>
        </w:r>
        <w:r w:rsidR="00A031E4" w:rsidDel="00182F59">
          <w:rPr>
            <w:rFonts w:ascii="Times" w:hAnsi="Times" w:cs="Times New Roman"/>
          </w:rPr>
          <w:delText>Figure 7</w:delText>
        </w:r>
        <w:r w:rsidRPr="005C6BD8" w:rsidDel="00182F59">
          <w:rPr>
            <w:rFonts w:ascii="Times" w:hAnsi="Times" w:cs="Times New Roman"/>
          </w:rPr>
          <w:delText>, visibility into timing and memory allocation stops at the .Call</w:delText>
        </w:r>
        <w:r w:rsidR="00A031E4" w:rsidDel="00182F59">
          <w:rPr>
            <w:rFonts w:ascii="Times" w:hAnsi="Times" w:cs="Times New Roman"/>
          </w:rPr>
          <w:delText>()</w:delText>
        </w:r>
        <w:r w:rsidRPr="005C6BD8" w:rsidDel="00182F59">
          <w:rPr>
            <w:rFonts w:ascii="Times" w:hAnsi="Times" w:cs="Times New Roman"/>
          </w:rPr>
          <w:delText xml:space="preserve"> function. In order to profile C++ code, you need to use non-R specific tools such as XCode on macOS or gprof on Unix based OSes.</w:delText>
        </w:r>
        <w:r w:rsidR="00925389" w:rsidDel="00182F59">
          <w:rPr>
            <w:rFonts w:ascii="Times" w:hAnsi="Times" w:cs="Times New Roman"/>
          </w:rPr>
          <w:delText xml:space="preserve"> See “</w:delText>
        </w:r>
        <w:r w:rsidR="00925389" w:rsidRPr="00925389" w:rsidDel="00182F59">
          <w:rPr>
            <w:rFonts w:ascii="Times" w:hAnsi="Times" w:cs="Times New Roman"/>
          </w:rPr>
          <w:delText>R_with_C++_profiling.md</w:delText>
        </w:r>
        <w:r w:rsidR="00925389" w:rsidDel="00182F59">
          <w:rPr>
            <w:rFonts w:ascii="Times" w:hAnsi="Times" w:cs="Times New Roman"/>
          </w:rPr>
          <w:delText>” in our source code repository for some guidance on this topic.</w:delText>
        </w:r>
      </w:del>
    </w:p>
    <w:p w14:paraId="062FCDDB" w14:textId="038609EA" w:rsidR="00657C13" w:rsidDel="00182F59" w:rsidRDefault="00657C13">
      <w:pPr>
        <w:pStyle w:val="Heading2"/>
        <w:rPr>
          <w:del w:id="1634" w:author="Russell, Seth" w:date="2018-12-11T14:04:00Z"/>
          <w:rFonts w:ascii="Times" w:hAnsi="Times" w:cs="Times New Roman"/>
        </w:rPr>
        <w:pPrChange w:id="1635" w:author="Russell, Seth" w:date="2018-12-17T08:24:00Z">
          <w:pPr>
            <w:contextualSpacing w:val="0"/>
          </w:pPr>
        </w:pPrChange>
      </w:pPr>
    </w:p>
    <w:p w14:paraId="105E2B82" w14:textId="01C173BE" w:rsidR="002D08F9" w:rsidDel="00182F59" w:rsidRDefault="002D08F9">
      <w:pPr>
        <w:pStyle w:val="Heading2"/>
        <w:rPr>
          <w:del w:id="1636" w:author="Russell, Seth" w:date="2018-12-11T14:04:00Z"/>
          <w:rFonts w:ascii="Times" w:hAnsi="Times" w:cs="Times New Roman"/>
        </w:rPr>
        <w:pPrChange w:id="1637" w:author="Russell, Seth" w:date="2018-12-17T08:24:00Z">
          <w:pPr>
            <w:contextualSpacing w:val="0"/>
          </w:pPr>
        </w:pPrChange>
      </w:pPr>
      <w:del w:id="1638" w:author="Russell, Seth" w:date="2018-12-11T14:04:00Z">
        <w:r w:rsidRPr="005C6BD8" w:rsidDel="00182F59">
          <w:rPr>
            <w:rFonts w:ascii="Times" w:hAnsi="Times" w:cs="Times New Roman"/>
          </w:rPr>
          <w:delText>Some general lessons learned from profiling and benchmarking:</w:delText>
        </w:r>
      </w:del>
    </w:p>
    <w:p w14:paraId="6F6F7498" w14:textId="7581E602" w:rsidR="00657C13" w:rsidRPr="005C6BD8" w:rsidDel="00182F59" w:rsidRDefault="00657C13">
      <w:pPr>
        <w:pStyle w:val="Heading2"/>
        <w:rPr>
          <w:del w:id="1639" w:author="Russell, Seth" w:date="2018-12-11T14:04:00Z"/>
          <w:rFonts w:ascii="Times" w:hAnsi="Times" w:cs="Times New Roman"/>
        </w:rPr>
        <w:pPrChange w:id="1640" w:author="Russell, Seth" w:date="2018-12-17T08:24:00Z">
          <w:pPr>
            <w:contextualSpacing w:val="0"/>
          </w:pPr>
        </w:pPrChange>
      </w:pPr>
    </w:p>
    <w:p w14:paraId="07B7CBC2" w14:textId="5CD891E2" w:rsidR="002D08F9" w:rsidRPr="005C6BD8" w:rsidDel="00182F59" w:rsidRDefault="002D08F9">
      <w:pPr>
        <w:pStyle w:val="Heading2"/>
        <w:rPr>
          <w:del w:id="1641" w:author="Russell, Seth" w:date="2018-12-11T14:04:00Z"/>
          <w:rFonts w:ascii="Times" w:hAnsi="Times" w:cs="Times New Roman"/>
        </w:rPr>
        <w:pPrChange w:id="1642" w:author="Russell, Seth" w:date="2018-12-17T08:24:00Z">
          <w:pPr>
            <w:numPr>
              <w:numId w:val="9"/>
            </w:numPr>
            <w:ind w:left="720" w:hanging="360"/>
            <w:contextualSpacing w:val="0"/>
          </w:pPr>
        </w:pPrChange>
      </w:pPr>
      <w:del w:id="1643" w:author="Russell, Seth" w:date="2018-12-11T14:04:00Z">
        <w:r w:rsidRPr="005C6BD8" w:rsidDel="00182F59">
          <w:rPr>
            <w:rFonts w:ascii="Times" w:hAnsi="Times" w:cs="Times New Roman"/>
          </w:rPr>
          <w:delText xml:space="preserve">“Beware the dangers of premature optimization of your code. Your first duty is to create clear, correct code.”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Knuth, 1974; Burns, 2012)</w:delText>
        </w:r>
        <w:r w:rsidRPr="005C6BD8" w:rsidDel="00182F59">
          <w:rPr>
            <w:rFonts w:ascii="Times" w:hAnsi="Times" w:cs="Times New Roman"/>
          </w:rPr>
          <w:fldChar w:fldCharType="end"/>
        </w:r>
        <w:r w:rsidRPr="005C6BD8" w:rsidDel="00182F59">
          <w:rPr>
            <w:rFonts w:ascii="Times" w:hAnsi="Times" w:cs="Times New Roman"/>
          </w:rPr>
          <w:delTex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delText>
        </w:r>
      </w:del>
    </w:p>
    <w:p w14:paraId="3110876D" w14:textId="32BFBFD3" w:rsidR="002D08F9" w:rsidRPr="005C6BD8" w:rsidDel="00182F59" w:rsidRDefault="002D08F9">
      <w:pPr>
        <w:pStyle w:val="Heading2"/>
        <w:rPr>
          <w:del w:id="1644" w:author="Russell, Seth" w:date="2018-12-11T14:04:00Z"/>
          <w:rFonts w:ascii="Times" w:hAnsi="Times" w:cs="Times New Roman"/>
        </w:rPr>
        <w:pPrChange w:id="1645" w:author="Russell, Seth" w:date="2018-12-17T08:24:00Z">
          <w:pPr>
            <w:numPr>
              <w:numId w:val="9"/>
            </w:numPr>
            <w:ind w:left="720" w:hanging="360"/>
            <w:contextualSpacing w:val="0"/>
          </w:pPr>
        </w:pPrChange>
      </w:pPr>
      <w:del w:id="1646" w:author="Russell, Seth" w:date="2018-12-11T14:04:00Z">
        <w:r w:rsidRPr="005C6BD8" w:rsidDel="00182F59">
          <w:rPr>
            <w:rFonts w:ascii="Times" w:hAnsi="Times" w:cs="Times New Roman"/>
          </w:rPr>
          <w:delText xml:space="preserve">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 </w:delText>
        </w:r>
      </w:del>
    </w:p>
    <w:p w14:paraId="6228320B" w14:textId="117AB237" w:rsidR="002D08F9" w:rsidRPr="005C6BD8" w:rsidDel="00182F59" w:rsidRDefault="002D08F9">
      <w:pPr>
        <w:pStyle w:val="Heading2"/>
        <w:rPr>
          <w:del w:id="1647" w:author="Russell, Seth" w:date="2018-12-11T14:04:00Z"/>
          <w:rFonts w:ascii="Times" w:hAnsi="Times" w:cs="Times New Roman"/>
        </w:rPr>
        <w:pPrChange w:id="1648" w:author="Russell, Seth" w:date="2018-12-17T08:24:00Z">
          <w:pPr>
            <w:numPr>
              <w:numId w:val="9"/>
            </w:numPr>
            <w:ind w:left="720" w:hanging="360"/>
            <w:contextualSpacing w:val="0"/>
          </w:pPr>
        </w:pPrChange>
      </w:pPr>
      <w:del w:id="1649" w:author="Russell, Seth" w:date="2018-12-11T14:04:00Z">
        <w:r w:rsidRPr="005C6BD8" w:rsidDel="00182F59">
          <w:rPr>
            <w:rFonts w:ascii="Times" w:hAnsi="Times" w:cs="Times New Roman"/>
          </w:rPr>
          <w:delText>Software timing is highly OS, compiler, and system configuration specific. What improves results greatly on one machine and configuration may actually slow performance on another machine. Make sure you test on a range of realistic configurations before deciding that an “improvement” is beneficial.</w:delText>
        </w:r>
      </w:del>
    </w:p>
    <w:p w14:paraId="3B14BAD8" w14:textId="342FE7E8" w:rsidR="002D08F9" w:rsidDel="00182F59" w:rsidRDefault="002D08F9">
      <w:pPr>
        <w:pStyle w:val="Heading2"/>
        <w:rPr>
          <w:del w:id="1650" w:author="Russell, Seth" w:date="2018-12-11T14:04:00Z"/>
          <w:rFonts w:ascii="Times" w:hAnsi="Times" w:cs="Times New Roman"/>
        </w:rPr>
        <w:pPrChange w:id="1651" w:author="Russell, Seth" w:date="2018-12-17T08:24:00Z">
          <w:pPr>
            <w:numPr>
              <w:numId w:val="9"/>
            </w:numPr>
            <w:ind w:left="720" w:hanging="360"/>
            <w:contextualSpacing w:val="0"/>
          </w:pPr>
        </w:pPrChange>
      </w:pPr>
      <w:del w:id="1652" w:author="Russell, Seth" w:date="2018-12-11T14:04:00Z">
        <w:r w:rsidRPr="005C6BD8" w:rsidDel="00182F59">
          <w:rPr>
            <w:rFonts w:ascii="Times" w:hAnsi="Times" w:cs="Times New Roman"/>
          </w:rPr>
          <w:delText xml:space="preserve">If you’ve exhausted your options with your chosen </w:delText>
        </w:r>
        <w:r w:rsidR="00950BCA" w:rsidRPr="005C6BD8" w:rsidDel="00182F59">
          <w:rPr>
            <w:rFonts w:ascii="Times" w:hAnsi="Times" w:cs="Times New Roman"/>
          </w:rPr>
          <w:delText>high-level</w:delText>
        </w:r>
        <w:r w:rsidRPr="005C6BD8" w:rsidDel="00182F59">
          <w:rPr>
            <w:rFonts w:ascii="Times" w:hAnsi="Times" w:cs="Times New Roman"/>
          </w:rPr>
          <w:delText xml:space="preserve"> language, C++ is usually the best option for further optimization. For an excellent introduction to combining C++ with R via the library Rcpp, see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Eddelbuettel &amp; Balamuta, 2017)</w:delText>
        </w:r>
        <w:r w:rsidRPr="005C6BD8" w:rsidDel="00182F59">
          <w:rPr>
            <w:rFonts w:ascii="Times" w:hAnsi="Times" w:cs="Times New Roman"/>
          </w:rPr>
          <w:fldChar w:fldCharType="end"/>
        </w:r>
        <w:r w:rsidRPr="005C6BD8" w:rsidDel="00182F59">
          <w:rPr>
            <w:rFonts w:ascii="Times" w:hAnsi="Times" w:cs="Times New Roman"/>
          </w:rPr>
          <w:delText xml:space="preserve">. </w:delText>
        </w:r>
      </w:del>
    </w:p>
    <w:p w14:paraId="77687ED3" w14:textId="2CE08767" w:rsidR="00353C9D" w:rsidRPr="005C6BD8" w:rsidDel="00182F59" w:rsidRDefault="00353C9D">
      <w:pPr>
        <w:pStyle w:val="Heading2"/>
        <w:rPr>
          <w:del w:id="1653" w:author="Russell, Seth" w:date="2018-12-11T14:04:00Z"/>
          <w:rFonts w:ascii="Times" w:hAnsi="Times" w:cs="Times New Roman"/>
        </w:rPr>
        <w:pPrChange w:id="1654" w:author="Russell, Seth" w:date="2018-12-17T08:24:00Z">
          <w:pPr>
            <w:ind w:left="720"/>
            <w:contextualSpacing w:val="0"/>
          </w:pPr>
        </w:pPrChange>
      </w:pPr>
    </w:p>
    <w:p w14:paraId="2550CB0F" w14:textId="7F0DDD32" w:rsidR="002D08F9" w:rsidRPr="005C6BD8" w:rsidDel="00182F59" w:rsidRDefault="002D08F9">
      <w:pPr>
        <w:pStyle w:val="Heading2"/>
        <w:rPr>
          <w:del w:id="1655" w:author="Russell, Seth" w:date="2018-12-11T14:04:00Z"/>
          <w:rFonts w:ascii="Times" w:hAnsi="Times" w:cs="Times New Roman"/>
        </w:rPr>
        <w:pPrChange w:id="1656" w:author="Russell, Seth" w:date="2018-12-17T08:24:00Z">
          <w:pPr>
            <w:contextualSpacing w:val="0"/>
          </w:pPr>
        </w:pPrChange>
      </w:pPr>
      <w:del w:id="1657" w:author="Russell, Seth" w:date="2018-12-11T14:04:00Z">
        <w:r w:rsidRPr="005C6BD8" w:rsidDel="00182F59">
          <w:rPr>
            <w:rFonts w:ascii="Times" w:hAnsi="Times" w:cs="Times New Roman"/>
          </w:rPr>
          <w:delText xml:space="preserve">For some additional information on R optimization, see </w:delText>
        </w:r>
        <w:r w:rsidRPr="005C6BD8" w:rsidDel="00182F59">
          <w:rPr>
            <w:rFonts w:ascii="Times" w:hAnsi="Times" w:cs="Times New Roman"/>
          </w:rPr>
          <w:fldChar w:fldCharType="begin"/>
        </w:r>
      </w:del>
      <w:del w:id="1658" w:author="Russell, Seth" w:date="2018-11-08T10:44:00Z">
        <w:r w:rsidRPr="005C6BD8" w:rsidDel="009D01E6">
          <w:rPr>
            <w:rFonts w:ascii="Times" w:hAnsi="Times" w:cs="Times New Roman"/>
          </w:rPr>
          <w:delInstrText xml:space="preserve"> ADDIN ZOTERO_ITEM CSL_CITATION {"citationID":"T4lhxtt5","properties":{"formattedCitation":"(Wickham, 2014b; Emily Robinson, 2017)","plainCitation":"(Wickham, 2014b; Emily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delInstrText>
        </w:r>
      </w:del>
      <w:del w:id="1659" w:author="Russell, Seth" w:date="2018-12-11T14:04:00Z">
        <w:r w:rsidRPr="005C6BD8" w:rsidDel="00182F59">
          <w:rPr>
            <w:rFonts w:ascii="Times" w:hAnsi="Times" w:cs="Times New Roman"/>
          </w:rPr>
          <w:fldChar w:fldCharType="separate"/>
        </w:r>
      </w:del>
      <w:del w:id="1660" w:author="Russell, Seth" w:date="2018-11-08T10:44:00Z">
        <w:r w:rsidRPr="009D01E6" w:rsidDel="009D01E6">
          <w:rPr>
            <w:rFonts w:ascii="Times" w:hAnsi="Times" w:cs="Times New Roman"/>
            <w:noProof/>
          </w:rPr>
          <w:delText>(Wickham, 2014b; Emily Robinson, 2017)</w:delText>
        </w:r>
      </w:del>
      <w:del w:id="1661" w:author="Russell, Seth" w:date="2018-12-11T14:04:00Z">
        <w:r w:rsidRPr="005C6BD8" w:rsidDel="00182F59">
          <w:rPr>
            <w:rFonts w:ascii="Times" w:hAnsi="Times" w:cs="Times New Roman"/>
          </w:rPr>
          <w:fldChar w:fldCharType="end"/>
        </w:r>
        <w:r w:rsidRPr="005C6BD8" w:rsidDel="00182F59">
          <w:rPr>
            <w:rFonts w:ascii="Times" w:hAnsi="Times" w:cs="Times New Roman"/>
          </w:rPr>
          <w:delText xml:space="preserve">. </w:delText>
        </w:r>
      </w:del>
    </w:p>
    <w:p w14:paraId="5C4C7C66" w14:textId="3D4E59B7" w:rsidR="00CC42E3" w:rsidDel="00182F59" w:rsidRDefault="00CC42E3">
      <w:pPr>
        <w:pStyle w:val="Heading2"/>
        <w:rPr>
          <w:del w:id="1662" w:author="Russell, Seth" w:date="2018-12-11T14:04:00Z"/>
        </w:rPr>
        <w:pPrChange w:id="1663" w:author="Russell, Seth" w:date="2018-12-17T08:24:00Z">
          <w:pPr>
            <w:pStyle w:val="Normal1"/>
            <w:contextualSpacing w:val="0"/>
          </w:pPr>
        </w:pPrChange>
      </w:pPr>
    </w:p>
    <w:p w14:paraId="3287AAAD" w14:textId="74056E9E" w:rsidR="007B6DD5" w:rsidRPr="00823A54" w:rsidRDefault="00823A54">
      <w:pPr>
        <w:pStyle w:val="Heading2"/>
        <w:pPrChange w:id="1664" w:author="Russell, Seth" w:date="2018-12-17T08:24:00Z">
          <w:pPr>
            <w:pStyle w:val="Normal1"/>
            <w:contextualSpacing w:val="0"/>
          </w:pPr>
        </w:pPrChange>
      </w:pPr>
      <w:r w:rsidRPr="00823A54">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pPr>
        <w:pStyle w:val="Heading2"/>
        <w:pPrChange w:id="1665" w:author="Russell, Seth" w:date="2018-12-17T08:24:00Z">
          <w:pPr>
            <w:pStyle w:val="Normal1"/>
            <w:contextualSpacing w:val="0"/>
          </w:pPr>
        </w:pPrChange>
      </w:pPr>
      <w:r w:rsidRPr="003631D8">
        <w:t>REFERENCES</w:t>
      </w:r>
    </w:p>
    <w:p w14:paraId="071C09AD" w14:textId="77777777" w:rsidR="00947CEA" w:rsidRPr="00947CEA" w:rsidRDefault="002025AA">
      <w:pPr>
        <w:pStyle w:val="Bibliography"/>
        <w:rPr>
          <w:ins w:id="1666" w:author="Russell, Seth" w:date="2018-12-20T17:25:00Z"/>
          <w:rFonts w:ascii="Times New Roman" w:hAnsi="Times New Roman" w:cs="Times New Roman"/>
        </w:rPr>
        <w:pPrChange w:id="1667" w:author="Russell, Seth" w:date="2018-12-20T17:25:00Z">
          <w:pPr>
            <w:widowControl w:val="0"/>
            <w:autoSpaceDE w:val="0"/>
            <w:autoSpaceDN w:val="0"/>
            <w:adjustRightInd w:val="0"/>
          </w:pPr>
        </w:pPrChange>
      </w:pPr>
      <w:r>
        <w:fldChar w:fldCharType="begin"/>
      </w:r>
      <w:ins w:id="1668" w:author="Russell, Seth" w:date="2018-12-17T08:25:00Z">
        <w:r w:rsidR="001B60B9">
          <w:instrText xml:space="preserve"> ADDIN ZOTERO_BIBL {"uncited":[],"omitted":[],"custom":[]} CSL_BIBLIOGRAPHY </w:instrText>
        </w:r>
      </w:ins>
      <w:del w:id="1669" w:author="Russell, Seth" w:date="2018-11-07T13:41:00Z">
        <w:r w:rsidDel="00496733">
          <w:delInstrText xml:space="preserve"> ADDIN ZOTERO_BIBL {"uncited":[],"omitted":[],"custom":[]} CSL_BIBLIOGRAPHY </w:delInstrText>
        </w:r>
      </w:del>
      <w:r>
        <w:fldChar w:fldCharType="separate"/>
      </w:r>
      <w:ins w:id="1670" w:author="Russell, Seth" w:date="2018-12-20T17:25:00Z">
        <w:r w:rsidR="00947CEA" w:rsidRPr="00947CEA">
          <w:rPr>
            <w:rFonts w:ascii="Times New Roman" w:hAnsi="Times New Roman" w:cs="Times New Roman"/>
          </w:rPr>
          <w:t xml:space="preserve">Abrahms J. 2016.Big-O notation explained by a self-taught programmer. </w:t>
        </w:r>
        <w:r w:rsidR="00947CEA" w:rsidRPr="00947CEA">
          <w:rPr>
            <w:rFonts w:ascii="Times New Roman" w:hAnsi="Times New Roman" w:cs="Times New Roman"/>
            <w:i/>
            <w:iCs/>
          </w:rPr>
          <w:t>Available at</w:t>
        </w:r>
        <w:r w:rsidR="00947CEA" w:rsidRPr="00F52680">
          <w:rPr>
            <w:rFonts w:ascii="Times New Roman" w:hAnsi="Times New Roman" w:cs="Times New Roman"/>
          </w:rPr>
          <w:t xml:space="preserve"> </w:t>
        </w:r>
        <w:r w:rsidR="00947CEA" w:rsidRPr="00947CEA">
          <w:rPr>
            <w:rFonts w:ascii="Times New Roman" w:hAnsi="Times New Roman" w:cs="Times New Roman"/>
            <w:i/>
            <w:iCs/>
          </w:rPr>
          <w:t>https://justin.abrah.ms/computer-science/big-o-notation-explained.html</w:t>
        </w:r>
      </w:ins>
    </w:p>
    <w:p w14:paraId="59ABF2BC" w14:textId="77777777" w:rsidR="00947CEA" w:rsidRPr="00947CEA" w:rsidRDefault="00947CEA">
      <w:pPr>
        <w:pStyle w:val="Bibliography"/>
        <w:rPr>
          <w:ins w:id="1671" w:author="Russell, Seth" w:date="2018-12-20T17:25:00Z"/>
          <w:rFonts w:ascii="Times New Roman" w:hAnsi="Times New Roman" w:cs="Times New Roman"/>
        </w:rPr>
        <w:pPrChange w:id="1672" w:author="Russell, Seth" w:date="2018-12-20T17:25:00Z">
          <w:pPr>
            <w:widowControl w:val="0"/>
            <w:autoSpaceDE w:val="0"/>
            <w:autoSpaceDN w:val="0"/>
            <w:adjustRightInd w:val="0"/>
          </w:pPr>
        </w:pPrChange>
      </w:pPr>
      <w:ins w:id="1673" w:author="Russell, Seth" w:date="2018-12-20T17:25:00Z">
        <w:r w:rsidRPr="00947CEA">
          <w:rPr>
            <w:rFonts w:ascii="Times New Roman" w:hAnsi="Times New Roman" w:cs="Times New Roman"/>
          </w:rPr>
          <w:lastRenderedPageBreak/>
          <w:t xml:space="preserve">Agruss C, Johnson B. 2000. Ad Hoc Software Testing. </w:t>
        </w:r>
        <w:r w:rsidRPr="00947CEA">
          <w:rPr>
            <w:rFonts w:ascii="Times New Roman" w:hAnsi="Times New Roman" w:cs="Times New Roman"/>
            <w:i/>
            <w:iCs/>
          </w:rPr>
          <w:t>Viitattu</w:t>
        </w:r>
        <w:r w:rsidRPr="00947CEA">
          <w:rPr>
            <w:rFonts w:ascii="Times New Roman" w:hAnsi="Times New Roman" w:cs="Times New Roman"/>
          </w:rPr>
          <w:t xml:space="preserve"> 4:2009.</w:t>
        </w:r>
      </w:ins>
    </w:p>
    <w:p w14:paraId="348BFBAD" w14:textId="77777777" w:rsidR="00947CEA" w:rsidRPr="00947CEA" w:rsidRDefault="00947CEA">
      <w:pPr>
        <w:pStyle w:val="Bibliography"/>
        <w:rPr>
          <w:ins w:id="1674" w:author="Russell, Seth" w:date="2018-12-20T17:25:00Z"/>
          <w:rFonts w:ascii="Times New Roman" w:hAnsi="Times New Roman" w:cs="Times New Roman"/>
        </w:rPr>
        <w:pPrChange w:id="1675" w:author="Russell, Seth" w:date="2018-12-20T17:25:00Z">
          <w:pPr>
            <w:widowControl w:val="0"/>
            <w:autoSpaceDE w:val="0"/>
            <w:autoSpaceDN w:val="0"/>
            <w:adjustRightInd w:val="0"/>
          </w:pPr>
        </w:pPrChange>
      </w:pPr>
      <w:ins w:id="1676" w:author="Russell, Seth" w:date="2018-12-20T17:25:00Z">
        <w:r w:rsidRPr="00947CEA">
          <w:rPr>
            <w:rFonts w:ascii="Times New Roman" w:hAnsi="Times New Roman" w:cs="Times New Roman"/>
          </w:rPr>
          <w:t xml:space="preserve">Allaire JJ, Francois R, Ushey K, Vandenbrouck G, library MG (TinyThread, http://tinythreadpp.bitsnbites.eu/), RStudio, library I (Intel T, https://www.threadingbuildingblocks.org/), Microsoft. 2018a. </w:t>
        </w:r>
        <w:r w:rsidRPr="00947CEA">
          <w:rPr>
            <w:rFonts w:ascii="Times New Roman" w:hAnsi="Times New Roman" w:cs="Times New Roman"/>
            <w:i/>
            <w:iCs/>
          </w:rPr>
          <w:t>RcppParallel: Parallel Programming Tools for “Rcpp.”</w:t>
        </w:r>
      </w:ins>
    </w:p>
    <w:p w14:paraId="7942EC78" w14:textId="77777777" w:rsidR="00947CEA" w:rsidRPr="00947CEA" w:rsidRDefault="00947CEA">
      <w:pPr>
        <w:pStyle w:val="Bibliography"/>
        <w:rPr>
          <w:ins w:id="1677" w:author="Russell, Seth" w:date="2018-12-20T17:25:00Z"/>
          <w:rFonts w:ascii="Times New Roman" w:hAnsi="Times New Roman" w:cs="Times New Roman"/>
        </w:rPr>
        <w:pPrChange w:id="1678" w:author="Russell, Seth" w:date="2018-12-20T17:25:00Z">
          <w:pPr>
            <w:widowControl w:val="0"/>
            <w:autoSpaceDE w:val="0"/>
            <w:autoSpaceDN w:val="0"/>
            <w:adjustRightInd w:val="0"/>
          </w:pPr>
        </w:pPrChange>
      </w:pPr>
      <w:ins w:id="1679" w:author="Russell, Seth" w:date="2018-12-20T17:25:00Z">
        <w:r w:rsidRPr="00947CEA">
          <w:rPr>
            <w:rFonts w:ascii="Times New Roman" w:hAnsi="Times New Roman" w:cs="Times New Roman"/>
          </w:rPr>
          <w:t xml:space="preserve">Allaire JJ, Xie Y, McPherson J, Luraschi J, Ushey K, Atkins A, Wickham H, Cheng J, Chang W, Iannone R. 2018b. </w:t>
        </w:r>
        <w:r w:rsidRPr="00947CEA">
          <w:rPr>
            <w:rFonts w:ascii="Times New Roman" w:hAnsi="Times New Roman" w:cs="Times New Roman"/>
            <w:i/>
            <w:iCs/>
          </w:rPr>
          <w:t>rmarkdown: Dynamic Documents for R</w:t>
        </w:r>
        <w:r w:rsidRPr="00947CEA">
          <w:rPr>
            <w:rFonts w:ascii="Times New Roman" w:hAnsi="Times New Roman" w:cs="Times New Roman"/>
          </w:rPr>
          <w:t>.</w:t>
        </w:r>
      </w:ins>
    </w:p>
    <w:p w14:paraId="1776A285" w14:textId="77777777" w:rsidR="00947CEA" w:rsidRPr="00947CEA" w:rsidRDefault="00947CEA">
      <w:pPr>
        <w:pStyle w:val="Bibliography"/>
        <w:rPr>
          <w:ins w:id="1680" w:author="Russell, Seth" w:date="2018-12-20T17:25:00Z"/>
          <w:rFonts w:ascii="Times New Roman" w:hAnsi="Times New Roman" w:cs="Times New Roman"/>
        </w:rPr>
        <w:pPrChange w:id="1681" w:author="Russell, Seth" w:date="2018-12-20T17:25:00Z">
          <w:pPr>
            <w:widowControl w:val="0"/>
            <w:autoSpaceDE w:val="0"/>
            <w:autoSpaceDN w:val="0"/>
            <w:adjustRightInd w:val="0"/>
          </w:pPr>
        </w:pPrChange>
      </w:pPr>
      <w:ins w:id="1682" w:author="Russell, Seth" w:date="2018-12-20T17:25:00Z">
        <w:r w:rsidRPr="00947CEA">
          <w:rPr>
            <w:rFonts w:ascii="Times New Roman" w:hAnsi="Times New Roman" w:cs="Times New Roman"/>
          </w:rPr>
          <w:t xml:space="preserve">Apache Software Foundation. 2018.SparkR (R on Spark) - Spark 2.3.2 Documentation.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spark.apache.org/docs/latest/sparkr.html</w:t>
        </w:r>
      </w:ins>
    </w:p>
    <w:p w14:paraId="3D458396" w14:textId="77777777" w:rsidR="00947CEA" w:rsidRPr="00947CEA" w:rsidRDefault="00947CEA">
      <w:pPr>
        <w:pStyle w:val="Bibliography"/>
        <w:rPr>
          <w:ins w:id="1683" w:author="Russell, Seth" w:date="2018-12-20T17:25:00Z"/>
          <w:rFonts w:ascii="Times New Roman" w:hAnsi="Times New Roman" w:cs="Times New Roman"/>
        </w:rPr>
        <w:pPrChange w:id="1684" w:author="Russell, Seth" w:date="2018-12-20T17:25:00Z">
          <w:pPr>
            <w:widowControl w:val="0"/>
            <w:autoSpaceDE w:val="0"/>
            <w:autoSpaceDN w:val="0"/>
            <w:adjustRightInd w:val="0"/>
          </w:pPr>
        </w:pPrChange>
      </w:pPr>
      <w:ins w:id="1685" w:author="Russell, Seth" w:date="2018-12-20T17:25:00Z">
        <w:r w:rsidRPr="00947CEA">
          <w:rPr>
            <w:rFonts w:ascii="Times New Roman" w:hAnsi="Times New Roman" w:cs="Times New Roman"/>
          </w:rPr>
          <w: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t>
        </w:r>
        <w:r w:rsidRPr="00947CEA">
          <w:rPr>
            <w:rFonts w:ascii="Times New Roman" w:hAnsi="Times New Roman" w:cs="Times New Roman"/>
            <w:i/>
            <w:iCs/>
          </w:rPr>
          <w:t>Commun. ACM</w:t>
        </w:r>
        <w:r w:rsidRPr="00947CEA">
          <w:rPr>
            <w:rFonts w:ascii="Times New Roman" w:hAnsi="Times New Roman" w:cs="Times New Roman"/>
          </w:rPr>
          <w:t xml:space="preserve"> 11:151–197. DOI: 10.1145/362929.362976.</w:t>
        </w:r>
      </w:ins>
    </w:p>
    <w:p w14:paraId="2ED5DEF8" w14:textId="77777777" w:rsidR="00947CEA" w:rsidRPr="00947CEA" w:rsidRDefault="00947CEA">
      <w:pPr>
        <w:pStyle w:val="Bibliography"/>
        <w:rPr>
          <w:ins w:id="1686" w:author="Russell, Seth" w:date="2018-12-20T17:25:00Z"/>
          <w:rFonts w:ascii="Times New Roman" w:hAnsi="Times New Roman" w:cs="Times New Roman"/>
        </w:rPr>
        <w:pPrChange w:id="1687" w:author="Russell, Seth" w:date="2018-12-20T17:25:00Z">
          <w:pPr>
            <w:widowControl w:val="0"/>
            <w:autoSpaceDE w:val="0"/>
            <w:autoSpaceDN w:val="0"/>
            <w:adjustRightInd w:val="0"/>
          </w:pPr>
        </w:pPrChange>
      </w:pPr>
      <w:ins w:id="1688" w:author="Russell, Seth" w:date="2018-12-20T17:25:00Z">
        <w:r w:rsidRPr="00947CEA">
          <w:rPr>
            <w:rFonts w:ascii="Times New Roman" w:hAnsi="Times New Roman" w:cs="Times New Roman"/>
          </w:rPr>
          <w:t xml:space="preserve">Beck K, Beedle M, Bennekum A van, Cockburn A, Cunningham W, Fowler M, Grenning J, Highsmith J, Hunt A, Jeffries R, Kern J, Marick B, Martin RC, Mellor S, Schwaber K, Sutherland J, Thomas D. 2001.Manifesto for Agile Software Development.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agilemanifesto.org/</w:t>
        </w:r>
      </w:ins>
    </w:p>
    <w:p w14:paraId="5DD7A2E3" w14:textId="77777777" w:rsidR="00947CEA" w:rsidRPr="00947CEA" w:rsidRDefault="00947CEA">
      <w:pPr>
        <w:pStyle w:val="Bibliography"/>
        <w:rPr>
          <w:ins w:id="1689" w:author="Russell, Seth" w:date="2018-12-20T17:25:00Z"/>
          <w:rFonts w:ascii="Times New Roman" w:hAnsi="Times New Roman" w:cs="Times New Roman"/>
        </w:rPr>
        <w:pPrChange w:id="1690" w:author="Russell, Seth" w:date="2018-12-20T17:25:00Z">
          <w:pPr>
            <w:widowControl w:val="0"/>
            <w:autoSpaceDE w:val="0"/>
            <w:autoSpaceDN w:val="0"/>
            <w:adjustRightInd w:val="0"/>
          </w:pPr>
        </w:pPrChange>
      </w:pPr>
      <w:ins w:id="1691" w:author="Russell, Seth" w:date="2018-12-20T17:25:00Z">
        <w:r w:rsidRPr="00947CEA">
          <w:rPr>
            <w:rFonts w:ascii="Times New Roman" w:hAnsi="Times New Roman" w:cs="Times New Roman"/>
          </w:rPr>
          <w:t xml:space="preserve">Beck K, Gamma E. 1998. Test Infected: Programmers Love Writing Tests. </w:t>
        </w:r>
        <w:r w:rsidRPr="00947CEA">
          <w:rPr>
            <w:rFonts w:ascii="Times New Roman" w:hAnsi="Times New Roman" w:cs="Times New Roman"/>
            <w:i/>
            <w:iCs/>
          </w:rPr>
          <w:t>Java Report</w:t>
        </w:r>
        <w:r w:rsidRPr="00947CEA">
          <w:rPr>
            <w:rFonts w:ascii="Times New Roman" w:hAnsi="Times New Roman" w:cs="Times New Roman"/>
          </w:rPr>
          <w:t xml:space="preserve"> 3.</w:t>
        </w:r>
      </w:ins>
    </w:p>
    <w:p w14:paraId="3490D3A7" w14:textId="77777777" w:rsidR="00947CEA" w:rsidRPr="00947CEA" w:rsidRDefault="00947CEA">
      <w:pPr>
        <w:pStyle w:val="Bibliography"/>
        <w:rPr>
          <w:ins w:id="1692" w:author="Russell, Seth" w:date="2018-12-20T17:25:00Z"/>
          <w:rFonts w:ascii="Times New Roman" w:hAnsi="Times New Roman" w:cs="Times New Roman"/>
        </w:rPr>
        <w:pPrChange w:id="1693" w:author="Russell, Seth" w:date="2018-12-20T17:25:00Z">
          <w:pPr>
            <w:widowControl w:val="0"/>
            <w:autoSpaceDE w:val="0"/>
            <w:autoSpaceDN w:val="0"/>
            <w:adjustRightInd w:val="0"/>
          </w:pPr>
        </w:pPrChange>
      </w:pPr>
      <w:ins w:id="1694" w:author="Russell, Seth" w:date="2018-12-20T17:25:00Z">
        <w:r w:rsidRPr="00947CEA">
          <w:rPr>
            <w:rFonts w:ascii="Times New Roman" w:hAnsi="Times New Roman" w:cs="Times New Roman"/>
          </w:rPr>
          <w:t xml:space="preserve">Bengtsson H. 2018. </w:t>
        </w:r>
        <w:r w:rsidRPr="00947CEA">
          <w:rPr>
            <w:rFonts w:ascii="Times New Roman" w:hAnsi="Times New Roman" w:cs="Times New Roman"/>
            <w:i/>
            <w:iCs/>
          </w:rPr>
          <w:t>future: Unified Parallel and Distributed Processing in R for Everyone</w:t>
        </w:r>
        <w:r w:rsidRPr="00947CEA">
          <w:rPr>
            <w:rFonts w:ascii="Times New Roman" w:hAnsi="Times New Roman" w:cs="Times New Roman"/>
          </w:rPr>
          <w:t>.</w:t>
        </w:r>
      </w:ins>
    </w:p>
    <w:p w14:paraId="33148ACE" w14:textId="77777777" w:rsidR="00947CEA" w:rsidRPr="00947CEA" w:rsidRDefault="00947CEA">
      <w:pPr>
        <w:pStyle w:val="Bibliography"/>
        <w:rPr>
          <w:ins w:id="1695" w:author="Russell, Seth" w:date="2018-12-20T17:25:00Z"/>
          <w:rFonts w:ascii="Times New Roman" w:hAnsi="Times New Roman" w:cs="Times New Roman"/>
        </w:rPr>
        <w:pPrChange w:id="1696" w:author="Russell, Seth" w:date="2018-12-20T17:25:00Z">
          <w:pPr>
            <w:widowControl w:val="0"/>
            <w:autoSpaceDE w:val="0"/>
            <w:autoSpaceDN w:val="0"/>
            <w:adjustRightInd w:val="0"/>
          </w:pPr>
        </w:pPrChange>
      </w:pPr>
      <w:ins w:id="1697" w:author="Russell, Seth" w:date="2018-12-20T17:25:00Z">
        <w:r w:rsidRPr="00947CEA">
          <w:rPr>
            <w:rFonts w:ascii="Times New Roman" w:hAnsi="Times New Roman" w:cs="Times New Roman"/>
          </w:rPr>
          <w:t xml:space="preserve">Bengtsson H, R Core Team. 2018. </w:t>
        </w:r>
        <w:r w:rsidRPr="00947CEA">
          <w:rPr>
            <w:rFonts w:ascii="Times New Roman" w:hAnsi="Times New Roman" w:cs="Times New Roman"/>
            <w:i/>
            <w:iCs/>
          </w:rPr>
          <w:t>future.apply: Apply Function to Elements in Parallel using Futures</w:t>
        </w:r>
        <w:r w:rsidRPr="00947CEA">
          <w:rPr>
            <w:rFonts w:ascii="Times New Roman" w:hAnsi="Times New Roman" w:cs="Times New Roman"/>
          </w:rPr>
          <w:t>.</w:t>
        </w:r>
      </w:ins>
    </w:p>
    <w:p w14:paraId="361DD236" w14:textId="77777777" w:rsidR="00947CEA" w:rsidRPr="00947CEA" w:rsidRDefault="00947CEA">
      <w:pPr>
        <w:pStyle w:val="Bibliography"/>
        <w:rPr>
          <w:ins w:id="1698" w:author="Russell, Seth" w:date="2018-12-20T17:25:00Z"/>
          <w:rFonts w:ascii="Times New Roman" w:hAnsi="Times New Roman" w:cs="Times New Roman"/>
        </w:rPr>
        <w:pPrChange w:id="1699" w:author="Russell, Seth" w:date="2018-12-20T17:25:00Z">
          <w:pPr>
            <w:widowControl w:val="0"/>
            <w:autoSpaceDE w:val="0"/>
            <w:autoSpaceDN w:val="0"/>
            <w:adjustRightInd w:val="0"/>
          </w:pPr>
        </w:pPrChange>
      </w:pPr>
      <w:ins w:id="1700" w:author="Russell, Seth" w:date="2018-12-20T17:25:00Z">
        <w:r w:rsidRPr="00947CEA">
          <w:rPr>
            <w:rFonts w:ascii="Times New Roman" w:hAnsi="Times New Roman" w:cs="Times New Roman"/>
          </w:rPr>
          <w:t xml:space="preserve">Bird J. 2013.Applying the 80:20 Rule in Software Development - DZone Agile.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dzone.com/articles/applying-8020-rule-software</w:t>
        </w:r>
      </w:ins>
    </w:p>
    <w:p w14:paraId="31161F22" w14:textId="77777777" w:rsidR="00947CEA" w:rsidRPr="00947CEA" w:rsidRDefault="00947CEA">
      <w:pPr>
        <w:pStyle w:val="Bibliography"/>
        <w:rPr>
          <w:ins w:id="1701" w:author="Russell, Seth" w:date="2018-12-20T17:25:00Z"/>
          <w:rFonts w:ascii="Times New Roman" w:hAnsi="Times New Roman" w:cs="Times New Roman"/>
        </w:rPr>
        <w:pPrChange w:id="1702" w:author="Russell, Seth" w:date="2018-12-20T17:25:00Z">
          <w:pPr>
            <w:widowControl w:val="0"/>
            <w:autoSpaceDE w:val="0"/>
            <w:autoSpaceDN w:val="0"/>
            <w:adjustRightInd w:val="0"/>
          </w:pPr>
        </w:pPrChange>
      </w:pPr>
      <w:ins w:id="1703" w:author="Russell, Seth" w:date="2018-12-20T17:25:00Z">
        <w:r w:rsidRPr="00947CEA">
          <w:rPr>
            <w:rFonts w:ascii="Times New Roman" w:hAnsi="Times New Roman" w:cs="Times New Roman"/>
          </w:rPr>
          <w:t xml:space="preserve">Bischl B, Lang M. 2015. </w:t>
        </w:r>
        <w:r w:rsidRPr="00947CEA">
          <w:rPr>
            <w:rFonts w:ascii="Times New Roman" w:hAnsi="Times New Roman" w:cs="Times New Roman"/>
            <w:i/>
            <w:iCs/>
          </w:rPr>
          <w:t>parallelMap: Unified Interface to Parallelization Back-Ends</w:t>
        </w:r>
        <w:r w:rsidRPr="00947CEA">
          <w:rPr>
            <w:rFonts w:ascii="Times New Roman" w:hAnsi="Times New Roman" w:cs="Times New Roman"/>
          </w:rPr>
          <w:t>.</w:t>
        </w:r>
      </w:ins>
    </w:p>
    <w:p w14:paraId="38B53A10" w14:textId="77777777" w:rsidR="00947CEA" w:rsidRPr="00947CEA" w:rsidRDefault="00947CEA">
      <w:pPr>
        <w:pStyle w:val="Bibliography"/>
        <w:rPr>
          <w:ins w:id="1704" w:author="Russell, Seth" w:date="2018-12-20T17:25:00Z"/>
          <w:rFonts w:ascii="Times New Roman" w:hAnsi="Times New Roman" w:cs="Times New Roman"/>
        </w:rPr>
        <w:pPrChange w:id="1705" w:author="Russell, Seth" w:date="2018-12-20T17:25:00Z">
          <w:pPr>
            <w:widowControl w:val="0"/>
            <w:autoSpaceDE w:val="0"/>
            <w:autoSpaceDN w:val="0"/>
            <w:adjustRightInd w:val="0"/>
          </w:pPr>
        </w:pPrChange>
      </w:pPr>
      <w:ins w:id="1706" w:author="Russell, Seth" w:date="2018-12-20T17:25:00Z">
        <w:r w:rsidRPr="00947CEA">
          <w:rPr>
            <w:rFonts w:ascii="Times New Roman" w:hAnsi="Times New Roman" w:cs="Times New Roman"/>
          </w:rPr>
          <w:t xml:space="preserve">Bischl B, Lang M, Mersmann O, Rahnenführer J, Weihs C. 2015. BatchJobs and BatchExperiments: Abstraction Mechanisms for Using R in Batch Environments. </w:t>
        </w:r>
        <w:r w:rsidRPr="00947CEA">
          <w:rPr>
            <w:rFonts w:ascii="Times New Roman" w:hAnsi="Times New Roman" w:cs="Times New Roman"/>
            <w:i/>
            <w:iCs/>
          </w:rPr>
          <w:t>Journal of Statistical Software</w:t>
        </w:r>
        <w:r w:rsidRPr="00947CEA">
          <w:rPr>
            <w:rFonts w:ascii="Times New Roman" w:hAnsi="Times New Roman" w:cs="Times New Roman"/>
          </w:rPr>
          <w:t xml:space="preserve"> 64:1–25.</w:t>
        </w:r>
      </w:ins>
    </w:p>
    <w:p w14:paraId="1B814212" w14:textId="77777777" w:rsidR="00947CEA" w:rsidRPr="00947CEA" w:rsidRDefault="00947CEA">
      <w:pPr>
        <w:pStyle w:val="Bibliography"/>
        <w:rPr>
          <w:ins w:id="1707" w:author="Russell, Seth" w:date="2018-12-20T17:25:00Z"/>
          <w:rFonts w:ascii="Times New Roman" w:hAnsi="Times New Roman" w:cs="Times New Roman"/>
        </w:rPr>
        <w:pPrChange w:id="1708" w:author="Russell, Seth" w:date="2018-12-20T17:25:00Z">
          <w:pPr>
            <w:widowControl w:val="0"/>
            <w:autoSpaceDE w:val="0"/>
            <w:autoSpaceDN w:val="0"/>
            <w:adjustRightInd w:val="0"/>
          </w:pPr>
        </w:pPrChange>
      </w:pPr>
      <w:ins w:id="1709" w:author="Russell, Seth" w:date="2018-12-20T17:25:00Z">
        <w:r w:rsidRPr="00947CEA">
          <w:rPr>
            <w:rFonts w:ascii="Times New Roman" w:hAnsi="Times New Roman" w:cs="Times New Roman"/>
          </w:rPr>
          <w:t xml:space="preserve">Burger M, Juenemann K, Koenig T. 2015. </w:t>
        </w:r>
        <w:r w:rsidRPr="00947CEA">
          <w:rPr>
            <w:rFonts w:ascii="Times New Roman" w:hAnsi="Times New Roman" w:cs="Times New Roman"/>
            <w:i/>
            <w:iCs/>
          </w:rPr>
          <w:t>RUnit: R Unit Test Framework</w:t>
        </w:r>
        <w:r w:rsidRPr="00947CEA">
          <w:rPr>
            <w:rFonts w:ascii="Times New Roman" w:hAnsi="Times New Roman" w:cs="Times New Roman"/>
          </w:rPr>
          <w:t>.</w:t>
        </w:r>
      </w:ins>
    </w:p>
    <w:p w14:paraId="48D0603D" w14:textId="77777777" w:rsidR="00947CEA" w:rsidRPr="00947CEA" w:rsidRDefault="00947CEA">
      <w:pPr>
        <w:pStyle w:val="Bibliography"/>
        <w:rPr>
          <w:ins w:id="1710" w:author="Russell, Seth" w:date="2018-12-20T17:25:00Z"/>
          <w:rFonts w:ascii="Times New Roman" w:hAnsi="Times New Roman" w:cs="Times New Roman"/>
        </w:rPr>
        <w:pPrChange w:id="1711" w:author="Russell, Seth" w:date="2018-12-20T17:25:00Z">
          <w:pPr>
            <w:widowControl w:val="0"/>
            <w:autoSpaceDE w:val="0"/>
            <w:autoSpaceDN w:val="0"/>
            <w:adjustRightInd w:val="0"/>
          </w:pPr>
        </w:pPrChange>
      </w:pPr>
      <w:ins w:id="1712" w:author="Russell, Seth" w:date="2018-12-20T17:25:00Z">
        <w:r w:rsidRPr="00947CEA">
          <w:rPr>
            <w:rFonts w:ascii="Times New Roman" w:hAnsi="Times New Roman" w:cs="Times New Roman"/>
          </w:rPr>
          <w:t xml:space="preserve">Burns P. 2012. </w:t>
        </w:r>
        <w:r w:rsidRPr="00947CEA">
          <w:rPr>
            <w:rFonts w:ascii="Times New Roman" w:hAnsi="Times New Roman" w:cs="Times New Roman"/>
            <w:i/>
            <w:iCs/>
          </w:rPr>
          <w:t>The R Inferno</w:t>
        </w:r>
        <w:r w:rsidRPr="00947CEA">
          <w:rPr>
            <w:rFonts w:ascii="Times New Roman" w:hAnsi="Times New Roman" w:cs="Times New Roman"/>
          </w:rPr>
          <w:t>. lulu.com.</w:t>
        </w:r>
      </w:ins>
    </w:p>
    <w:p w14:paraId="7D08EABC" w14:textId="77777777" w:rsidR="00947CEA" w:rsidRPr="00947CEA" w:rsidRDefault="00947CEA">
      <w:pPr>
        <w:pStyle w:val="Bibliography"/>
        <w:rPr>
          <w:ins w:id="1713" w:author="Russell, Seth" w:date="2018-12-20T17:25:00Z"/>
          <w:rFonts w:ascii="Times New Roman" w:hAnsi="Times New Roman" w:cs="Times New Roman"/>
        </w:rPr>
        <w:pPrChange w:id="1714" w:author="Russell, Seth" w:date="2018-12-20T17:25:00Z">
          <w:pPr>
            <w:widowControl w:val="0"/>
            <w:autoSpaceDE w:val="0"/>
            <w:autoSpaceDN w:val="0"/>
            <w:adjustRightInd w:val="0"/>
          </w:pPr>
        </w:pPrChange>
      </w:pPr>
      <w:ins w:id="1715" w:author="Russell, Seth" w:date="2018-12-20T17:25:00Z">
        <w:r w:rsidRPr="00947CEA">
          <w:rPr>
            <w:rFonts w:ascii="Times New Roman" w:hAnsi="Times New Roman" w:cs="Times New Roman"/>
          </w:rPr>
          <w:t xml:space="preserve">Calaway R, Analytics R, Weston S. 2017. </w:t>
        </w:r>
        <w:r w:rsidRPr="00947CEA">
          <w:rPr>
            <w:rFonts w:ascii="Times New Roman" w:hAnsi="Times New Roman" w:cs="Times New Roman"/>
            <w:i/>
            <w:iCs/>
          </w:rPr>
          <w:t>doMC: Foreach Parallel Adaptor for “parallel.”</w:t>
        </w:r>
      </w:ins>
    </w:p>
    <w:p w14:paraId="5A2221AF" w14:textId="77777777" w:rsidR="00947CEA" w:rsidRPr="00947CEA" w:rsidRDefault="00947CEA">
      <w:pPr>
        <w:pStyle w:val="Bibliography"/>
        <w:rPr>
          <w:ins w:id="1716" w:author="Russell, Seth" w:date="2018-12-20T17:25:00Z"/>
          <w:rFonts w:ascii="Times New Roman" w:hAnsi="Times New Roman" w:cs="Times New Roman"/>
        </w:rPr>
        <w:pPrChange w:id="1717" w:author="Russell, Seth" w:date="2018-12-20T17:25:00Z">
          <w:pPr>
            <w:widowControl w:val="0"/>
            <w:autoSpaceDE w:val="0"/>
            <w:autoSpaceDN w:val="0"/>
            <w:adjustRightInd w:val="0"/>
          </w:pPr>
        </w:pPrChange>
      </w:pPr>
      <w:ins w:id="1718" w:author="Russell, Seth" w:date="2018-12-20T17:25:00Z">
        <w:r w:rsidRPr="00947CEA">
          <w:rPr>
            <w:rFonts w:ascii="Times New Roman" w:hAnsi="Times New Roman" w:cs="Times New Roman"/>
          </w:rPr>
          <w:lastRenderedPageBreak/>
          <w:t xml:space="preserve">Calaway R, Corporation M, Weston S. 2017. </w:t>
        </w:r>
        <w:r w:rsidRPr="00947CEA">
          <w:rPr>
            <w:rFonts w:ascii="Times New Roman" w:hAnsi="Times New Roman" w:cs="Times New Roman"/>
            <w:i/>
            <w:iCs/>
          </w:rPr>
          <w:t>doSNOW: Foreach Parallel Adaptor for the “snow” Package</w:t>
        </w:r>
        <w:r w:rsidRPr="00947CEA">
          <w:rPr>
            <w:rFonts w:ascii="Times New Roman" w:hAnsi="Times New Roman" w:cs="Times New Roman"/>
          </w:rPr>
          <w:t>.</w:t>
        </w:r>
      </w:ins>
    </w:p>
    <w:p w14:paraId="6A732C49" w14:textId="77777777" w:rsidR="00947CEA" w:rsidRPr="00947CEA" w:rsidRDefault="00947CEA">
      <w:pPr>
        <w:pStyle w:val="Bibliography"/>
        <w:rPr>
          <w:ins w:id="1719" w:author="Russell, Seth" w:date="2018-12-20T17:25:00Z"/>
          <w:rFonts w:ascii="Times New Roman" w:hAnsi="Times New Roman" w:cs="Times New Roman"/>
        </w:rPr>
        <w:pPrChange w:id="1720" w:author="Russell, Seth" w:date="2018-12-20T17:25:00Z">
          <w:pPr>
            <w:widowControl w:val="0"/>
            <w:autoSpaceDE w:val="0"/>
            <w:autoSpaceDN w:val="0"/>
            <w:adjustRightInd w:val="0"/>
          </w:pPr>
        </w:pPrChange>
      </w:pPr>
      <w:ins w:id="1721" w:author="Russell, Seth" w:date="2018-12-20T17:25:00Z">
        <w:r w:rsidRPr="00947CEA">
          <w:rPr>
            <w:rFonts w:ascii="Times New Roman" w:hAnsi="Times New Roman" w:cs="Times New Roman"/>
          </w:rPr>
          <w:t xml:space="preserve">Calaway R, Corporation M, Weston S, Tenenbaum D. 2018. </w:t>
        </w:r>
        <w:r w:rsidRPr="00947CEA">
          <w:rPr>
            <w:rFonts w:ascii="Times New Roman" w:hAnsi="Times New Roman" w:cs="Times New Roman"/>
            <w:i/>
            <w:iCs/>
          </w:rPr>
          <w:t>doParallel: Foreach Parallel Adaptor for the “parallel” Package</w:t>
        </w:r>
        <w:r w:rsidRPr="00947CEA">
          <w:rPr>
            <w:rFonts w:ascii="Times New Roman" w:hAnsi="Times New Roman" w:cs="Times New Roman"/>
          </w:rPr>
          <w:t>.</w:t>
        </w:r>
      </w:ins>
    </w:p>
    <w:p w14:paraId="5F76D412" w14:textId="77777777" w:rsidR="00947CEA" w:rsidRPr="00947CEA" w:rsidRDefault="00947CEA">
      <w:pPr>
        <w:pStyle w:val="Bibliography"/>
        <w:rPr>
          <w:ins w:id="1722" w:author="Russell, Seth" w:date="2018-12-20T17:25:00Z"/>
          <w:rFonts w:ascii="Times New Roman" w:hAnsi="Times New Roman" w:cs="Times New Roman"/>
        </w:rPr>
        <w:pPrChange w:id="1723" w:author="Russell, Seth" w:date="2018-12-20T17:25:00Z">
          <w:pPr>
            <w:widowControl w:val="0"/>
            <w:autoSpaceDE w:val="0"/>
            <w:autoSpaceDN w:val="0"/>
            <w:adjustRightInd w:val="0"/>
          </w:pPr>
        </w:pPrChange>
      </w:pPr>
      <w:ins w:id="1724" w:author="Russell, Seth" w:date="2018-12-20T17:25:00Z">
        <w:r w:rsidRPr="00947CEA">
          <w:rPr>
            <w:rFonts w:ascii="Times New Roman" w:hAnsi="Times New Roman" w:cs="Times New Roman"/>
          </w:rPr>
          <w:t xml:space="preserve">Calaway R, Microsoft, Weston S. 2017. </w:t>
        </w:r>
        <w:r w:rsidRPr="00947CEA">
          <w:rPr>
            <w:rFonts w:ascii="Times New Roman" w:hAnsi="Times New Roman" w:cs="Times New Roman"/>
            <w:i/>
            <w:iCs/>
          </w:rPr>
          <w:t>foreach: Provides Foreach Looping Construct for R</w:t>
        </w:r>
        <w:r w:rsidRPr="00947CEA">
          <w:rPr>
            <w:rFonts w:ascii="Times New Roman" w:hAnsi="Times New Roman" w:cs="Times New Roman"/>
          </w:rPr>
          <w:t>.</w:t>
        </w:r>
      </w:ins>
    </w:p>
    <w:p w14:paraId="6CB2916D" w14:textId="77777777" w:rsidR="00947CEA" w:rsidRPr="00947CEA" w:rsidRDefault="00947CEA">
      <w:pPr>
        <w:pStyle w:val="Bibliography"/>
        <w:rPr>
          <w:ins w:id="1725" w:author="Russell, Seth" w:date="2018-12-20T17:25:00Z"/>
          <w:rFonts w:ascii="Times New Roman" w:hAnsi="Times New Roman" w:cs="Times New Roman"/>
        </w:rPr>
        <w:pPrChange w:id="1726" w:author="Russell, Seth" w:date="2018-12-20T17:25:00Z">
          <w:pPr>
            <w:widowControl w:val="0"/>
            <w:autoSpaceDE w:val="0"/>
            <w:autoSpaceDN w:val="0"/>
            <w:adjustRightInd w:val="0"/>
          </w:pPr>
        </w:pPrChange>
      </w:pPr>
      <w:ins w:id="1727" w:author="Russell, Seth" w:date="2018-12-20T17:25:00Z">
        <w:r w:rsidRPr="00947CEA">
          <w:rPr>
            <w:rFonts w:ascii="Times New Roman" w:hAnsi="Times New Roman" w:cs="Times New Roman"/>
          </w:rPr>
          <w:t xml:space="preserve">Carr J. 2015.TDD Anti-Pattern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eb.archive.org/web/20150726134212/http://blog.james-carr.org:80/2006/11/03/tdd-anti-patterns/</w:t>
        </w:r>
      </w:ins>
    </w:p>
    <w:p w14:paraId="1981E91A" w14:textId="77777777" w:rsidR="00947CEA" w:rsidRPr="00947CEA" w:rsidRDefault="00947CEA">
      <w:pPr>
        <w:pStyle w:val="Bibliography"/>
        <w:rPr>
          <w:ins w:id="1728" w:author="Russell, Seth" w:date="2018-12-20T17:25:00Z"/>
          <w:rFonts w:ascii="Times New Roman" w:hAnsi="Times New Roman" w:cs="Times New Roman"/>
        </w:rPr>
        <w:pPrChange w:id="1729" w:author="Russell, Seth" w:date="2018-12-20T17:25:00Z">
          <w:pPr>
            <w:widowControl w:val="0"/>
            <w:autoSpaceDE w:val="0"/>
            <w:autoSpaceDN w:val="0"/>
            <w:adjustRightInd w:val="0"/>
          </w:pPr>
        </w:pPrChange>
      </w:pPr>
      <w:ins w:id="1730" w:author="Russell, Seth" w:date="2018-12-20T17:25:00Z">
        <w:r w:rsidRPr="00947CEA">
          <w:rPr>
            <w:rFonts w:ascii="Times New Roman" w:hAnsi="Times New Roman" w:cs="Times New Roman"/>
          </w:rPr>
          <w:t xml:space="preserve">Chang W, Luraschi J. 2018. </w:t>
        </w:r>
        <w:r w:rsidRPr="00947CEA">
          <w:rPr>
            <w:rFonts w:ascii="Times New Roman" w:hAnsi="Times New Roman" w:cs="Times New Roman"/>
            <w:i/>
            <w:iCs/>
          </w:rPr>
          <w:t>profvis: Interactive Visualizations for Profiling R Code</w:t>
        </w:r>
        <w:r w:rsidRPr="00947CEA">
          <w:rPr>
            <w:rFonts w:ascii="Times New Roman" w:hAnsi="Times New Roman" w:cs="Times New Roman"/>
          </w:rPr>
          <w:t>.</w:t>
        </w:r>
      </w:ins>
    </w:p>
    <w:p w14:paraId="27D85081" w14:textId="77777777" w:rsidR="00947CEA" w:rsidRPr="00947CEA" w:rsidRDefault="00947CEA">
      <w:pPr>
        <w:pStyle w:val="Bibliography"/>
        <w:rPr>
          <w:ins w:id="1731" w:author="Russell, Seth" w:date="2018-12-20T17:25:00Z"/>
          <w:rFonts w:ascii="Times New Roman" w:hAnsi="Times New Roman" w:cs="Times New Roman"/>
        </w:rPr>
        <w:pPrChange w:id="1732" w:author="Russell, Seth" w:date="2018-12-20T17:25:00Z">
          <w:pPr>
            <w:widowControl w:val="0"/>
            <w:autoSpaceDE w:val="0"/>
            <w:autoSpaceDN w:val="0"/>
            <w:adjustRightInd w:val="0"/>
          </w:pPr>
        </w:pPrChange>
      </w:pPr>
      <w:ins w:id="1733" w:author="Russell, Seth" w:date="2018-12-20T17:25:00Z">
        <w:r w:rsidRPr="00947CEA">
          <w:rPr>
            <w:rFonts w:ascii="Times New Roman" w:hAnsi="Times New Roman" w:cs="Times New Roman"/>
          </w:rPr>
          <w:t xml:space="preserve">Dehaghani SMH, Hajrahimi N. 2013. Which Factors Affect Software Projects Maintenance Cost More? </w:t>
        </w:r>
        <w:r w:rsidRPr="00947CEA">
          <w:rPr>
            <w:rFonts w:ascii="Times New Roman" w:hAnsi="Times New Roman" w:cs="Times New Roman"/>
            <w:i/>
            <w:iCs/>
          </w:rPr>
          <w:t>Acta Informatica Medica</w:t>
        </w:r>
        <w:r w:rsidRPr="00947CEA">
          <w:rPr>
            <w:rFonts w:ascii="Times New Roman" w:hAnsi="Times New Roman" w:cs="Times New Roman"/>
          </w:rPr>
          <w:t xml:space="preserve"> 21:63–66. DOI: 10.5455/AIM.2012.21.63-66.</w:t>
        </w:r>
      </w:ins>
    </w:p>
    <w:p w14:paraId="30953856" w14:textId="77777777" w:rsidR="00947CEA" w:rsidRPr="00947CEA" w:rsidRDefault="00947CEA">
      <w:pPr>
        <w:pStyle w:val="Bibliography"/>
        <w:rPr>
          <w:ins w:id="1734" w:author="Russell, Seth" w:date="2018-12-20T17:25:00Z"/>
          <w:rFonts w:ascii="Times New Roman" w:hAnsi="Times New Roman" w:cs="Times New Roman"/>
        </w:rPr>
        <w:pPrChange w:id="1735" w:author="Russell, Seth" w:date="2018-12-20T17:25:00Z">
          <w:pPr>
            <w:widowControl w:val="0"/>
            <w:autoSpaceDE w:val="0"/>
            <w:autoSpaceDN w:val="0"/>
            <w:adjustRightInd w:val="0"/>
          </w:pPr>
        </w:pPrChange>
      </w:pPr>
      <w:ins w:id="1736" w:author="Russell, Seth" w:date="2018-12-20T17:25:00Z">
        <w:r w:rsidRPr="00947CEA">
          <w:rPr>
            <w:rFonts w:ascii="Times New Roman" w:hAnsi="Times New Roman" w:cs="Times New Roman"/>
          </w:rPr>
          <w:t xml:space="preserve">DeWitt P, Bennett T, Feinstein J, Russell S. 2017. </w:t>
        </w:r>
        <w:r w:rsidRPr="00947CEA">
          <w:rPr>
            <w:rFonts w:ascii="Times New Roman" w:hAnsi="Times New Roman" w:cs="Times New Roman"/>
            <w:i/>
            <w:iCs/>
          </w:rPr>
          <w:t>pccc: Pediatric Complex Chronic Conditions</w:t>
        </w:r>
        <w:r w:rsidRPr="00947CEA">
          <w:rPr>
            <w:rFonts w:ascii="Times New Roman" w:hAnsi="Times New Roman" w:cs="Times New Roman"/>
          </w:rPr>
          <w:t>.</w:t>
        </w:r>
      </w:ins>
    </w:p>
    <w:p w14:paraId="679EFC0E" w14:textId="77777777" w:rsidR="00947CEA" w:rsidRPr="00947CEA" w:rsidRDefault="00947CEA">
      <w:pPr>
        <w:pStyle w:val="Bibliography"/>
        <w:rPr>
          <w:ins w:id="1737" w:author="Russell, Seth" w:date="2018-12-20T17:25:00Z"/>
          <w:rFonts w:ascii="Times New Roman" w:hAnsi="Times New Roman" w:cs="Times New Roman"/>
        </w:rPr>
        <w:pPrChange w:id="1738" w:author="Russell, Seth" w:date="2018-12-20T17:25:00Z">
          <w:pPr>
            <w:widowControl w:val="0"/>
            <w:autoSpaceDE w:val="0"/>
            <w:autoSpaceDN w:val="0"/>
            <w:adjustRightInd w:val="0"/>
          </w:pPr>
        </w:pPrChange>
      </w:pPr>
      <w:ins w:id="1739" w:author="Russell, Seth" w:date="2018-12-20T17:25:00Z">
        <w:r w:rsidRPr="00947CEA">
          <w:rPr>
            <w:rFonts w:ascii="Times New Roman" w:hAnsi="Times New Roman" w:cs="Times New Roman"/>
          </w:rPr>
          <w:t xml:space="preserve">Dragulescu AA, Arendt C. 2018. </w:t>
        </w:r>
        <w:r w:rsidRPr="00947CEA">
          <w:rPr>
            <w:rFonts w:ascii="Times New Roman" w:hAnsi="Times New Roman" w:cs="Times New Roman"/>
            <w:i/>
            <w:iCs/>
          </w:rPr>
          <w:t>xlsx: Read, Write, Format Excel 2007 and Excel 97/2000/XP/2003 Files</w:t>
        </w:r>
        <w:r w:rsidRPr="00947CEA">
          <w:rPr>
            <w:rFonts w:ascii="Times New Roman" w:hAnsi="Times New Roman" w:cs="Times New Roman"/>
          </w:rPr>
          <w:t>.</w:t>
        </w:r>
      </w:ins>
    </w:p>
    <w:p w14:paraId="5938837F" w14:textId="77777777" w:rsidR="00947CEA" w:rsidRPr="00947CEA" w:rsidRDefault="00947CEA">
      <w:pPr>
        <w:pStyle w:val="Bibliography"/>
        <w:rPr>
          <w:ins w:id="1740" w:author="Russell, Seth" w:date="2018-12-20T17:25:00Z"/>
          <w:rFonts w:ascii="Times New Roman" w:hAnsi="Times New Roman" w:cs="Times New Roman"/>
        </w:rPr>
        <w:pPrChange w:id="1741" w:author="Russell, Seth" w:date="2018-12-20T17:25:00Z">
          <w:pPr>
            <w:widowControl w:val="0"/>
            <w:autoSpaceDE w:val="0"/>
            <w:autoSpaceDN w:val="0"/>
            <w:adjustRightInd w:val="0"/>
          </w:pPr>
        </w:pPrChange>
      </w:pPr>
      <w:ins w:id="1742" w:author="Russell, Seth" w:date="2018-12-20T17:25:00Z">
        <w:r w:rsidRPr="00947CEA">
          <w:rPr>
            <w:rFonts w:ascii="Times New Roman" w:hAnsi="Times New Roman" w:cs="Times New Roman"/>
          </w:rPr>
          <w:t xml:space="preserve">Eckert A. 2018. </w:t>
        </w:r>
        <w:r w:rsidRPr="00947CEA">
          <w:rPr>
            <w:rFonts w:ascii="Times New Roman" w:hAnsi="Times New Roman" w:cs="Times New Roman"/>
            <w:i/>
            <w:iCs/>
          </w:rPr>
          <w:t>parallelDist: Parallel Distance Matrix Computation using Multiple Threads</w:t>
        </w:r>
        <w:r w:rsidRPr="00947CEA">
          <w:rPr>
            <w:rFonts w:ascii="Times New Roman" w:hAnsi="Times New Roman" w:cs="Times New Roman"/>
          </w:rPr>
          <w:t>.</w:t>
        </w:r>
      </w:ins>
    </w:p>
    <w:p w14:paraId="681973E1" w14:textId="77777777" w:rsidR="00947CEA" w:rsidRPr="00947CEA" w:rsidRDefault="00947CEA">
      <w:pPr>
        <w:pStyle w:val="Bibliography"/>
        <w:rPr>
          <w:ins w:id="1743" w:author="Russell, Seth" w:date="2018-12-20T17:25:00Z"/>
          <w:rFonts w:ascii="Times New Roman" w:hAnsi="Times New Roman" w:cs="Times New Roman"/>
        </w:rPr>
        <w:pPrChange w:id="1744" w:author="Russell, Seth" w:date="2018-12-20T17:25:00Z">
          <w:pPr>
            <w:widowControl w:val="0"/>
            <w:autoSpaceDE w:val="0"/>
            <w:autoSpaceDN w:val="0"/>
            <w:adjustRightInd w:val="0"/>
          </w:pPr>
        </w:pPrChange>
      </w:pPr>
      <w:ins w:id="1745" w:author="Russell, Seth" w:date="2018-12-20T17:25:00Z">
        <w:r w:rsidRPr="00947CEA">
          <w:rPr>
            <w:rFonts w:ascii="Times New Roman" w:hAnsi="Times New Roman" w:cs="Times New Roman"/>
          </w:rPr>
          <w:t xml:space="preserve">Eddelbuettel D, Balamuta JJ. 2017. </w:t>
        </w:r>
        <w:r w:rsidRPr="00947CEA">
          <w:rPr>
            <w:rFonts w:ascii="Times New Roman" w:hAnsi="Times New Roman" w:cs="Times New Roman"/>
            <w:i/>
            <w:iCs/>
          </w:rPr>
          <w:t>Extending R with C++: A Brief Introduction to Rcpp</w:t>
        </w:r>
        <w:r w:rsidRPr="00947CEA">
          <w:rPr>
            <w:rFonts w:ascii="Times New Roman" w:hAnsi="Times New Roman" w:cs="Times New Roman"/>
          </w:rPr>
          <w:t>. PeerJ Inc. DOI: 10.7287/peerj.preprints.3188v1.</w:t>
        </w:r>
      </w:ins>
    </w:p>
    <w:p w14:paraId="337F694A" w14:textId="77777777" w:rsidR="00947CEA" w:rsidRPr="00947CEA" w:rsidRDefault="00947CEA">
      <w:pPr>
        <w:pStyle w:val="Bibliography"/>
        <w:rPr>
          <w:ins w:id="1746" w:author="Russell, Seth" w:date="2018-12-20T17:25:00Z"/>
          <w:rFonts w:ascii="Times New Roman" w:hAnsi="Times New Roman" w:cs="Times New Roman"/>
        </w:rPr>
        <w:pPrChange w:id="1747" w:author="Russell, Seth" w:date="2018-12-20T17:25:00Z">
          <w:pPr>
            <w:widowControl w:val="0"/>
            <w:autoSpaceDE w:val="0"/>
            <w:autoSpaceDN w:val="0"/>
            <w:adjustRightInd w:val="0"/>
          </w:pPr>
        </w:pPrChange>
      </w:pPr>
      <w:ins w:id="1748" w:author="Russell, Seth" w:date="2018-12-20T17:25:00Z">
        <w:r w:rsidRPr="00947CEA">
          <w:rPr>
            <w:rFonts w:ascii="Times New Roman" w:hAnsi="Times New Roman" w:cs="Times New Roman"/>
          </w:rPr>
          <w:t xml:space="preserve">Feinerer I, Theussl S, Buchta C. 2015. </w:t>
        </w:r>
        <w:r w:rsidRPr="00947CEA">
          <w:rPr>
            <w:rFonts w:ascii="Times New Roman" w:hAnsi="Times New Roman" w:cs="Times New Roman"/>
            <w:i/>
            <w:iCs/>
          </w:rPr>
          <w:t>DSL: Distributed Storage and List</w:t>
        </w:r>
        <w:r w:rsidRPr="00947CEA">
          <w:rPr>
            <w:rFonts w:ascii="Times New Roman" w:hAnsi="Times New Roman" w:cs="Times New Roman"/>
          </w:rPr>
          <w:t>.</w:t>
        </w:r>
      </w:ins>
    </w:p>
    <w:p w14:paraId="39F6FA99" w14:textId="77777777" w:rsidR="00947CEA" w:rsidRPr="00947CEA" w:rsidRDefault="00947CEA">
      <w:pPr>
        <w:pStyle w:val="Bibliography"/>
        <w:rPr>
          <w:ins w:id="1749" w:author="Russell, Seth" w:date="2018-12-20T17:25:00Z"/>
          <w:rFonts w:ascii="Times New Roman" w:hAnsi="Times New Roman" w:cs="Times New Roman"/>
        </w:rPr>
        <w:pPrChange w:id="1750" w:author="Russell, Seth" w:date="2018-12-20T17:25:00Z">
          <w:pPr>
            <w:widowControl w:val="0"/>
            <w:autoSpaceDE w:val="0"/>
            <w:autoSpaceDN w:val="0"/>
            <w:adjustRightInd w:val="0"/>
          </w:pPr>
        </w:pPrChange>
      </w:pPr>
      <w:ins w:id="1751" w:author="Russell, Seth" w:date="2018-12-20T17:25:00Z">
        <w:r w:rsidRPr="00947CEA">
          <w:rPr>
            <w:rFonts w:ascii="Times New Roman" w:hAnsi="Times New Roman" w:cs="Times New Roman"/>
          </w:rPr>
          <w:t xml:space="preserve">Feinstein JA, Russell S, DeWitt PE, Feudtner C, Dai D, Bennett TD. 2018. R Package for Pediatric Complex Chronic Condition Classification. </w:t>
        </w:r>
        <w:r w:rsidRPr="00947CEA">
          <w:rPr>
            <w:rFonts w:ascii="Times New Roman" w:hAnsi="Times New Roman" w:cs="Times New Roman"/>
            <w:i/>
            <w:iCs/>
          </w:rPr>
          <w:t>JAMA Pediatrics</w:t>
        </w:r>
        <w:r w:rsidRPr="00947CEA">
          <w:rPr>
            <w:rFonts w:ascii="Times New Roman" w:hAnsi="Times New Roman" w:cs="Times New Roman"/>
          </w:rPr>
          <w:t>. DOI: 10.1001/jamapediatrics.2018.0256.</w:t>
        </w:r>
      </w:ins>
    </w:p>
    <w:p w14:paraId="52F89AB2" w14:textId="77777777" w:rsidR="00947CEA" w:rsidRPr="00947CEA" w:rsidRDefault="00947CEA">
      <w:pPr>
        <w:pStyle w:val="Bibliography"/>
        <w:rPr>
          <w:ins w:id="1752" w:author="Russell, Seth" w:date="2018-12-20T17:25:00Z"/>
          <w:rFonts w:ascii="Times New Roman" w:hAnsi="Times New Roman" w:cs="Times New Roman"/>
        </w:rPr>
        <w:pPrChange w:id="1753" w:author="Russell, Seth" w:date="2018-12-20T17:25:00Z">
          <w:pPr>
            <w:widowControl w:val="0"/>
            <w:autoSpaceDE w:val="0"/>
            <w:autoSpaceDN w:val="0"/>
            <w:adjustRightInd w:val="0"/>
          </w:pPr>
        </w:pPrChange>
      </w:pPr>
      <w:ins w:id="1754" w:author="Russell, Seth" w:date="2018-12-20T17:25:00Z">
        <w:r w:rsidRPr="00947CEA">
          <w:rPr>
            <w:rFonts w:ascii="Times New Roman" w:hAnsi="Times New Roman" w:cs="Times New Roman"/>
          </w:rPr>
          <w:t xml:space="preserve">Feudtner C, Christakis DA, Connell FA. 2000. Pediatric Deaths Attributable to Complex Chronic Conditions: A Population-Based Study of Washington State, 1980–1997. </w:t>
        </w:r>
        <w:r w:rsidRPr="00947CEA">
          <w:rPr>
            <w:rFonts w:ascii="Times New Roman" w:hAnsi="Times New Roman" w:cs="Times New Roman"/>
            <w:i/>
            <w:iCs/>
          </w:rPr>
          <w:t>Pediatrics</w:t>
        </w:r>
        <w:r w:rsidRPr="00947CEA">
          <w:rPr>
            <w:rFonts w:ascii="Times New Roman" w:hAnsi="Times New Roman" w:cs="Times New Roman"/>
          </w:rPr>
          <w:t xml:space="preserve"> 106:205–209.</w:t>
        </w:r>
      </w:ins>
    </w:p>
    <w:p w14:paraId="265373B6" w14:textId="77777777" w:rsidR="00947CEA" w:rsidRPr="00947CEA" w:rsidRDefault="00947CEA">
      <w:pPr>
        <w:pStyle w:val="Bibliography"/>
        <w:rPr>
          <w:ins w:id="1755" w:author="Russell, Seth" w:date="2018-12-20T17:25:00Z"/>
          <w:rFonts w:ascii="Times New Roman" w:hAnsi="Times New Roman" w:cs="Times New Roman"/>
        </w:rPr>
        <w:pPrChange w:id="1756" w:author="Russell, Seth" w:date="2018-12-20T17:25:00Z">
          <w:pPr>
            <w:widowControl w:val="0"/>
            <w:autoSpaceDE w:val="0"/>
            <w:autoSpaceDN w:val="0"/>
            <w:adjustRightInd w:val="0"/>
          </w:pPr>
        </w:pPrChange>
      </w:pPr>
      <w:ins w:id="1757" w:author="Russell, Seth" w:date="2018-12-20T17:25:00Z">
        <w:r w:rsidRPr="00947CEA">
          <w:rPr>
            <w:rFonts w:ascii="Times New Roman" w:hAnsi="Times New Roman" w:cs="Times New Roman"/>
          </w:rPr>
          <w:t xml:space="preserve">Feudtner C, Feinstein JA, Zhong W, Hall M, Dai D. 2014. Pediatric complex chronic conditions classification system version 2: updated for ICD-10 and complex medical technology dependence and transplantation. </w:t>
        </w:r>
        <w:r w:rsidRPr="00947CEA">
          <w:rPr>
            <w:rFonts w:ascii="Times New Roman" w:hAnsi="Times New Roman" w:cs="Times New Roman"/>
            <w:i/>
            <w:iCs/>
          </w:rPr>
          <w:t>BMC Pediatrics</w:t>
        </w:r>
        <w:r w:rsidRPr="00947CEA">
          <w:rPr>
            <w:rFonts w:ascii="Times New Roman" w:hAnsi="Times New Roman" w:cs="Times New Roman"/>
          </w:rPr>
          <w:t xml:space="preserve"> 14:199. DOI: 10.1186/1471-2431-14-199.</w:t>
        </w:r>
      </w:ins>
    </w:p>
    <w:p w14:paraId="6A8AC6CF" w14:textId="77777777" w:rsidR="00947CEA" w:rsidRPr="00947CEA" w:rsidRDefault="00947CEA">
      <w:pPr>
        <w:pStyle w:val="Bibliography"/>
        <w:rPr>
          <w:ins w:id="1758" w:author="Russell, Seth" w:date="2018-12-20T17:25:00Z"/>
          <w:rFonts w:ascii="Times New Roman" w:hAnsi="Times New Roman" w:cs="Times New Roman"/>
        </w:rPr>
        <w:pPrChange w:id="1759" w:author="Russell, Seth" w:date="2018-12-20T17:25:00Z">
          <w:pPr>
            <w:widowControl w:val="0"/>
            <w:autoSpaceDE w:val="0"/>
            <w:autoSpaceDN w:val="0"/>
            <w:adjustRightInd w:val="0"/>
          </w:pPr>
        </w:pPrChange>
      </w:pPr>
      <w:ins w:id="1760" w:author="Russell, Seth" w:date="2018-12-20T17:25:00Z">
        <w:r w:rsidRPr="00947CEA">
          <w:rPr>
            <w:rFonts w:ascii="Times New Roman" w:hAnsi="Times New Roman" w:cs="Times New Roman"/>
          </w:rPr>
          <w:t xml:space="preserve">Fucci D, Scanniello G, Romano S, Shepperd M, Sigweni B, Uyaguari F, Turhan B, Juristo N, Oivo M. 2016. An External Replication on the Effects of Test-driven Development Using a Multi-site Blind Analysis Approach. In: </w:t>
        </w:r>
        <w:r w:rsidRPr="00947CEA">
          <w:rPr>
            <w:rFonts w:ascii="Times New Roman" w:hAnsi="Times New Roman" w:cs="Times New Roman"/>
            <w:i/>
            <w:iCs/>
          </w:rPr>
          <w:t xml:space="preserve">Proceedings of the 10th ACM/IEEE </w:t>
        </w:r>
        <w:r w:rsidRPr="00947CEA">
          <w:rPr>
            <w:rFonts w:ascii="Times New Roman" w:hAnsi="Times New Roman" w:cs="Times New Roman"/>
            <w:i/>
            <w:iCs/>
          </w:rPr>
          <w:lastRenderedPageBreak/>
          <w:t>International Symposium on Empirical Software Engineering and Measurement</w:t>
        </w:r>
        <w:r w:rsidRPr="00947CEA">
          <w:rPr>
            <w:rFonts w:ascii="Times New Roman" w:hAnsi="Times New Roman" w:cs="Times New Roman"/>
          </w:rPr>
          <w:t>. ESEM ’16. New York, NY, USA: ACM, 3:1–3:10. DOI: 10.1145/2961111.2962592.</w:t>
        </w:r>
      </w:ins>
    </w:p>
    <w:p w14:paraId="68F9EE28" w14:textId="77777777" w:rsidR="00947CEA" w:rsidRPr="00947CEA" w:rsidRDefault="00947CEA">
      <w:pPr>
        <w:pStyle w:val="Bibliography"/>
        <w:rPr>
          <w:ins w:id="1761" w:author="Russell, Seth" w:date="2018-12-20T17:25:00Z"/>
          <w:rFonts w:ascii="Times New Roman" w:hAnsi="Times New Roman" w:cs="Times New Roman"/>
        </w:rPr>
        <w:pPrChange w:id="1762" w:author="Russell, Seth" w:date="2018-12-20T17:25:00Z">
          <w:pPr>
            <w:widowControl w:val="0"/>
            <w:autoSpaceDE w:val="0"/>
            <w:autoSpaceDN w:val="0"/>
            <w:adjustRightInd w:val="0"/>
          </w:pPr>
        </w:pPrChange>
      </w:pPr>
      <w:ins w:id="1763" w:author="Russell, Seth" w:date="2018-12-20T17:25:00Z">
        <w:r w:rsidRPr="00947CEA">
          <w:rPr>
            <w:rFonts w:ascii="Times New Roman" w:hAnsi="Times New Roman" w:cs="Times New Roman"/>
          </w:rPr>
          <w:t xml:space="preserve">Gaslam B. 2017. </w:t>
        </w:r>
        <w:r w:rsidRPr="00947CEA">
          <w:rPr>
            <w:rFonts w:ascii="Times New Roman" w:hAnsi="Times New Roman" w:cs="Times New Roman"/>
            <w:i/>
            <w:iCs/>
          </w:rPr>
          <w:t>unitizer: Interactive R Unit Tests</w:t>
        </w:r>
        <w:r w:rsidRPr="00947CEA">
          <w:rPr>
            <w:rFonts w:ascii="Times New Roman" w:hAnsi="Times New Roman" w:cs="Times New Roman"/>
          </w:rPr>
          <w:t>.</w:t>
        </w:r>
      </w:ins>
    </w:p>
    <w:p w14:paraId="57325124" w14:textId="77777777" w:rsidR="00947CEA" w:rsidRPr="00947CEA" w:rsidRDefault="00947CEA">
      <w:pPr>
        <w:pStyle w:val="Bibliography"/>
        <w:rPr>
          <w:ins w:id="1764" w:author="Russell, Seth" w:date="2018-12-20T17:25:00Z"/>
          <w:rFonts w:ascii="Times New Roman" w:hAnsi="Times New Roman" w:cs="Times New Roman"/>
        </w:rPr>
        <w:pPrChange w:id="1765" w:author="Russell, Seth" w:date="2018-12-20T17:25:00Z">
          <w:pPr>
            <w:widowControl w:val="0"/>
            <w:autoSpaceDE w:val="0"/>
            <w:autoSpaceDN w:val="0"/>
            <w:adjustRightInd w:val="0"/>
          </w:pPr>
        </w:pPrChange>
      </w:pPr>
      <w:ins w:id="1766" w:author="Russell, Seth" w:date="2018-12-20T17:25:00Z">
        <w:r w:rsidRPr="00947CEA">
          <w:rPr>
            <w:rFonts w:ascii="Times New Roman" w:hAnsi="Times New Roman" w:cs="Times New Roman"/>
          </w:rPr>
          <w:t xml:space="preserve">Gillespie C, Lovelace R. 2017. </w:t>
        </w:r>
        <w:r w:rsidRPr="00947CEA">
          <w:rPr>
            <w:rFonts w:ascii="Times New Roman" w:hAnsi="Times New Roman" w:cs="Times New Roman"/>
            <w:i/>
            <w:iCs/>
          </w:rPr>
          <w:t>Efficient R Programming: A Practical Guide to Smarter Programming</w:t>
        </w:r>
        <w:r w:rsidRPr="00947CEA">
          <w:rPr>
            <w:rFonts w:ascii="Times New Roman" w:hAnsi="Times New Roman" w:cs="Times New Roman"/>
          </w:rPr>
          <w:t>. Sebastopol, CA: O’Reilly Media.</w:t>
        </w:r>
      </w:ins>
    </w:p>
    <w:p w14:paraId="405FBF66" w14:textId="77777777" w:rsidR="00947CEA" w:rsidRPr="00947CEA" w:rsidRDefault="00947CEA">
      <w:pPr>
        <w:pStyle w:val="Bibliography"/>
        <w:rPr>
          <w:ins w:id="1767" w:author="Russell, Seth" w:date="2018-12-20T17:25:00Z"/>
          <w:rFonts w:ascii="Times New Roman" w:hAnsi="Times New Roman" w:cs="Times New Roman"/>
        </w:rPr>
        <w:pPrChange w:id="1768" w:author="Russell, Seth" w:date="2018-12-20T17:25:00Z">
          <w:pPr>
            <w:widowControl w:val="0"/>
            <w:autoSpaceDE w:val="0"/>
            <w:autoSpaceDN w:val="0"/>
            <w:adjustRightInd w:val="0"/>
          </w:pPr>
        </w:pPrChange>
      </w:pPr>
      <w:ins w:id="1769" w:author="Russell, Seth" w:date="2018-12-20T17:25:00Z">
        <w:r w:rsidRPr="00947CEA">
          <w:rPr>
            <w:rFonts w:ascii="Times New Roman" w:hAnsi="Times New Roman" w:cs="Times New Roman"/>
          </w:rPr>
          <w:t xml:space="preserve">Glass RL. 2001. Frequently Forgotten Fundamental Facts About Software Engineering. </w:t>
        </w:r>
        <w:r w:rsidRPr="00947CEA">
          <w:rPr>
            <w:rFonts w:ascii="Times New Roman" w:hAnsi="Times New Roman" w:cs="Times New Roman"/>
            <w:i/>
            <w:iCs/>
          </w:rPr>
          <w:t>IEEE Softw.</w:t>
        </w:r>
        <w:r w:rsidRPr="00947CEA">
          <w:rPr>
            <w:rFonts w:ascii="Times New Roman" w:hAnsi="Times New Roman" w:cs="Times New Roman"/>
          </w:rPr>
          <w:t xml:space="preserve"> 18:112–111. DOI: 10.1109/MS.2001.922739.</w:t>
        </w:r>
      </w:ins>
    </w:p>
    <w:p w14:paraId="343E866B" w14:textId="77777777" w:rsidR="00947CEA" w:rsidRPr="00947CEA" w:rsidRDefault="00947CEA">
      <w:pPr>
        <w:pStyle w:val="Bibliography"/>
        <w:rPr>
          <w:ins w:id="1770" w:author="Russell, Seth" w:date="2018-12-20T17:25:00Z"/>
          <w:rFonts w:ascii="Times New Roman" w:hAnsi="Times New Roman" w:cs="Times New Roman"/>
        </w:rPr>
        <w:pPrChange w:id="1771" w:author="Russell, Seth" w:date="2018-12-20T17:25:00Z">
          <w:pPr>
            <w:widowControl w:val="0"/>
            <w:autoSpaceDE w:val="0"/>
            <w:autoSpaceDN w:val="0"/>
            <w:adjustRightInd w:val="0"/>
          </w:pPr>
        </w:pPrChange>
      </w:pPr>
      <w:ins w:id="1772" w:author="Russell, Seth" w:date="2018-12-20T17:25:00Z">
        <w:r w:rsidRPr="00947CEA">
          <w:rPr>
            <w:rFonts w:ascii="Times New Roman" w:hAnsi="Times New Roman" w:cs="Times New Roman"/>
          </w:rPr>
          <w:t xml:space="preserve">Grosjean P. 2014. </w:t>
        </w:r>
        <w:r w:rsidRPr="00947CEA">
          <w:rPr>
            <w:rFonts w:ascii="Times New Roman" w:hAnsi="Times New Roman" w:cs="Times New Roman"/>
            <w:i/>
            <w:iCs/>
          </w:rPr>
          <w:t>SciViews-R: A GUI API for R</w:t>
        </w:r>
        <w:r w:rsidRPr="00947CEA">
          <w:rPr>
            <w:rFonts w:ascii="Times New Roman" w:hAnsi="Times New Roman" w:cs="Times New Roman"/>
          </w:rPr>
          <w:t>. MONS, Belgium: UMONS.</w:t>
        </w:r>
      </w:ins>
    </w:p>
    <w:p w14:paraId="5DB792F5" w14:textId="77777777" w:rsidR="00947CEA" w:rsidRPr="00947CEA" w:rsidRDefault="00947CEA">
      <w:pPr>
        <w:pStyle w:val="Bibliography"/>
        <w:rPr>
          <w:ins w:id="1773" w:author="Russell, Seth" w:date="2018-12-20T17:25:00Z"/>
          <w:rFonts w:ascii="Times New Roman" w:hAnsi="Times New Roman" w:cs="Times New Roman"/>
        </w:rPr>
        <w:pPrChange w:id="1774" w:author="Russell, Seth" w:date="2018-12-20T17:25:00Z">
          <w:pPr>
            <w:widowControl w:val="0"/>
            <w:autoSpaceDE w:val="0"/>
            <w:autoSpaceDN w:val="0"/>
            <w:adjustRightInd w:val="0"/>
          </w:pPr>
        </w:pPrChange>
      </w:pPr>
      <w:ins w:id="1775" w:author="Russell, Seth" w:date="2018-12-20T17:25:00Z">
        <w:r w:rsidRPr="00947CEA">
          <w:rPr>
            <w:rFonts w:ascii="Times New Roman" w:hAnsi="Times New Roman" w:cs="Times New Roman"/>
          </w:rPr>
          <w:t xml:space="preserve">Hansson DH. 2014.TDD is dead. Long live testing. (DHH).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david.heinemeierhansson.com/2014/tdd-is-dead-long-live-testing.html</w:t>
        </w:r>
      </w:ins>
    </w:p>
    <w:p w14:paraId="668DA3E8" w14:textId="77777777" w:rsidR="00947CEA" w:rsidRPr="00947CEA" w:rsidRDefault="00947CEA">
      <w:pPr>
        <w:pStyle w:val="Bibliography"/>
        <w:rPr>
          <w:ins w:id="1776" w:author="Russell, Seth" w:date="2018-12-20T17:25:00Z"/>
          <w:rFonts w:ascii="Times New Roman" w:hAnsi="Times New Roman" w:cs="Times New Roman"/>
        </w:rPr>
        <w:pPrChange w:id="1777" w:author="Russell, Seth" w:date="2018-12-20T17:25:00Z">
          <w:pPr>
            <w:widowControl w:val="0"/>
            <w:autoSpaceDE w:val="0"/>
            <w:autoSpaceDN w:val="0"/>
            <w:adjustRightInd w:val="0"/>
          </w:pPr>
        </w:pPrChange>
      </w:pPr>
      <w:ins w:id="1778" w:author="Russell, Seth" w:date="2018-12-20T17:25:00Z">
        <w:r w:rsidRPr="00947CEA">
          <w:rPr>
            <w:rFonts w:ascii="Times New Roman" w:hAnsi="Times New Roman" w:cs="Times New Roman"/>
          </w:rPr>
          <w:t xml:space="preserve">Hester J. 2018. </w:t>
        </w:r>
        <w:r w:rsidRPr="00947CEA">
          <w:rPr>
            <w:rFonts w:ascii="Times New Roman" w:hAnsi="Times New Roman" w:cs="Times New Roman"/>
            <w:i/>
            <w:iCs/>
          </w:rPr>
          <w:t>bench: High Precision Timing of R Expressions</w:t>
        </w:r>
        <w:r w:rsidRPr="00947CEA">
          <w:rPr>
            <w:rFonts w:ascii="Times New Roman" w:hAnsi="Times New Roman" w:cs="Times New Roman"/>
          </w:rPr>
          <w:t>.</w:t>
        </w:r>
      </w:ins>
    </w:p>
    <w:p w14:paraId="62D5F27E" w14:textId="77777777" w:rsidR="00947CEA" w:rsidRPr="00947CEA" w:rsidRDefault="00947CEA">
      <w:pPr>
        <w:pStyle w:val="Bibliography"/>
        <w:rPr>
          <w:ins w:id="1779" w:author="Russell, Seth" w:date="2018-12-20T17:25:00Z"/>
          <w:rFonts w:ascii="Times New Roman" w:hAnsi="Times New Roman" w:cs="Times New Roman"/>
        </w:rPr>
        <w:pPrChange w:id="1780" w:author="Russell, Seth" w:date="2018-12-20T17:25:00Z">
          <w:pPr>
            <w:widowControl w:val="0"/>
            <w:autoSpaceDE w:val="0"/>
            <w:autoSpaceDN w:val="0"/>
            <w:adjustRightInd w:val="0"/>
          </w:pPr>
        </w:pPrChange>
      </w:pPr>
      <w:ins w:id="1781" w:author="Russell, Seth" w:date="2018-12-20T17:25:00Z">
        <w:r w:rsidRPr="00947CEA">
          <w:rPr>
            <w:rFonts w:ascii="Times New Roman" w:hAnsi="Times New Roman" w:cs="Times New Roman"/>
          </w:rPr>
          <w:t xml:space="preserve">Hyde R. 2009. The Fallacy of Premature Optimization. </w:t>
        </w:r>
        <w:r w:rsidRPr="00947CEA">
          <w:rPr>
            <w:rFonts w:ascii="Times New Roman" w:hAnsi="Times New Roman" w:cs="Times New Roman"/>
            <w:i/>
            <w:iCs/>
          </w:rPr>
          <w:t>Ubiquity</w:t>
        </w:r>
        <w:r w:rsidRPr="00947CEA">
          <w:rPr>
            <w:rFonts w:ascii="Times New Roman" w:hAnsi="Times New Roman" w:cs="Times New Roman"/>
          </w:rPr>
          <w:t xml:space="preserve"> 2009:1. DOI: 10.1145/1569886.1513451.</w:t>
        </w:r>
      </w:ins>
    </w:p>
    <w:p w14:paraId="44C4A53D" w14:textId="77777777" w:rsidR="00947CEA" w:rsidRPr="00947CEA" w:rsidRDefault="00947CEA">
      <w:pPr>
        <w:pStyle w:val="Bibliography"/>
        <w:rPr>
          <w:ins w:id="1782" w:author="Russell, Seth" w:date="2018-12-20T17:25:00Z"/>
          <w:rFonts w:ascii="Times New Roman" w:hAnsi="Times New Roman" w:cs="Times New Roman"/>
        </w:rPr>
        <w:pPrChange w:id="1783" w:author="Russell, Seth" w:date="2018-12-20T17:25:00Z">
          <w:pPr>
            <w:widowControl w:val="0"/>
            <w:autoSpaceDE w:val="0"/>
            <w:autoSpaceDN w:val="0"/>
            <w:adjustRightInd w:val="0"/>
          </w:pPr>
        </w:pPrChange>
      </w:pPr>
      <w:ins w:id="1784" w:author="Russell, Seth" w:date="2018-12-20T17:25:00Z">
        <w:r w:rsidRPr="00947CEA">
          <w:rPr>
            <w:rFonts w:ascii="Times New Roman" w:hAnsi="Times New Roman" w:cs="Times New Roman"/>
          </w:rPr>
          <w:t xml:space="preserve">Izrailev S. 2014. </w:t>
        </w:r>
        <w:r w:rsidRPr="00947CEA">
          <w:rPr>
            <w:rFonts w:ascii="Times New Roman" w:hAnsi="Times New Roman" w:cs="Times New Roman"/>
            <w:i/>
            <w:iCs/>
          </w:rPr>
          <w:t>tictoc: Functions for timing R scripts, as well as implementations of Stack and List structures.</w:t>
        </w:r>
      </w:ins>
    </w:p>
    <w:p w14:paraId="4703EA5B" w14:textId="77777777" w:rsidR="00947CEA" w:rsidRPr="00947CEA" w:rsidRDefault="00947CEA">
      <w:pPr>
        <w:pStyle w:val="Bibliography"/>
        <w:rPr>
          <w:ins w:id="1785" w:author="Russell, Seth" w:date="2018-12-20T17:25:00Z"/>
          <w:rFonts w:ascii="Times New Roman" w:hAnsi="Times New Roman" w:cs="Times New Roman"/>
        </w:rPr>
        <w:pPrChange w:id="1786" w:author="Russell, Seth" w:date="2018-12-20T17:25:00Z">
          <w:pPr>
            <w:widowControl w:val="0"/>
            <w:autoSpaceDE w:val="0"/>
            <w:autoSpaceDN w:val="0"/>
            <w:adjustRightInd w:val="0"/>
          </w:pPr>
        </w:pPrChange>
      </w:pPr>
      <w:ins w:id="1787" w:author="Russell, Seth" w:date="2018-12-20T17:25:00Z">
        <w:r w:rsidRPr="00947CEA">
          <w:rPr>
            <w:rFonts w:ascii="Times New Roman" w:hAnsi="Times New Roman" w:cs="Times New Roman"/>
          </w:rPr>
          <w:t xml:space="preserve">Jones C, Bonsignour O. 2011. </w:t>
        </w:r>
        <w:r w:rsidRPr="00947CEA">
          <w:rPr>
            <w:rFonts w:ascii="Times New Roman" w:hAnsi="Times New Roman" w:cs="Times New Roman"/>
            <w:i/>
            <w:iCs/>
          </w:rPr>
          <w:t>The Economics of Software Quality</w:t>
        </w:r>
        <w:r w:rsidRPr="00947CEA">
          <w:rPr>
            <w:rFonts w:ascii="Times New Roman" w:hAnsi="Times New Roman" w:cs="Times New Roman"/>
          </w:rPr>
          <w:t>. Addison-Wesley Professional.</w:t>
        </w:r>
      </w:ins>
    </w:p>
    <w:p w14:paraId="7C426CB0" w14:textId="77777777" w:rsidR="00947CEA" w:rsidRPr="00947CEA" w:rsidRDefault="00947CEA">
      <w:pPr>
        <w:pStyle w:val="Bibliography"/>
        <w:rPr>
          <w:ins w:id="1788" w:author="Russell, Seth" w:date="2018-12-20T17:25:00Z"/>
          <w:rFonts w:ascii="Times New Roman" w:hAnsi="Times New Roman" w:cs="Times New Roman"/>
        </w:rPr>
        <w:pPrChange w:id="1789" w:author="Russell, Seth" w:date="2018-12-20T17:25:00Z">
          <w:pPr>
            <w:widowControl w:val="0"/>
            <w:autoSpaceDE w:val="0"/>
            <w:autoSpaceDN w:val="0"/>
            <w:adjustRightInd w:val="0"/>
          </w:pPr>
        </w:pPrChange>
      </w:pPr>
      <w:ins w:id="1790" w:author="Russell, Seth" w:date="2018-12-20T17:25:00Z">
        <w:r w:rsidRPr="00947CEA">
          <w:rPr>
            <w:rFonts w:ascii="Times New Roman" w:hAnsi="Times New Roman" w:cs="Times New Roman"/>
          </w:rPr>
          <w:t xml:space="preserve">Kane M, Emerson J, Weston S. 2013. Scalable Strategies for Computing with Massive Data. </w:t>
        </w:r>
        <w:r w:rsidRPr="00947CEA">
          <w:rPr>
            <w:rFonts w:ascii="Times New Roman" w:hAnsi="Times New Roman" w:cs="Times New Roman"/>
            <w:i/>
            <w:iCs/>
          </w:rPr>
          <w:t>Journal of Statistical Software, Articles</w:t>
        </w:r>
        <w:r w:rsidRPr="00947CEA">
          <w:rPr>
            <w:rFonts w:ascii="Times New Roman" w:hAnsi="Times New Roman" w:cs="Times New Roman"/>
          </w:rPr>
          <w:t xml:space="preserve"> 55:1–19. DOI: 10.18637/jss.v055.i14.</w:t>
        </w:r>
      </w:ins>
    </w:p>
    <w:p w14:paraId="1B508EA8" w14:textId="77777777" w:rsidR="00947CEA" w:rsidRPr="00947CEA" w:rsidRDefault="00947CEA">
      <w:pPr>
        <w:pStyle w:val="Bibliography"/>
        <w:rPr>
          <w:ins w:id="1791" w:author="Russell, Seth" w:date="2018-12-20T17:25:00Z"/>
          <w:rFonts w:ascii="Times New Roman" w:hAnsi="Times New Roman" w:cs="Times New Roman"/>
        </w:rPr>
        <w:pPrChange w:id="1792" w:author="Russell, Seth" w:date="2018-12-20T17:25:00Z">
          <w:pPr>
            <w:widowControl w:val="0"/>
            <w:autoSpaceDE w:val="0"/>
            <w:autoSpaceDN w:val="0"/>
            <w:adjustRightInd w:val="0"/>
          </w:pPr>
        </w:pPrChange>
      </w:pPr>
      <w:ins w:id="1793" w:author="Russell, Seth" w:date="2018-12-20T17:25:00Z">
        <w:r w:rsidRPr="00947CEA">
          <w:rPr>
            <w:rFonts w:ascii="Times New Roman" w:hAnsi="Times New Roman" w:cs="Times New Roman"/>
          </w:rPr>
          <w:t xml:space="preserve">Kanewala U, Bieman JM. 2014. Testing Scientific Software: A Systematic Literature Review. </w:t>
        </w:r>
        <w:r w:rsidRPr="00947CEA">
          <w:rPr>
            <w:rFonts w:ascii="Times New Roman" w:hAnsi="Times New Roman" w:cs="Times New Roman"/>
            <w:i/>
            <w:iCs/>
          </w:rPr>
          <w:t>Information and software technology</w:t>
        </w:r>
        <w:r w:rsidRPr="00947CEA">
          <w:rPr>
            <w:rFonts w:ascii="Times New Roman" w:hAnsi="Times New Roman" w:cs="Times New Roman"/>
          </w:rPr>
          <w:t xml:space="preserve"> 56:1219–1232. DOI: 10.1016/j.infsof.2014.05.006.</w:t>
        </w:r>
      </w:ins>
    </w:p>
    <w:p w14:paraId="7C7D7A1A" w14:textId="77777777" w:rsidR="00947CEA" w:rsidRPr="00947CEA" w:rsidRDefault="00947CEA">
      <w:pPr>
        <w:pStyle w:val="Bibliography"/>
        <w:rPr>
          <w:ins w:id="1794" w:author="Russell, Seth" w:date="2018-12-20T17:25:00Z"/>
          <w:rFonts w:ascii="Times New Roman" w:hAnsi="Times New Roman" w:cs="Times New Roman"/>
        </w:rPr>
        <w:pPrChange w:id="1795" w:author="Russell, Seth" w:date="2018-12-20T17:25:00Z">
          <w:pPr>
            <w:widowControl w:val="0"/>
            <w:autoSpaceDE w:val="0"/>
            <w:autoSpaceDN w:val="0"/>
            <w:adjustRightInd w:val="0"/>
          </w:pPr>
        </w:pPrChange>
      </w:pPr>
      <w:ins w:id="1796" w:author="Russell, Seth" w:date="2018-12-20T17:25:00Z">
        <w:r w:rsidRPr="00947CEA">
          <w:rPr>
            <w:rFonts w:ascii="Times New Roman" w:hAnsi="Times New Roman" w:cs="Times New Roman"/>
          </w:rPr>
          <w:t xml:space="preserve">Kelleher C, Pausch R. 2005. Lowering the Barriers to Programming: A Taxonomy of Programming Environments and Languages for Novice Programmers. </w:t>
        </w:r>
        <w:r w:rsidRPr="00947CEA">
          <w:rPr>
            <w:rFonts w:ascii="Times New Roman" w:hAnsi="Times New Roman" w:cs="Times New Roman"/>
            <w:i/>
            <w:iCs/>
          </w:rPr>
          <w:t>ACM Comput. Surv.</w:t>
        </w:r>
        <w:r w:rsidRPr="00947CEA">
          <w:rPr>
            <w:rFonts w:ascii="Times New Roman" w:hAnsi="Times New Roman" w:cs="Times New Roman"/>
          </w:rPr>
          <w:t xml:space="preserve"> 37:83–137. DOI: 10.1145/1089733.1089734.</w:t>
        </w:r>
      </w:ins>
    </w:p>
    <w:p w14:paraId="74C224B0" w14:textId="77777777" w:rsidR="00947CEA" w:rsidRPr="00947CEA" w:rsidRDefault="00947CEA">
      <w:pPr>
        <w:pStyle w:val="Bibliography"/>
        <w:rPr>
          <w:ins w:id="1797" w:author="Russell, Seth" w:date="2018-12-20T17:25:00Z"/>
          <w:rFonts w:ascii="Times New Roman" w:hAnsi="Times New Roman" w:cs="Times New Roman"/>
        </w:rPr>
        <w:pPrChange w:id="1798" w:author="Russell, Seth" w:date="2018-12-20T17:25:00Z">
          <w:pPr>
            <w:widowControl w:val="0"/>
            <w:autoSpaceDE w:val="0"/>
            <w:autoSpaceDN w:val="0"/>
            <w:adjustRightInd w:val="0"/>
          </w:pPr>
        </w:pPrChange>
      </w:pPr>
      <w:ins w:id="1799" w:author="Russell, Seth" w:date="2018-12-20T17:25:00Z">
        <w:r w:rsidRPr="00947CEA">
          <w:rPr>
            <w:rFonts w:ascii="Times New Roman" w:hAnsi="Times New Roman" w:cs="Times New Roman"/>
          </w:rPr>
          <w:t xml:space="preserve">Klevtsov A, Antonov A, Upravitelev P. 2018. </w:t>
        </w:r>
        <w:r w:rsidRPr="00947CEA">
          <w:rPr>
            <w:rFonts w:ascii="Times New Roman" w:hAnsi="Times New Roman" w:cs="Times New Roman"/>
            <w:i/>
            <w:iCs/>
          </w:rPr>
          <w:t>benchr: High Precise Measurement of R Expressions Execution Time</w:t>
        </w:r>
        <w:r w:rsidRPr="00947CEA">
          <w:rPr>
            <w:rFonts w:ascii="Times New Roman" w:hAnsi="Times New Roman" w:cs="Times New Roman"/>
          </w:rPr>
          <w:t>.</w:t>
        </w:r>
      </w:ins>
    </w:p>
    <w:p w14:paraId="57066DD8" w14:textId="77777777" w:rsidR="00947CEA" w:rsidRPr="00947CEA" w:rsidRDefault="00947CEA">
      <w:pPr>
        <w:pStyle w:val="Bibliography"/>
        <w:rPr>
          <w:ins w:id="1800" w:author="Russell, Seth" w:date="2018-12-20T17:25:00Z"/>
          <w:rFonts w:ascii="Times New Roman" w:hAnsi="Times New Roman" w:cs="Times New Roman"/>
        </w:rPr>
        <w:pPrChange w:id="1801" w:author="Russell, Seth" w:date="2018-12-20T17:25:00Z">
          <w:pPr>
            <w:widowControl w:val="0"/>
            <w:autoSpaceDE w:val="0"/>
            <w:autoSpaceDN w:val="0"/>
            <w:adjustRightInd w:val="0"/>
          </w:pPr>
        </w:pPrChange>
      </w:pPr>
      <w:ins w:id="1802" w:author="Russell, Seth" w:date="2018-12-20T17:25:00Z">
        <w:r w:rsidRPr="00947CEA">
          <w:rPr>
            <w:rFonts w:ascii="Times New Roman" w:hAnsi="Times New Roman" w:cs="Times New Roman"/>
          </w:rPr>
          <w:t xml:space="preserve">Klik M, Collet Y, Facebook. 2018. </w:t>
        </w:r>
        <w:r w:rsidRPr="00947CEA">
          <w:rPr>
            <w:rFonts w:ascii="Times New Roman" w:hAnsi="Times New Roman" w:cs="Times New Roman"/>
            <w:i/>
            <w:iCs/>
          </w:rPr>
          <w:t>fst: Lightning Fast Serialization of Data Frames for R</w:t>
        </w:r>
        <w:r w:rsidRPr="00947CEA">
          <w:rPr>
            <w:rFonts w:ascii="Times New Roman" w:hAnsi="Times New Roman" w:cs="Times New Roman"/>
          </w:rPr>
          <w:t>.</w:t>
        </w:r>
      </w:ins>
    </w:p>
    <w:p w14:paraId="2CB0E5B1" w14:textId="77777777" w:rsidR="00947CEA" w:rsidRPr="00947CEA" w:rsidRDefault="00947CEA">
      <w:pPr>
        <w:pStyle w:val="Bibliography"/>
        <w:rPr>
          <w:ins w:id="1803" w:author="Russell, Seth" w:date="2018-12-20T17:25:00Z"/>
          <w:rFonts w:ascii="Times New Roman" w:hAnsi="Times New Roman" w:cs="Times New Roman"/>
        </w:rPr>
        <w:pPrChange w:id="1804" w:author="Russell, Seth" w:date="2018-12-20T17:25:00Z">
          <w:pPr>
            <w:widowControl w:val="0"/>
            <w:autoSpaceDE w:val="0"/>
            <w:autoSpaceDN w:val="0"/>
            <w:adjustRightInd w:val="0"/>
          </w:pPr>
        </w:pPrChange>
      </w:pPr>
      <w:ins w:id="1805" w:author="Russell, Seth" w:date="2018-12-20T17:25:00Z">
        <w:r w:rsidRPr="00947CEA">
          <w:rPr>
            <w:rFonts w:ascii="Times New Roman" w:hAnsi="Times New Roman" w:cs="Times New Roman"/>
          </w:rPr>
          <w:t xml:space="preserve">Knuth DE. 1974. Structured Programming with Go to Statements. </w:t>
        </w:r>
        <w:r w:rsidRPr="00947CEA">
          <w:rPr>
            <w:rFonts w:ascii="Times New Roman" w:hAnsi="Times New Roman" w:cs="Times New Roman"/>
            <w:i/>
            <w:iCs/>
          </w:rPr>
          <w:t>ACM Comput. Surv.</w:t>
        </w:r>
        <w:r w:rsidRPr="00947CEA">
          <w:rPr>
            <w:rFonts w:ascii="Times New Roman" w:hAnsi="Times New Roman" w:cs="Times New Roman"/>
          </w:rPr>
          <w:t xml:space="preserve"> 6:261–301. DOI: 10.1145/356635.356640.</w:t>
        </w:r>
      </w:ins>
    </w:p>
    <w:p w14:paraId="19687232" w14:textId="77777777" w:rsidR="00947CEA" w:rsidRPr="00947CEA" w:rsidRDefault="00947CEA">
      <w:pPr>
        <w:pStyle w:val="Bibliography"/>
        <w:rPr>
          <w:ins w:id="1806" w:author="Russell, Seth" w:date="2018-12-20T17:25:00Z"/>
          <w:rFonts w:ascii="Times New Roman" w:hAnsi="Times New Roman" w:cs="Times New Roman"/>
        </w:rPr>
        <w:pPrChange w:id="1807" w:author="Russell, Seth" w:date="2018-12-20T17:25:00Z">
          <w:pPr>
            <w:widowControl w:val="0"/>
            <w:autoSpaceDE w:val="0"/>
            <w:autoSpaceDN w:val="0"/>
            <w:adjustRightInd w:val="0"/>
          </w:pPr>
        </w:pPrChange>
      </w:pPr>
      <w:ins w:id="1808" w:author="Russell, Seth" w:date="2018-12-20T17:25:00Z">
        <w:r w:rsidRPr="00947CEA">
          <w:rPr>
            <w:rFonts w:ascii="Times New Roman" w:hAnsi="Times New Roman" w:cs="Times New Roman"/>
          </w:rPr>
          <w:t xml:space="preserve">Koskinen J. 2015.Software Maintenance Cost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iki.uef.fi/download/attachments/38669960/SMCOSTS.pdf</w:t>
        </w:r>
      </w:ins>
    </w:p>
    <w:p w14:paraId="56F1B929" w14:textId="77777777" w:rsidR="00947CEA" w:rsidRPr="00947CEA" w:rsidRDefault="00947CEA">
      <w:pPr>
        <w:pStyle w:val="Bibliography"/>
        <w:rPr>
          <w:ins w:id="1809" w:author="Russell, Seth" w:date="2018-12-20T17:25:00Z"/>
          <w:rFonts w:ascii="Times New Roman" w:hAnsi="Times New Roman" w:cs="Times New Roman"/>
        </w:rPr>
        <w:pPrChange w:id="1810" w:author="Russell, Seth" w:date="2018-12-20T17:25:00Z">
          <w:pPr>
            <w:widowControl w:val="0"/>
            <w:autoSpaceDE w:val="0"/>
            <w:autoSpaceDN w:val="0"/>
            <w:adjustRightInd w:val="0"/>
          </w:pPr>
        </w:pPrChange>
      </w:pPr>
      <w:ins w:id="1811" w:author="Russell, Seth" w:date="2018-12-20T17:25:00Z">
        <w:r w:rsidRPr="00947CEA">
          <w:rPr>
            <w:rFonts w:ascii="Times New Roman" w:hAnsi="Times New Roman" w:cs="Times New Roman"/>
          </w:rPr>
          <w:lastRenderedPageBreak/>
          <w:t xml:space="preserve">Kusnierczyk W, Eddelbuettel D, Hasselman B. 2012. </w:t>
        </w:r>
        <w:r w:rsidRPr="00947CEA">
          <w:rPr>
            <w:rFonts w:ascii="Times New Roman" w:hAnsi="Times New Roman" w:cs="Times New Roman"/>
            <w:i/>
            <w:iCs/>
          </w:rPr>
          <w:t>rbenchmark: Benchmarking routine for R</w:t>
        </w:r>
        <w:r w:rsidRPr="00947CEA">
          <w:rPr>
            <w:rFonts w:ascii="Times New Roman" w:hAnsi="Times New Roman" w:cs="Times New Roman"/>
          </w:rPr>
          <w:t>.</w:t>
        </w:r>
      </w:ins>
    </w:p>
    <w:p w14:paraId="1259414C" w14:textId="77777777" w:rsidR="00947CEA" w:rsidRPr="00947CEA" w:rsidRDefault="00947CEA">
      <w:pPr>
        <w:pStyle w:val="Bibliography"/>
        <w:rPr>
          <w:ins w:id="1812" w:author="Russell, Seth" w:date="2018-12-20T17:25:00Z"/>
          <w:rFonts w:ascii="Times New Roman" w:hAnsi="Times New Roman" w:cs="Times New Roman"/>
        </w:rPr>
        <w:pPrChange w:id="1813" w:author="Russell, Seth" w:date="2018-12-20T17:25:00Z">
          <w:pPr>
            <w:widowControl w:val="0"/>
            <w:autoSpaceDE w:val="0"/>
            <w:autoSpaceDN w:val="0"/>
            <w:adjustRightInd w:val="0"/>
          </w:pPr>
        </w:pPrChange>
      </w:pPr>
      <w:ins w:id="1814" w:author="Russell, Seth" w:date="2018-12-20T17:25:00Z">
        <w:r w:rsidRPr="00947CEA">
          <w:rPr>
            <w:rFonts w:ascii="Times New Roman" w:hAnsi="Times New Roman" w:cs="Times New Roman"/>
          </w:rPr>
          <w:t xml:space="preserve">Leek JT, Peng RD. 2015. Opinion: Reproducible research can still be wrong: Adopting a prevention approach. </w:t>
        </w:r>
        <w:r w:rsidRPr="00947CEA">
          <w:rPr>
            <w:rFonts w:ascii="Times New Roman" w:hAnsi="Times New Roman" w:cs="Times New Roman"/>
            <w:i/>
            <w:iCs/>
          </w:rPr>
          <w:t>Proceedings of the National Academy of Sciences</w:t>
        </w:r>
        <w:r w:rsidRPr="00947CEA">
          <w:rPr>
            <w:rFonts w:ascii="Times New Roman" w:hAnsi="Times New Roman" w:cs="Times New Roman"/>
          </w:rPr>
          <w:t xml:space="preserve"> 112:1645–1646. DOI: 10.1073/pnas.1421412111.</w:t>
        </w:r>
      </w:ins>
    </w:p>
    <w:p w14:paraId="052ACD91" w14:textId="77777777" w:rsidR="00947CEA" w:rsidRPr="00947CEA" w:rsidRDefault="00947CEA">
      <w:pPr>
        <w:pStyle w:val="Bibliography"/>
        <w:rPr>
          <w:ins w:id="1815" w:author="Russell, Seth" w:date="2018-12-20T17:25:00Z"/>
          <w:rFonts w:ascii="Times New Roman" w:hAnsi="Times New Roman" w:cs="Times New Roman"/>
        </w:rPr>
        <w:pPrChange w:id="1816" w:author="Russell, Seth" w:date="2018-12-20T17:25:00Z">
          <w:pPr>
            <w:widowControl w:val="0"/>
            <w:autoSpaceDE w:val="0"/>
            <w:autoSpaceDN w:val="0"/>
            <w:adjustRightInd w:val="0"/>
          </w:pPr>
        </w:pPrChange>
      </w:pPr>
      <w:ins w:id="1817" w:author="Russell, Seth" w:date="2018-12-20T17:25:00Z">
        <w:r w:rsidRPr="00947CEA">
          <w:rPr>
            <w:rFonts w:ascii="Times New Roman" w:hAnsi="Times New Roman" w:cs="Times New Roman"/>
          </w:rPr>
          <w:t xml:space="preserve">Lentin J, Hennessey A. 2017. </w:t>
        </w:r>
        <w:r w:rsidRPr="00947CEA">
          <w:rPr>
            <w:rFonts w:ascii="Times New Roman" w:hAnsi="Times New Roman" w:cs="Times New Roman"/>
            <w:i/>
            <w:iCs/>
          </w:rPr>
          <w:t>unittest: TAP-Compliant Unit Testing</w:t>
        </w:r>
        <w:r w:rsidRPr="00947CEA">
          <w:rPr>
            <w:rFonts w:ascii="Times New Roman" w:hAnsi="Times New Roman" w:cs="Times New Roman"/>
          </w:rPr>
          <w:t>.</w:t>
        </w:r>
      </w:ins>
    </w:p>
    <w:p w14:paraId="561CD5B1" w14:textId="77777777" w:rsidR="00947CEA" w:rsidRPr="00947CEA" w:rsidRDefault="00947CEA">
      <w:pPr>
        <w:pStyle w:val="Bibliography"/>
        <w:rPr>
          <w:ins w:id="1818" w:author="Russell, Seth" w:date="2018-12-20T17:25:00Z"/>
          <w:rFonts w:ascii="Times New Roman" w:hAnsi="Times New Roman" w:cs="Times New Roman"/>
        </w:rPr>
        <w:pPrChange w:id="1819" w:author="Russell, Seth" w:date="2018-12-20T17:25:00Z">
          <w:pPr>
            <w:widowControl w:val="0"/>
            <w:autoSpaceDE w:val="0"/>
            <w:autoSpaceDN w:val="0"/>
            <w:adjustRightInd w:val="0"/>
          </w:pPr>
        </w:pPrChange>
      </w:pPr>
      <w:ins w:id="1820" w:author="Russell, Seth" w:date="2018-12-20T17:25:00Z">
        <w:r w:rsidRPr="00947CEA">
          <w:rPr>
            <w:rFonts w:ascii="Times New Roman" w:hAnsi="Times New Roman" w:cs="Times New Roman"/>
          </w:rPr>
          <w:t xml:space="preserve">Luraschi J, Kuo K, Ushey K, Allaire JJ, Macedo S, RStudio, Foundation TAS. 2018. </w:t>
        </w:r>
        <w:r w:rsidRPr="00947CEA">
          <w:rPr>
            <w:rFonts w:ascii="Times New Roman" w:hAnsi="Times New Roman" w:cs="Times New Roman"/>
            <w:i/>
            <w:iCs/>
          </w:rPr>
          <w:t>sparklyr: R Interface to Apache Spark</w:t>
        </w:r>
        <w:r w:rsidRPr="00947CEA">
          <w:rPr>
            <w:rFonts w:ascii="Times New Roman" w:hAnsi="Times New Roman" w:cs="Times New Roman"/>
          </w:rPr>
          <w:t>.</w:t>
        </w:r>
      </w:ins>
    </w:p>
    <w:p w14:paraId="2B3ED2F9" w14:textId="77777777" w:rsidR="00947CEA" w:rsidRPr="00947CEA" w:rsidRDefault="00947CEA">
      <w:pPr>
        <w:pStyle w:val="Bibliography"/>
        <w:rPr>
          <w:ins w:id="1821" w:author="Russell, Seth" w:date="2018-12-20T17:25:00Z"/>
          <w:rFonts w:ascii="Times New Roman" w:hAnsi="Times New Roman" w:cs="Times New Roman"/>
        </w:rPr>
        <w:pPrChange w:id="1822" w:author="Russell, Seth" w:date="2018-12-20T17:25:00Z">
          <w:pPr>
            <w:widowControl w:val="0"/>
            <w:autoSpaceDE w:val="0"/>
            <w:autoSpaceDN w:val="0"/>
            <w:adjustRightInd w:val="0"/>
          </w:pPr>
        </w:pPrChange>
      </w:pPr>
      <w:ins w:id="1823" w:author="Russell, Seth" w:date="2018-12-20T17:25:00Z">
        <w:r w:rsidRPr="00947CEA">
          <w:rPr>
            <w:rFonts w:ascii="Times New Roman" w:hAnsi="Times New Roman" w:cs="Times New Roman"/>
          </w:rPr>
          <w:t xml:space="preserve">Matloff N. 2016. Software Alchemy: Turning Complex Statistical Computations into Embarrassingly-Parallel Ones. </w:t>
        </w:r>
        <w:r w:rsidRPr="00947CEA">
          <w:rPr>
            <w:rFonts w:ascii="Times New Roman" w:hAnsi="Times New Roman" w:cs="Times New Roman"/>
            <w:i/>
            <w:iCs/>
          </w:rPr>
          <w:t>Journal of Statistical Software</w:t>
        </w:r>
        <w:r w:rsidRPr="00947CEA">
          <w:rPr>
            <w:rFonts w:ascii="Times New Roman" w:hAnsi="Times New Roman" w:cs="Times New Roman"/>
          </w:rPr>
          <w:t xml:space="preserve"> 71:1–15. DOI: 10.18637/jss.v071.i04.</w:t>
        </w:r>
      </w:ins>
    </w:p>
    <w:p w14:paraId="243074F9" w14:textId="77777777" w:rsidR="00947CEA" w:rsidRPr="00947CEA" w:rsidRDefault="00947CEA">
      <w:pPr>
        <w:pStyle w:val="Bibliography"/>
        <w:rPr>
          <w:ins w:id="1824" w:author="Russell, Seth" w:date="2018-12-20T17:25:00Z"/>
          <w:rFonts w:ascii="Times New Roman" w:hAnsi="Times New Roman" w:cs="Times New Roman"/>
        </w:rPr>
        <w:pPrChange w:id="1825" w:author="Russell, Seth" w:date="2018-12-20T17:25:00Z">
          <w:pPr>
            <w:widowControl w:val="0"/>
            <w:autoSpaceDE w:val="0"/>
            <w:autoSpaceDN w:val="0"/>
            <w:adjustRightInd w:val="0"/>
          </w:pPr>
        </w:pPrChange>
      </w:pPr>
      <w:ins w:id="1826" w:author="Russell, Seth" w:date="2018-12-20T17:25:00Z">
        <w:r w:rsidRPr="00947CEA">
          <w:rPr>
            <w:rFonts w:ascii="Times New Roman" w:hAnsi="Times New Roman" w:cs="Times New Roman"/>
          </w:rPr>
          <w:t xml:space="preserve">Mersmann O. 2018. </w:t>
        </w:r>
        <w:r w:rsidRPr="00947CEA">
          <w:rPr>
            <w:rFonts w:ascii="Times New Roman" w:hAnsi="Times New Roman" w:cs="Times New Roman"/>
            <w:i/>
            <w:iCs/>
          </w:rPr>
          <w:t>microbenchmark: Accurate Timing Functions</w:t>
        </w:r>
        <w:r w:rsidRPr="00947CEA">
          <w:rPr>
            <w:rFonts w:ascii="Times New Roman" w:hAnsi="Times New Roman" w:cs="Times New Roman"/>
          </w:rPr>
          <w:t>.</w:t>
        </w:r>
      </w:ins>
    </w:p>
    <w:p w14:paraId="7204381D" w14:textId="77777777" w:rsidR="00947CEA" w:rsidRPr="00947CEA" w:rsidRDefault="00947CEA">
      <w:pPr>
        <w:pStyle w:val="Bibliography"/>
        <w:rPr>
          <w:ins w:id="1827" w:author="Russell, Seth" w:date="2018-12-20T17:25:00Z"/>
          <w:rFonts w:ascii="Times New Roman" w:hAnsi="Times New Roman" w:cs="Times New Roman"/>
        </w:rPr>
        <w:pPrChange w:id="1828" w:author="Russell, Seth" w:date="2018-12-20T17:25:00Z">
          <w:pPr>
            <w:widowControl w:val="0"/>
            <w:autoSpaceDE w:val="0"/>
            <w:autoSpaceDN w:val="0"/>
            <w:adjustRightInd w:val="0"/>
          </w:pPr>
        </w:pPrChange>
      </w:pPr>
      <w:ins w:id="1829" w:author="Russell, Seth" w:date="2018-12-20T17:25:00Z">
        <w:r w:rsidRPr="00947CEA">
          <w:rPr>
            <w:rFonts w:ascii="Times New Roman" w:hAnsi="Times New Roman" w:cs="Times New Roman"/>
          </w:rPr>
          <w:t xml:space="preserve">Micro Focus. 2018.Unified Functional Testing.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software.microfocus.com/en-us/products/unified-functional-automated-testing/overview</w:t>
        </w:r>
        <w:r w:rsidRPr="00947CEA">
          <w:rPr>
            <w:rFonts w:ascii="Times New Roman" w:hAnsi="Times New Roman" w:cs="Times New Roman"/>
          </w:rPr>
          <w:t xml:space="preserve"> (accessed April 12, 2018).</w:t>
        </w:r>
      </w:ins>
    </w:p>
    <w:p w14:paraId="26E9B190" w14:textId="77777777" w:rsidR="00947CEA" w:rsidRPr="00947CEA" w:rsidRDefault="00947CEA">
      <w:pPr>
        <w:pStyle w:val="Bibliography"/>
        <w:rPr>
          <w:ins w:id="1830" w:author="Russell, Seth" w:date="2018-12-20T17:25:00Z"/>
          <w:rFonts w:ascii="Times New Roman" w:hAnsi="Times New Roman" w:cs="Times New Roman"/>
        </w:rPr>
        <w:pPrChange w:id="1831" w:author="Russell, Seth" w:date="2018-12-20T17:25:00Z">
          <w:pPr>
            <w:widowControl w:val="0"/>
            <w:autoSpaceDE w:val="0"/>
            <w:autoSpaceDN w:val="0"/>
            <w:adjustRightInd w:val="0"/>
          </w:pPr>
        </w:pPrChange>
      </w:pPr>
      <w:ins w:id="1832" w:author="Russell, Seth" w:date="2018-12-20T17:25:00Z">
        <w:r w:rsidRPr="00947CEA">
          <w:rPr>
            <w:rFonts w:ascii="Times New Roman" w:hAnsi="Times New Roman" w:cs="Times New Roman"/>
          </w:rPr>
          <w:t xml:space="preserve">Moilanen J. 2014.Test Driven Development detail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github.com/educloudalliance/educloud-development/wiki/Test-Driven-Development-details</w:t>
        </w:r>
        <w:r w:rsidRPr="00947CEA">
          <w:rPr>
            <w:rFonts w:ascii="Times New Roman" w:hAnsi="Times New Roman" w:cs="Times New Roman"/>
          </w:rPr>
          <w:t xml:space="preserve"> (accessed April 12, 2018).</w:t>
        </w:r>
      </w:ins>
    </w:p>
    <w:p w14:paraId="6E4DB30F" w14:textId="77777777" w:rsidR="00947CEA" w:rsidRPr="00947CEA" w:rsidRDefault="00947CEA">
      <w:pPr>
        <w:pStyle w:val="Bibliography"/>
        <w:rPr>
          <w:ins w:id="1833" w:author="Russell, Seth" w:date="2018-12-20T17:25:00Z"/>
          <w:rFonts w:ascii="Times New Roman" w:hAnsi="Times New Roman" w:cs="Times New Roman"/>
        </w:rPr>
        <w:pPrChange w:id="1834" w:author="Russell, Seth" w:date="2018-12-20T17:25:00Z">
          <w:pPr>
            <w:widowControl w:val="0"/>
            <w:autoSpaceDE w:val="0"/>
            <w:autoSpaceDN w:val="0"/>
            <w:adjustRightInd w:val="0"/>
          </w:pPr>
        </w:pPrChange>
      </w:pPr>
      <w:ins w:id="1835" w:author="Russell, Seth" w:date="2018-12-20T17:25:00Z">
        <w:r w:rsidRPr="00947CEA">
          <w:rPr>
            <w:rFonts w:ascii="Times New Roman" w:hAnsi="Times New Roman" w:cs="Times New Roman"/>
          </w:rPr>
          <w:t xml:space="preserve">Nolan R, Padilla-Parra S. 2017. exampletestr—An easy start to unit testing R packages. </w:t>
        </w:r>
        <w:r w:rsidRPr="00947CEA">
          <w:rPr>
            <w:rFonts w:ascii="Times New Roman" w:hAnsi="Times New Roman" w:cs="Times New Roman"/>
            <w:i/>
            <w:iCs/>
          </w:rPr>
          <w:t>Wellcome Open Research</w:t>
        </w:r>
        <w:r w:rsidRPr="00947CEA">
          <w:rPr>
            <w:rFonts w:ascii="Times New Roman" w:hAnsi="Times New Roman" w:cs="Times New Roman"/>
          </w:rPr>
          <w:t xml:space="preserve"> 2. DOI: 10.12688/wellcomeopenres.11635.2.</w:t>
        </w:r>
      </w:ins>
    </w:p>
    <w:p w14:paraId="35DB26CF" w14:textId="77777777" w:rsidR="00947CEA" w:rsidRPr="00947CEA" w:rsidRDefault="00947CEA">
      <w:pPr>
        <w:pStyle w:val="Bibliography"/>
        <w:rPr>
          <w:ins w:id="1836" w:author="Russell, Seth" w:date="2018-12-20T17:25:00Z"/>
          <w:rFonts w:ascii="Times New Roman" w:hAnsi="Times New Roman" w:cs="Times New Roman"/>
        </w:rPr>
        <w:pPrChange w:id="1837" w:author="Russell, Seth" w:date="2018-12-20T17:25:00Z">
          <w:pPr>
            <w:widowControl w:val="0"/>
            <w:autoSpaceDE w:val="0"/>
            <w:autoSpaceDN w:val="0"/>
            <w:adjustRightInd w:val="0"/>
          </w:pPr>
        </w:pPrChange>
      </w:pPr>
      <w:ins w:id="1838" w:author="Russell, Seth" w:date="2018-12-20T17:25:00Z">
        <w:r w:rsidRPr="00947CEA">
          <w:rPr>
            <w:rFonts w:ascii="Times New Roman" w:hAnsi="Times New Roman" w:cs="Times New Roman"/>
          </w:rPr>
          <w:t xml:space="preserve">Nutter B, Lane S. 2018. </w:t>
        </w:r>
        <w:r w:rsidRPr="00947CEA">
          <w:rPr>
            <w:rFonts w:ascii="Times New Roman" w:hAnsi="Times New Roman" w:cs="Times New Roman"/>
            <w:i/>
            <w:iCs/>
          </w:rPr>
          <w:t>redcapAPI: Accessing data from REDCap projects using the API</w:t>
        </w:r>
        <w:r w:rsidRPr="00947CEA">
          <w:rPr>
            <w:rFonts w:ascii="Times New Roman" w:hAnsi="Times New Roman" w:cs="Times New Roman"/>
          </w:rPr>
          <w:t>. DOI: 10.5281/zenodo.11826.</w:t>
        </w:r>
      </w:ins>
    </w:p>
    <w:p w14:paraId="336C9D74" w14:textId="77777777" w:rsidR="00947CEA" w:rsidRPr="00947CEA" w:rsidRDefault="00947CEA">
      <w:pPr>
        <w:pStyle w:val="Bibliography"/>
        <w:rPr>
          <w:ins w:id="1839" w:author="Russell, Seth" w:date="2018-12-20T17:25:00Z"/>
          <w:rFonts w:ascii="Times New Roman" w:hAnsi="Times New Roman" w:cs="Times New Roman"/>
        </w:rPr>
        <w:pPrChange w:id="1840" w:author="Russell, Seth" w:date="2018-12-20T17:25:00Z">
          <w:pPr>
            <w:widowControl w:val="0"/>
            <w:autoSpaceDE w:val="0"/>
            <w:autoSpaceDN w:val="0"/>
            <w:adjustRightInd w:val="0"/>
          </w:pPr>
        </w:pPrChange>
      </w:pPr>
      <w:ins w:id="1841" w:author="Russell, Seth" w:date="2018-12-20T17:25:00Z">
        <w:r w:rsidRPr="00947CEA">
          <w:rPr>
            <w:rFonts w:ascii="Times New Roman" w:hAnsi="Times New Roman" w:cs="Times New Roman"/>
          </w:rPr>
          <w:t xml:space="preserve">Osborne JM, Bernabeu MO, Bruna M, Calderhead B, Cooper J, Dalchau N, Dunn S-J, Fletcher AG, Freeman R, Groen D, Knapp B, McInerny GJ, Mirams GR, Pitt-Francis J, Sengupta B, Wright DW, Yates CA, Gavaghan DJ, Emmott S, Deane C. 2014. Ten Simple Rules for Effective Computational Research. </w:t>
        </w:r>
        <w:r w:rsidRPr="00947CEA">
          <w:rPr>
            <w:rFonts w:ascii="Times New Roman" w:hAnsi="Times New Roman" w:cs="Times New Roman"/>
            <w:i/>
            <w:iCs/>
          </w:rPr>
          <w:t>PLoS Computational Biology</w:t>
        </w:r>
        <w:r w:rsidRPr="00947CEA">
          <w:rPr>
            <w:rFonts w:ascii="Times New Roman" w:hAnsi="Times New Roman" w:cs="Times New Roman"/>
          </w:rPr>
          <w:t xml:space="preserve"> 10. DOI: 10.1371/journal.pcbi.1003506.</w:t>
        </w:r>
      </w:ins>
    </w:p>
    <w:p w14:paraId="68E14534" w14:textId="77777777" w:rsidR="00947CEA" w:rsidRPr="00947CEA" w:rsidRDefault="00947CEA">
      <w:pPr>
        <w:pStyle w:val="Bibliography"/>
        <w:rPr>
          <w:ins w:id="1842" w:author="Russell, Seth" w:date="2018-12-20T17:25:00Z"/>
          <w:rFonts w:ascii="Times New Roman" w:hAnsi="Times New Roman" w:cs="Times New Roman"/>
        </w:rPr>
        <w:pPrChange w:id="1843" w:author="Russell, Seth" w:date="2018-12-20T17:25:00Z">
          <w:pPr>
            <w:widowControl w:val="0"/>
            <w:autoSpaceDE w:val="0"/>
            <w:autoSpaceDN w:val="0"/>
            <w:adjustRightInd w:val="0"/>
          </w:pPr>
        </w:pPrChange>
      </w:pPr>
      <w:ins w:id="1844" w:author="Russell, Seth" w:date="2018-12-20T17:25:00Z">
        <w:r w:rsidRPr="00947CEA">
          <w:rPr>
            <w:rFonts w:ascii="Times New Roman" w:hAnsi="Times New Roman" w:cs="Times New Roman"/>
          </w:rPr>
          <w:t xml:space="preserve">Prins P, de Ligt J, Tarasov A, Jansen RC, Cuppen E, Bourne PE. 2015. Toward effective software solutions for big biology. </w:t>
        </w:r>
        <w:r w:rsidRPr="00947CEA">
          <w:rPr>
            <w:rFonts w:ascii="Times New Roman" w:hAnsi="Times New Roman" w:cs="Times New Roman"/>
            <w:i/>
            <w:iCs/>
          </w:rPr>
          <w:t>Nature Biotechnology</w:t>
        </w:r>
        <w:r w:rsidRPr="00947CEA">
          <w:rPr>
            <w:rFonts w:ascii="Times New Roman" w:hAnsi="Times New Roman" w:cs="Times New Roman"/>
          </w:rPr>
          <w:t xml:space="preserve"> 33:686–687. DOI: 10.1038/nbt.3240.</w:t>
        </w:r>
      </w:ins>
    </w:p>
    <w:p w14:paraId="2528C278" w14:textId="77777777" w:rsidR="00947CEA" w:rsidRPr="00947CEA" w:rsidRDefault="00947CEA">
      <w:pPr>
        <w:pStyle w:val="Bibliography"/>
        <w:rPr>
          <w:ins w:id="1845" w:author="Russell, Seth" w:date="2018-12-20T17:25:00Z"/>
          <w:rFonts w:ascii="Times New Roman" w:hAnsi="Times New Roman" w:cs="Times New Roman"/>
        </w:rPr>
        <w:pPrChange w:id="1846" w:author="Russell, Seth" w:date="2018-12-20T17:25:00Z">
          <w:pPr>
            <w:widowControl w:val="0"/>
            <w:autoSpaceDE w:val="0"/>
            <w:autoSpaceDN w:val="0"/>
            <w:adjustRightInd w:val="0"/>
          </w:pPr>
        </w:pPrChange>
      </w:pPr>
      <w:ins w:id="1847" w:author="Russell, Seth" w:date="2018-12-20T17:25:00Z">
        <w:r w:rsidRPr="00947CEA">
          <w:rPr>
            <w:rFonts w:ascii="Times New Roman" w:hAnsi="Times New Roman" w:cs="Times New Roman"/>
          </w:rPr>
          <w:t xml:space="preserve">Python Wiki Contributors. 2018.Performance Tip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iki.python.org/moin/PythonSpeed/PerformanceTips</w:t>
        </w:r>
        <w:r w:rsidRPr="00947CEA">
          <w:rPr>
            <w:rFonts w:ascii="Times New Roman" w:hAnsi="Times New Roman" w:cs="Times New Roman"/>
          </w:rPr>
          <w:t xml:space="preserve"> (accessed April 12, 2018).</w:t>
        </w:r>
      </w:ins>
    </w:p>
    <w:p w14:paraId="27B9429F" w14:textId="77777777" w:rsidR="00947CEA" w:rsidRPr="00947CEA" w:rsidRDefault="00947CEA">
      <w:pPr>
        <w:pStyle w:val="Bibliography"/>
        <w:rPr>
          <w:ins w:id="1848" w:author="Russell, Seth" w:date="2018-12-20T17:25:00Z"/>
          <w:rFonts w:ascii="Times New Roman" w:hAnsi="Times New Roman" w:cs="Times New Roman"/>
        </w:rPr>
        <w:pPrChange w:id="1849" w:author="Russell, Seth" w:date="2018-12-20T17:25:00Z">
          <w:pPr>
            <w:widowControl w:val="0"/>
            <w:autoSpaceDE w:val="0"/>
            <w:autoSpaceDN w:val="0"/>
            <w:adjustRightInd w:val="0"/>
          </w:pPr>
        </w:pPrChange>
      </w:pPr>
      <w:ins w:id="1850" w:author="Russell, Seth" w:date="2018-12-20T17:25:00Z">
        <w:r w:rsidRPr="00947CEA">
          <w:rPr>
            <w:rFonts w:ascii="Times New Roman" w:hAnsi="Times New Roman" w:cs="Times New Roman"/>
          </w:rPr>
          <w:lastRenderedPageBreak/>
          <w:t xml:space="preserve">R Core Team. 2018. </w:t>
        </w:r>
        <w:r w:rsidRPr="00947CEA">
          <w:rPr>
            <w:rFonts w:ascii="Times New Roman" w:hAnsi="Times New Roman" w:cs="Times New Roman"/>
            <w:i/>
            <w:iCs/>
          </w:rPr>
          <w:t>R: A Language and Environment for Statistical Computing</w:t>
        </w:r>
        <w:r w:rsidRPr="00947CEA">
          <w:rPr>
            <w:rFonts w:ascii="Times New Roman" w:hAnsi="Times New Roman" w:cs="Times New Roman"/>
          </w:rPr>
          <w:t>. Vienna, Austria: R Foundation for Statistical Computing.</w:t>
        </w:r>
      </w:ins>
    </w:p>
    <w:p w14:paraId="093D9D1D" w14:textId="77777777" w:rsidR="00947CEA" w:rsidRPr="00947CEA" w:rsidRDefault="00947CEA">
      <w:pPr>
        <w:pStyle w:val="Bibliography"/>
        <w:rPr>
          <w:ins w:id="1851" w:author="Russell, Seth" w:date="2018-12-20T17:25:00Z"/>
          <w:rFonts w:ascii="Times New Roman" w:hAnsi="Times New Roman" w:cs="Times New Roman"/>
        </w:rPr>
        <w:pPrChange w:id="1852" w:author="Russell, Seth" w:date="2018-12-20T17:25:00Z">
          <w:pPr>
            <w:widowControl w:val="0"/>
            <w:autoSpaceDE w:val="0"/>
            <w:autoSpaceDN w:val="0"/>
            <w:adjustRightInd w:val="0"/>
          </w:pPr>
        </w:pPrChange>
      </w:pPr>
      <w:ins w:id="1853" w:author="Russell, Seth" w:date="2018-12-20T17:25:00Z">
        <w:r w:rsidRPr="00947CEA">
          <w:rPr>
            <w:rFonts w:ascii="Times New Roman" w:hAnsi="Times New Roman" w:cs="Times New Roman"/>
          </w:rPr>
          <w:t xml:space="preserve">Ranorex GmbH. 2018.Ranorex.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ww.ranorex.com</w:t>
        </w:r>
        <w:r w:rsidRPr="00947CEA">
          <w:rPr>
            <w:rFonts w:ascii="Times New Roman" w:hAnsi="Times New Roman" w:cs="Times New Roman"/>
          </w:rPr>
          <w:t xml:space="preserve"> (accessed April 12, 2018).</w:t>
        </w:r>
      </w:ins>
    </w:p>
    <w:p w14:paraId="1BC122BA" w14:textId="77777777" w:rsidR="00947CEA" w:rsidRPr="00947CEA" w:rsidRDefault="00947CEA">
      <w:pPr>
        <w:pStyle w:val="Bibliography"/>
        <w:rPr>
          <w:ins w:id="1854" w:author="Russell, Seth" w:date="2018-12-20T17:25:00Z"/>
          <w:rFonts w:ascii="Times New Roman" w:hAnsi="Times New Roman" w:cs="Times New Roman"/>
        </w:rPr>
        <w:pPrChange w:id="1855" w:author="Russell, Seth" w:date="2018-12-20T17:25:00Z">
          <w:pPr>
            <w:widowControl w:val="0"/>
            <w:autoSpaceDE w:val="0"/>
            <w:autoSpaceDN w:val="0"/>
            <w:adjustRightInd w:val="0"/>
          </w:pPr>
        </w:pPrChange>
      </w:pPr>
      <w:ins w:id="1856" w:author="Russell, Seth" w:date="2018-12-20T17:25:00Z">
        <w:r w:rsidRPr="00947CEA">
          <w:rPr>
            <w:rFonts w:ascii="Times New Roman" w:hAnsi="Times New Roman" w:cs="Times New Roman"/>
          </w:rPr>
          <w:t xml:space="preserve">Reese J. 2018.Best practices for writing unit test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docs.microsoft.com/en-us/dotnet/core/testing/unit-testing-best-practices</w:t>
        </w:r>
      </w:ins>
    </w:p>
    <w:p w14:paraId="5B5DEE18" w14:textId="77777777" w:rsidR="00947CEA" w:rsidRPr="00947CEA" w:rsidRDefault="00947CEA">
      <w:pPr>
        <w:pStyle w:val="Bibliography"/>
        <w:rPr>
          <w:ins w:id="1857" w:author="Russell, Seth" w:date="2018-12-20T17:25:00Z"/>
          <w:rFonts w:ascii="Times New Roman" w:hAnsi="Times New Roman" w:cs="Times New Roman"/>
        </w:rPr>
        <w:pPrChange w:id="1858" w:author="Russell, Seth" w:date="2018-12-20T17:25:00Z">
          <w:pPr>
            <w:widowControl w:val="0"/>
            <w:autoSpaceDE w:val="0"/>
            <w:autoSpaceDN w:val="0"/>
            <w:adjustRightInd w:val="0"/>
          </w:pPr>
        </w:pPrChange>
      </w:pPr>
      <w:ins w:id="1859" w:author="Russell, Seth" w:date="2018-12-20T17:25:00Z">
        <w:r w:rsidRPr="00947CEA">
          <w:rPr>
            <w:rFonts w:ascii="Times New Roman" w:hAnsi="Times New Roman" w:cs="Times New Roman"/>
          </w:rPr>
          <w:t xml:space="preserve">Robinson E. 2017.Making R Code Faster : A Case Study.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robinsones.github.io/Making-R-Code-Faster-A-Case-Study/</w:t>
        </w:r>
      </w:ins>
    </w:p>
    <w:p w14:paraId="3D83F539" w14:textId="77777777" w:rsidR="00947CEA" w:rsidRPr="00947CEA" w:rsidRDefault="00947CEA">
      <w:pPr>
        <w:pStyle w:val="Bibliography"/>
        <w:rPr>
          <w:ins w:id="1860" w:author="Russell, Seth" w:date="2018-12-20T17:25:00Z"/>
          <w:rFonts w:ascii="Times New Roman" w:hAnsi="Times New Roman" w:cs="Times New Roman"/>
        </w:rPr>
        <w:pPrChange w:id="1861" w:author="Russell, Seth" w:date="2018-12-20T17:25:00Z">
          <w:pPr>
            <w:widowControl w:val="0"/>
            <w:autoSpaceDE w:val="0"/>
            <w:autoSpaceDN w:val="0"/>
            <w:adjustRightInd w:val="0"/>
          </w:pPr>
        </w:pPrChange>
      </w:pPr>
      <w:ins w:id="1862" w:author="Russell, Seth" w:date="2018-12-20T17:25:00Z">
        <w:r w:rsidRPr="00947CEA">
          <w:rPr>
            <w:rFonts w:ascii="Times New Roman" w:hAnsi="Times New Roman" w:cs="Times New Roman"/>
          </w:rPr>
          <w:t xml:space="preserve">Rooney P. 2002.Microsoft’s CEO: 80-20 Rule Applies To Bugs, Not Just Feature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www.crn.com/news/security/18821726/microsofts-ceo-80-20-rule-applies-to-bugs-not-just-features.htm</w:t>
        </w:r>
      </w:ins>
    </w:p>
    <w:p w14:paraId="0A6351C5" w14:textId="77777777" w:rsidR="00947CEA" w:rsidRPr="00947CEA" w:rsidRDefault="00947CEA">
      <w:pPr>
        <w:pStyle w:val="Bibliography"/>
        <w:rPr>
          <w:ins w:id="1863" w:author="Russell, Seth" w:date="2018-12-20T17:25:00Z"/>
          <w:rFonts w:ascii="Times New Roman" w:hAnsi="Times New Roman" w:cs="Times New Roman"/>
        </w:rPr>
        <w:pPrChange w:id="1864" w:author="Russell, Seth" w:date="2018-12-20T17:25:00Z">
          <w:pPr>
            <w:widowControl w:val="0"/>
            <w:autoSpaceDE w:val="0"/>
            <w:autoSpaceDN w:val="0"/>
            <w:adjustRightInd w:val="0"/>
          </w:pPr>
        </w:pPrChange>
      </w:pPr>
      <w:ins w:id="1865" w:author="Russell, Seth" w:date="2018-12-20T17:25:00Z">
        <w:r w:rsidRPr="00947CEA">
          <w:rPr>
            <w:rFonts w:ascii="Times New Roman" w:hAnsi="Times New Roman" w:cs="Times New Roman"/>
          </w:rPr>
          <w:t xml:space="preserve">Sandve GK, Nekrutenko A, Taylor J, Hovig E. 2013. Ten Simple Rules for Reproducible Computational Research. </w:t>
        </w:r>
        <w:r w:rsidRPr="00947CEA">
          <w:rPr>
            <w:rFonts w:ascii="Times New Roman" w:hAnsi="Times New Roman" w:cs="Times New Roman"/>
            <w:i/>
            <w:iCs/>
          </w:rPr>
          <w:t>PLOS Computational Biology</w:t>
        </w:r>
        <w:r w:rsidRPr="00947CEA">
          <w:rPr>
            <w:rFonts w:ascii="Times New Roman" w:hAnsi="Times New Roman" w:cs="Times New Roman"/>
          </w:rPr>
          <w:t xml:space="preserve"> 9:e1003285. DOI: 10.1371/journal.pcbi.1003285.</w:t>
        </w:r>
      </w:ins>
    </w:p>
    <w:p w14:paraId="1F449FAD" w14:textId="77777777" w:rsidR="00947CEA" w:rsidRPr="00947CEA" w:rsidRDefault="00947CEA">
      <w:pPr>
        <w:pStyle w:val="Bibliography"/>
        <w:rPr>
          <w:ins w:id="1866" w:author="Russell, Seth" w:date="2018-12-20T17:25:00Z"/>
          <w:rFonts w:ascii="Times New Roman" w:hAnsi="Times New Roman" w:cs="Times New Roman"/>
        </w:rPr>
        <w:pPrChange w:id="1867" w:author="Russell, Seth" w:date="2018-12-20T17:25:00Z">
          <w:pPr>
            <w:widowControl w:val="0"/>
            <w:autoSpaceDE w:val="0"/>
            <w:autoSpaceDN w:val="0"/>
            <w:adjustRightInd w:val="0"/>
          </w:pPr>
        </w:pPrChange>
      </w:pPr>
      <w:ins w:id="1868" w:author="Russell, Seth" w:date="2018-12-20T17:25:00Z">
        <w:r w:rsidRPr="00947CEA">
          <w:rPr>
            <w:rFonts w:ascii="Times New Roman" w:hAnsi="Times New Roman" w:cs="Times New Roman"/>
          </w:rPr>
          <w:t xml:space="preserve">Selenium Contributors. 2018.Selenium.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ww.seleniumhq.org</w:t>
        </w:r>
        <w:r w:rsidRPr="00947CEA">
          <w:rPr>
            <w:rFonts w:ascii="Times New Roman" w:hAnsi="Times New Roman" w:cs="Times New Roman"/>
          </w:rPr>
          <w:t xml:space="preserve"> (accessed April 12, 2018).</w:t>
        </w:r>
      </w:ins>
    </w:p>
    <w:p w14:paraId="26AE70AA" w14:textId="77777777" w:rsidR="00947CEA" w:rsidRPr="00947CEA" w:rsidRDefault="00947CEA">
      <w:pPr>
        <w:pStyle w:val="Bibliography"/>
        <w:rPr>
          <w:ins w:id="1869" w:author="Russell, Seth" w:date="2018-12-20T17:25:00Z"/>
          <w:rFonts w:ascii="Times New Roman" w:hAnsi="Times New Roman" w:cs="Times New Roman"/>
        </w:rPr>
        <w:pPrChange w:id="1870" w:author="Russell, Seth" w:date="2018-12-20T17:25:00Z">
          <w:pPr>
            <w:widowControl w:val="0"/>
            <w:autoSpaceDE w:val="0"/>
            <w:autoSpaceDN w:val="0"/>
            <w:adjustRightInd w:val="0"/>
          </w:pPr>
        </w:pPrChange>
      </w:pPr>
      <w:ins w:id="1871" w:author="Russell, Seth" w:date="2018-12-20T17:25:00Z">
        <w:r w:rsidRPr="00947CEA">
          <w:rPr>
            <w:rFonts w:ascii="Times New Roman" w:hAnsi="Times New Roman" w:cs="Times New Roman"/>
          </w:rPr>
          <w:t xml:space="preserve">Sommerville I. 2015. </w:t>
        </w:r>
        <w:r w:rsidRPr="00947CEA">
          <w:rPr>
            <w:rFonts w:ascii="Times New Roman" w:hAnsi="Times New Roman" w:cs="Times New Roman"/>
            <w:i/>
            <w:iCs/>
          </w:rPr>
          <w:t>Software Engineering</w:t>
        </w:r>
        <w:r w:rsidRPr="00947CEA">
          <w:rPr>
            <w:rFonts w:ascii="Times New Roman" w:hAnsi="Times New Roman" w:cs="Times New Roman"/>
          </w:rPr>
          <w:t>. Boston: Pearson.</w:t>
        </w:r>
      </w:ins>
    </w:p>
    <w:p w14:paraId="0D24E1CF" w14:textId="77777777" w:rsidR="00947CEA" w:rsidRPr="00947CEA" w:rsidRDefault="00947CEA">
      <w:pPr>
        <w:pStyle w:val="Bibliography"/>
        <w:rPr>
          <w:ins w:id="1872" w:author="Russell, Seth" w:date="2018-12-20T17:25:00Z"/>
          <w:rFonts w:ascii="Times New Roman" w:hAnsi="Times New Roman" w:cs="Times New Roman"/>
        </w:rPr>
        <w:pPrChange w:id="1873" w:author="Russell, Seth" w:date="2018-12-20T17:25:00Z">
          <w:pPr>
            <w:widowControl w:val="0"/>
            <w:autoSpaceDE w:val="0"/>
            <w:autoSpaceDN w:val="0"/>
            <w:adjustRightInd w:val="0"/>
          </w:pPr>
        </w:pPrChange>
      </w:pPr>
      <w:ins w:id="1874" w:author="Russell, Seth" w:date="2018-12-20T17:25:00Z">
        <w:r w:rsidRPr="00947CEA">
          <w:rPr>
            <w:rFonts w:ascii="Times New Roman" w:hAnsi="Times New Roman" w:cs="Times New Roman"/>
          </w:rPr>
          <w:t xml:space="preserve">Sommerville I. 2016.Giving up on test-first development.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iansommerville.com/systems-software-and-technology/giving-up-on-test-first-development/</w:t>
        </w:r>
      </w:ins>
    </w:p>
    <w:p w14:paraId="5AF77094" w14:textId="77777777" w:rsidR="00947CEA" w:rsidRPr="00947CEA" w:rsidRDefault="00947CEA">
      <w:pPr>
        <w:pStyle w:val="Bibliography"/>
        <w:rPr>
          <w:ins w:id="1875" w:author="Russell, Seth" w:date="2018-12-20T17:25:00Z"/>
          <w:rFonts w:ascii="Times New Roman" w:hAnsi="Times New Roman" w:cs="Times New Roman"/>
        </w:rPr>
        <w:pPrChange w:id="1876" w:author="Russell, Seth" w:date="2018-12-20T17:25:00Z">
          <w:pPr>
            <w:widowControl w:val="0"/>
            <w:autoSpaceDE w:val="0"/>
            <w:autoSpaceDN w:val="0"/>
            <w:adjustRightInd w:val="0"/>
          </w:pPr>
        </w:pPrChange>
      </w:pPr>
      <w:ins w:id="1877" w:author="Russell, Seth" w:date="2018-12-20T17:25:00Z">
        <w:r w:rsidRPr="00947CEA">
          <w:rPr>
            <w:rFonts w:ascii="Times New Roman" w:hAnsi="Times New Roman" w:cs="Times New Roman"/>
          </w:rPr>
          <w:t xml:space="preserve">Stack Overflow Contributors. 2017.Unit testing Anti-patterns catalogue.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stackoverflow.com/questions/333682/unit-testing-anti-patterns-catalogue</w:t>
        </w:r>
        <w:r w:rsidRPr="00947CEA">
          <w:rPr>
            <w:rFonts w:ascii="Times New Roman" w:hAnsi="Times New Roman" w:cs="Times New Roman"/>
          </w:rPr>
          <w:t xml:space="preserve"> (accessed April 12, 2018).</w:t>
        </w:r>
      </w:ins>
    </w:p>
    <w:p w14:paraId="61A6C850" w14:textId="77777777" w:rsidR="00947CEA" w:rsidRPr="00947CEA" w:rsidRDefault="00947CEA">
      <w:pPr>
        <w:pStyle w:val="Bibliography"/>
        <w:rPr>
          <w:ins w:id="1878" w:author="Russell, Seth" w:date="2018-12-20T17:25:00Z"/>
          <w:rFonts w:ascii="Times New Roman" w:hAnsi="Times New Roman" w:cs="Times New Roman"/>
        </w:rPr>
        <w:pPrChange w:id="1879" w:author="Russell, Seth" w:date="2018-12-20T17:25:00Z">
          <w:pPr>
            <w:widowControl w:val="0"/>
            <w:autoSpaceDE w:val="0"/>
            <w:autoSpaceDN w:val="0"/>
            <w:adjustRightInd w:val="0"/>
          </w:pPr>
        </w:pPrChange>
      </w:pPr>
      <w:ins w:id="1880" w:author="Russell, Seth" w:date="2018-12-20T17:25:00Z">
        <w:r w:rsidRPr="00947CEA">
          <w:rPr>
            <w:rFonts w:ascii="Times New Roman" w:hAnsi="Times New Roman" w:cs="Times New Roman"/>
          </w:rPr>
          <w:t xml:space="preserve">The Joint Task Force on Computing Curricula. 2015. </w:t>
        </w:r>
        <w:r w:rsidRPr="00947CEA">
          <w:rPr>
            <w:rFonts w:ascii="Times New Roman" w:hAnsi="Times New Roman" w:cs="Times New Roman"/>
            <w:i/>
            <w:iCs/>
          </w:rPr>
          <w:t>Curriculum Guidelines for Undergraduate Degree Programs in Software Engineering</w:t>
        </w:r>
        <w:r w:rsidRPr="00947CEA">
          <w:rPr>
            <w:rFonts w:ascii="Times New Roman" w:hAnsi="Times New Roman" w:cs="Times New Roman"/>
          </w:rPr>
          <w:t>. New York, NY, USA: ACM.</w:t>
        </w:r>
      </w:ins>
    </w:p>
    <w:p w14:paraId="565F8A24" w14:textId="77777777" w:rsidR="00947CEA" w:rsidRPr="00947CEA" w:rsidRDefault="00947CEA">
      <w:pPr>
        <w:pStyle w:val="Bibliography"/>
        <w:rPr>
          <w:ins w:id="1881" w:author="Russell, Seth" w:date="2018-12-20T17:25:00Z"/>
          <w:rFonts w:ascii="Times New Roman" w:hAnsi="Times New Roman" w:cs="Times New Roman"/>
        </w:rPr>
        <w:pPrChange w:id="1882" w:author="Russell, Seth" w:date="2018-12-20T17:25:00Z">
          <w:pPr>
            <w:widowControl w:val="0"/>
            <w:autoSpaceDE w:val="0"/>
            <w:autoSpaceDN w:val="0"/>
            <w:adjustRightInd w:val="0"/>
          </w:pPr>
        </w:pPrChange>
      </w:pPr>
      <w:ins w:id="1883" w:author="Russell, Seth" w:date="2018-12-20T17:25:00Z">
        <w:r w:rsidRPr="00947CEA">
          <w:rPr>
            <w:rFonts w:ascii="Times New Roman" w:hAnsi="Times New Roman" w:cs="Times New Roman"/>
          </w:rPr>
          <w:t xml:space="preserve">Tierney L, Jarjour R. 2016. </w:t>
        </w:r>
        <w:r w:rsidRPr="00947CEA">
          <w:rPr>
            <w:rFonts w:ascii="Times New Roman" w:hAnsi="Times New Roman" w:cs="Times New Roman"/>
            <w:i/>
            <w:iCs/>
          </w:rPr>
          <w:t>proftools: Profile Output Processing Tools for R</w:t>
        </w:r>
        <w:r w:rsidRPr="00947CEA">
          <w:rPr>
            <w:rFonts w:ascii="Times New Roman" w:hAnsi="Times New Roman" w:cs="Times New Roman"/>
          </w:rPr>
          <w:t>.</w:t>
        </w:r>
      </w:ins>
    </w:p>
    <w:p w14:paraId="2A436231" w14:textId="77777777" w:rsidR="00947CEA" w:rsidRPr="00947CEA" w:rsidRDefault="00947CEA">
      <w:pPr>
        <w:pStyle w:val="Bibliography"/>
        <w:rPr>
          <w:ins w:id="1884" w:author="Russell, Seth" w:date="2018-12-20T17:25:00Z"/>
          <w:rFonts w:ascii="Times New Roman" w:hAnsi="Times New Roman" w:cs="Times New Roman"/>
        </w:rPr>
        <w:pPrChange w:id="1885" w:author="Russell, Seth" w:date="2018-12-20T17:25:00Z">
          <w:pPr>
            <w:widowControl w:val="0"/>
            <w:autoSpaceDE w:val="0"/>
            <w:autoSpaceDN w:val="0"/>
            <w:adjustRightInd w:val="0"/>
          </w:pPr>
        </w:pPrChange>
      </w:pPr>
      <w:ins w:id="1886" w:author="Russell, Seth" w:date="2018-12-20T17:25:00Z">
        <w:r w:rsidRPr="00947CEA">
          <w:rPr>
            <w:rFonts w:ascii="Times New Roman" w:hAnsi="Times New Roman" w:cs="Times New Roman"/>
          </w:rPr>
          <w:t xml:space="preserve">Tierney L, Rossini AJ, Li N, Sevcikova H. 2018. </w:t>
        </w:r>
        <w:r w:rsidRPr="00947CEA">
          <w:rPr>
            <w:rFonts w:ascii="Times New Roman" w:hAnsi="Times New Roman" w:cs="Times New Roman"/>
            <w:i/>
            <w:iCs/>
          </w:rPr>
          <w:t>snow: Simple Network of Workstations</w:t>
        </w:r>
        <w:r w:rsidRPr="00947CEA">
          <w:rPr>
            <w:rFonts w:ascii="Times New Roman" w:hAnsi="Times New Roman" w:cs="Times New Roman"/>
          </w:rPr>
          <w:t>.</w:t>
        </w:r>
      </w:ins>
    </w:p>
    <w:p w14:paraId="761AC6D7" w14:textId="77777777" w:rsidR="00947CEA" w:rsidRPr="00947CEA" w:rsidRDefault="00947CEA">
      <w:pPr>
        <w:pStyle w:val="Bibliography"/>
        <w:rPr>
          <w:ins w:id="1887" w:author="Russell, Seth" w:date="2018-12-20T17:25:00Z"/>
          <w:rFonts w:ascii="Times New Roman" w:hAnsi="Times New Roman" w:cs="Times New Roman"/>
        </w:rPr>
        <w:pPrChange w:id="1888" w:author="Russell, Seth" w:date="2018-12-20T17:25:00Z">
          <w:pPr>
            <w:widowControl w:val="0"/>
            <w:autoSpaceDE w:val="0"/>
            <w:autoSpaceDN w:val="0"/>
            <w:adjustRightInd w:val="0"/>
          </w:pPr>
        </w:pPrChange>
      </w:pPr>
      <w:ins w:id="1889" w:author="Russell, Seth" w:date="2018-12-20T17:25:00Z">
        <w:r w:rsidRPr="00947CEA">
          <w:rPr>
            <w:rFonts w:ascii="Times New Roman" w:hAnsi="Times New Roman" w:cs="Times New Roman"/>
          </w:rPr>
          <w:t xml:space="preserve">Weston S. 2017. </w:t>
        </w:r>
        <w:r w:rsidRPr="00947CEA">
          <w:rPr>
            <w:rFonts w:ascii="Times New Roman" w:hAnsi="Times New Roman" w:cs="Times New Roman"/>
            <w:i/>
            <w:iCs/>
          </w:rPr>
          <w:t>doMPI: Foreach Parallel Adaptor for the Rmpi Package</w:t>
        </w:r>
        <w:r w:rsidRPr="00947CEA">
          <w:rPr>
            <w:rFonts w:ascii="Times New Roman" w:hAnsi="Times New Roman" w:cs="Times New Roman"/>
          </w:rPr>
          <w:t>.</w:t>
        </w:r>
      </w:ins>
    </w:p>
    <w:p w14:paraId="7C4B2C86" w14:textId="77777777" w:rsidR="00947CEA" w:rsidRPr="00947CEA" w:rsidRDefault="00947CEA">
      <w:pPr>
        <w:pStyle w:val="Bibliography"/>
        <w:rPr>
          <w:ins w:id="1890" w:author="Russell, Seth" w:date="2018-12-20T17:25:00Z"/>
          <w:rFonts w:ascii="Times New Roman" w:hAnsi="Times New Roman" w:cs="Times New Roman"/>
        </w:rPr>
        <w:pPrChange w:id="1891" w:author="Russell, Seth" w:date="2018-12-20T17:25:00Z">
          <w:pPr>
            <w:widowControl w:val="0"/>
            <w:autoSpaceDE w:val="0"/>
            <w:autoSpaceDN w:val="0"/>
            <w:adjustRightInd w:val="0"/>
          </w:pPr>
        </w:pPrChange>
      </w:pPr>
      <w:ins w:id="1892" w:author="Russell, Seth" w:date="2018-12-20T17:25:00Z">
        <w:r w:rsidRPr="00947CEA">
          <w:rPr>
            <w:rFonts w:ascii="Times New Roman" w:hAnsi="Times New Roman" w:cs="Times New Roman"/>
          </w:rPr>
          <w:t xml:space="preserve">Wickham H. 2011. testthat: Get Started with Testing. </w:t>
        </w:r>
        <w:r w:rsidRPr="00947CEA">
          <w:rPr>
            <w:rFonts w:ascii="Times New Roman" w:hAnsi="Times New Roman" w:cs="Times New Roman"/>
            <w:i/>
            <w:iCs/>
          </w:rPr>
          <w:t>The R Journal</w:t>
        </w:r>
        <w:r w:rsidRPr="00947CEA">
          <w:rPr>
            <w:rFonts w:ascii="Times New Roman" w:hAnsi="Times New Roman" w:cs="Times New Roman"/>
          </w:rPr>
          <w:t xml:space="preserve"> 3:5–10.</w:t>
        </w:r>
      </w:ins>
    </w:p>
    <w:p w14:paraId="6AF80BC9" w14:textId="77777777" w:rsidR="00947CEA" w:rsidRPr="00947CEA" w:rsidRDefault="00947CEA">
      <w:pPr>
        <w:pStyle w:val="Bibliography"/>
        <w:rPr>
          <w:ins w:id="1893" w:author="Russell, Seth" w:date="2018-12-20T17:25:00Z"/>
          <w:rFonts w:ascii="Times New Roman" w:hAnsi="Times New Roman" w:cs="Times New Roman"/>
        </w:rPr>
        <w:pPrChange w:id="1894" w:author="Russell, Seth" w:date="2018-12-20T17:25:00Z">
          <w:pPr>
            <w:widowControl w:val="0"/>
            <w:autoSpaceDE w:val="0"/>
            <w:autoSpaceDN w:val="0"/>
            <w:adjustRightInd w:val="0"/>
          </w:pPr>
        </w:pPrChange>
      </w:pPr>
      <w:ins w:id="1895" w:author="Russell, Seth" w:date="2018-12-20T17:25:00Z">
        <w:r w:rsidRPr="00947CEA">
          <w:rPr>
            <w:rFonts w:ascii="Times New Roman" w:hAnsi="Times New Roman" w:cs="Times New Roman"/>
          </w:rPr>
          <w:t xml:space="preserve">Wickham H. 2014a. </w:t>
        </w:r>
        <w:r w:rsidRPr="00947CEA">
          <w:rPr>
            <w:rFonts w:ascii="Times New Roman" w:hAnsi="Times New Roman" w:cs="Times New Roman"/>
            <w:i/>
            <w:iCs/>
          </w:rPr>
          <w:t>profr: An alternative display for profiling information</w:t>
        </w:r>
        <w:r w:rsidRPr="00947CEA">
          <w:rPr>
            <w:rFonts w:ascii="Times New Roman" w:hAnsi="Times New Roman" w:cs="Times New Roman"/>
          </w:rPr>
          <w:t>.</w:t>
        </w:r>
      </w:ins>
    </w:p>
    <w:p w14:paraId="48E908A4" w14:textId="77777777" w:rsidR="00947CEA" w:rsidRPr="00947CEA" w:rsidRDefault="00947CEA">
      <w:pPr>
        <w:pStyle w:val="Bibliography"/>
        <w:rPr>
          <w:ins w:id="1896" w:author="Russell, Seth" w:date="2018-12-20T17:25:00Z"/>
          <w:rFonts w:ascii="Times New Roman" w:hAnsi="Times New Roman" w:cs="Times New Roman"/>
        </w:rPr>
        <w:pPrChange w:id="1897" w:author="Russell, Seth" w:date="2018-12-20T17:25:00Z">
          <w:pPr>
            <w:widowControl w:val="0"/>
            <w:autoSpaceDE w:val="0"/>
            <w:autoSpaceDN w:val="0"/>
            <w:adjustRightInd w:val="0"/>
          </w:pPr>
        </w:pPrChange>
      </w:pPr>
      <w:ins w:id="1898" w:author="Russell, Seth" w:date="2018-12-20T17:25:00Z">
        <w:r w:rsidRPr="00947CEA">
          <w:rPr>
            <w:rFonts w:ascii="Times New Roman" w:hAnsi="Times New Roman" w:cs="Times New Roman"/>
          </w:rPr>
          <w:t xml:space="preserve">Wickham H. 2014b. </w:t>
        </w:r>
        <w:r w:rsidRPr="00947CEA">
          <w:rPr>
            <w:rFonts w:ascii="Times New Roman" w:hAnsi="Times New Roman" w:cs="Times New Roman"/>
            <w:i/>
            <w:iCs/>
          </w:rPr>
          <w:t>Advanced R</w:t>
        </w:r>
        <w:r w:rsidRPr="00947CEA">
          <w:rPr>
            <w:rFonts w:ascii="Times New Roman" w:hAnsi="Times New Roman" w:cs="Times New Roman"/>
          </w:rPr>
          <w:t>. Boca Raton, FL: Chapman and Hall/CRC.</w:t>
        </w:r>
      </w:ins>
    </w:p>
    <w:p w14:paraId="2EFD67B3" w14:textId="77777777" w:rsidR="00947CEA" w:rsidRPr="00947CEA" w:rsidRDefault="00947CEA">
      <w:pPr>
        <w:pStyle w:val="Bibliography"/>
        <w:rPr>
          <w:ins w:id="1899" w:author="Russell, Seth" w:date="2018-12-20T17:25:00Z"/>
          <w:rFonts w:ascii="Times New Roman" w:hAnsi="Times New Roman" w:cs="Times New Roman"/>
        </w:rPr>
        <w:pPrChange w:id="1900" w:author="Russell, Seth" w:date="2018-12-20T17:25:00Z">
          <w:pPr>
            <w:widowControl w:val="0"/>
            <w:autoSpaceDE w:val="0"/>
            <w:autoSpaceDN w:val="0"/>
            <w:adjustRightInd w:val="0"/>
          </w:pPr>
        </w:pPrChange>
      </w:pPr>
      <w:ins w:id="1901" w:author="Russell, Seth" w:date="2018-12-20T17:25:00Z">
        <w:r w:rsidRPr="00947CEA">
          <w:rPr>
            <w:rFonts w:ascii="Times New Roman" w:hAnsi="Times New Roman" w:cs="Times New Roman"/>
          </w:rPr>
          <w:lastRenderedPageBreak/>
          <w:t xml:space="preserve">Wickham H, RStudio, Feather developers, Google, LevelDB Authors. 2016. </w:t>
        </w:r>
        <w:r w:rsidRPr="00947CEA">
          <w:rPr>
            <w:rFonts w:ascii="Times New Roman" w:hAnsi="Times New Roman" w:cs="Times New Roman"/>
            <w:i/>
            <w:iCs/>
          </w:rPr>
          <w:t>feather: R Bindings to the Feather “API.”</w:t>
        </w:r>
      </w:ins>
    </w:p>
    <w:p w14:paraId="4A801BFD" w14:textId="77777777" w:rsidR="00947CEA" w:rsidRPr="00947CEA" w:rsidRDefault="00947CEA">
      <w:pPr>
        <w:pStyle w:val="Bibliography"/>
        <w:rPr>
          <w:ins w:id="1902" w:author="Russell, Seth" w:date="2018-12-20T17:25:00Z"/>
          <w:rFonts w:ascii="Times New Roman" w:hAnsi="Times New Roman" w:cs="Times New Roman"/>
        </w:rPr>
        <w:pPrChange w:id="1903" w:author="Russell, Seth" w:date="2018-12-20T17:25:00Z">
          <w:pPr>
            <w:widowControl w:val="0"/>
            <w:autoSpaceDE w:val="0"/>
            <w:autoSpaceDN w:val="0"/>
            <w:adjustRightInd w:val="0"/>
          </w:pPr>
        </w:pPrChange>
      </w:pPr>
      <w:ins w:id="1904" w:author="Russell, Seth" w:date="2018-12-20T17:25:00Z">
        <w:r w:rsidRPr="00947CEA">
          <w:rPr>
            <w:rFonts w:ascii="Times New Roman" w:hAnsi="Times New Roman" w:cs="Times New Roman"/>
          </w:rPr>
          <w:t xml:space="preserve">Wikipedia contributors. 2017a.SUnit — Wikipedia, The Free Encyclopedia.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en.wikipedia.org/w/index.php?title=SUnit&amp;oldid=815835062</w:t>
        </w:r>
      </w:ins>
    </w:p>
    <w:p w14:paraId="2FBE8A35" w14:textId="77777777" w:rsidR="00947CEA" w:rsidRPr="00947CEA" w:rsidRDefault="00947CEA">
      <w:pPr>
        <w:pStyle w:val="Bibliography"/>
        <w:rPr>
          <w:ins w:id="1905" w:author="Russell, Seth" w:date="2018-12-20T17:25:00Z"/>
          <w:rFonts w:ascii="Times New Roman" w:hAnsi="Times New Roman" w:cs="Times New Roman"/>
        </w:rPr>
        <w:pPrChange w:id="1906" w:author="Russell, Seth" w:date="2018-12-20T17:25:00Z">
          <w:pPr>
            <w:widowControl w:val="0"/>
            <w:autoSpaceDE w:val="0"/>
            <w:autoSpaceDN w:val="0"/>
            <w:adjustRightInd w:val="0"/>
          </w:pPr>
        </w:pPrChange>
      </w:pPr>
      <w:ins w:id="1907" w:author="Russell, Seth" w:date="2018-12-20T17:25:00Z">
        <w:r w:rsidRPr="00947CEA">
          <w:rPr>
            <w:rFonts w:ascii="Times New Roman" w:hAnsi="Times New Roman" w:cs="Times New Roman"/>
          </w:rPr>
          <w:t xml:space="preserve">Wikipedia contributors. 2017b.XUnit — Wikipedia, The Free Encyclopedia.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en.wikipedia.org/w/index.php?title=XUnit&amp;oldid=807299841</w:t>
        </w:r>
      </w:ins>
    </w:p>
    <w:p w14:paraId="3BC8F02A" w14:textId="77777777" w:rsidR="00947CEA" w:rsidRPr="00947CEA" w:rsidRDefault="00947CEA">
      <w:pPr>
        <w:pStyle w:val="Bibliography"/>
        <w:rPr>
          <w:ins w:id="1908" w:author="Russell, Seth" w:date="2018-12-20T17:25:00Z"/>
          <w:rFonts w:ascii="Times New Roman" w:hAnsi="Times New Roman" w:cs="Times New Roman"/>
        </w:rPr>
        <w:pPrChange w:id="1909" w:author="Russell, Seth" w:date="2018-12-20T17:25:00Z">
          <w:pPr>
            <w:widowControl w:val="0"/>
            <w:autoSpaceDE w:val="0"/>
            <w:autoSpaceDN w:val="0"/>
            <w:adjustRightInd w:val="0"/>
          </w:pPr>
        </w:pPrChange>
      </w:pPr>
      <w:ins w:id="1910" w:author="Russell, Seth" w:date="2018-12-20T17:25:00Z">
        <w:r w:rsidRPr="00947CEA">
          <w:rPr>
            <w:rFonts w:ascii="Times New Roman" w:hAnsi="Times New Roman" w:cs="Times New Roman"/>
          </w:rPr>
          <w:t xml:space="preserve">Wikipedia contributors. 2018.Binary search algorithm — Wikipedia, The Free Encyclopedia.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en.wikipedia.org/w/index.php?title=Binary_search_algorithm&amp;oldid=867040594</w:t>
        </w:r>
      </w:ins>
    </w:p>
    <w:p w14:paraId="26B25E17" w14:textId="77777777" w:rsidR="00947CEA" w:rsidRPr="00947CEA" w:rsidRDefault="00947CEA">
      <w:pPr>
        <w:pStyle w:val="Bibliography"/>
        <w:rPr>
          <w:ins w:id="1911" w:author="Russell, Seth" w:date="2018-12-20T17:25:00Z"/>
          <w:rFonts w:ascii="Times New Roman" w:hAnsi="Times New Roman" w:cs="Times New Roman"/>
        </w:rPr>
        <w:pPrChange w:id="1912" w:author="Russell, Seth" w:date="2018-12-20T17:25:00Z">
          <w:pPr>
            <w:widowControl w:val="0"/>
            <w:autoSpaceDE w:val="0"/>
            <w:autoSpaceDN w:val="0"/>
            <w:adjustRightInd w:val="0"/>
          </w:pPr>
        </w:pPrChange>
      </w:pPr>
      <w:ins w:id="1913" w:author="Russell, Seth" w:date="2018-12-20T17:25:00Z">
        <w:r w:rsidRPr="00947CEA">
          <w:rPr>
            <w:rFonts w:ascii="Times New Roman" w:hAnsi="Times New Roman" w:cs="Times New Roman"/>
          </w:rPr>
          <w:t xml:space="preserve">Wilson G. 2016. Software Carpentry: lessons learned. </w:t>
        </w:r>
        <w:r w:rsidRPr="00947CEA">
          <w:rPr>
            <w:rFonts w:ascii="Times New Roman" w:hAnsi="Times New Roman" w:cs="Times New Roman"/>
            <w:i/>
            <w:iCs/>
          </w:rPr>
          <w:t>F1000Research</w:t>
        </w:r>
        <w:r w:rsidRPr="00947CEA">
          <w:rPr>
            <w:rFonts w:ascii="Times New Roman" w:hAnsi="Times New Roman" w:cs="Times New Roman"/>
          </w:rPr>
          <w:t>. DOI: 10.12688/f1000research.3-62.v2.</w:t>
        </w:r>
      </w:ins>
    </w:p>
    <w:p w14:paraId="23D0623D" w14:textId="77777777" w:rsidR="00947CEA" w:rsidRPr="00947CEA" w:rsidRDefault="00947CEA">
      <w:pPr>
        <w:pStyle w:val="Bibliography"/>
        <w:rPr>
          <w:ins w:id="1914" w:author="Russell, Seth" w:date="2018-12-20T17:25:00Z"/>
          <w:rFonts w:ascii="Times New Roman" w:hAnsi="Times New Roman" w:cs="Times New Roman"/>
        </w:rPr>
        <w:pPrChange w:id="1915" w:author="Russell, Seth" w:date="2018-12-20T17:25:00Z">
          <w:pPr>
            <w:widowControl w:val="0"/>
            <w:autoSpaceDE w:val="0"/>
            <w:autoSpaceDN w:val="0"/>
            <w:adjustRightInd w:val="0"/>
          </w:pPr>
        </w:pPrChange>
      </w:pPr>
      <w:ins w:id="1916" w:author="Russell, Seth" w:date="2018-12-20T17:25:00Z">
        <w:r w:rsidRPr="00947CEA">
          <w:rPr>
            <w:rFonts w:ascii="Times New Roman" w:hAnsi="Times New Roman" w:cs="Times New Roman"/>
          </w:rPr>
          <w:t xml:space="preserve">Wilson G, Aruliah DA, Brown CT, Hong NPC, Davis M, Guy RT, Haddock SHD, Huff KD, Mitchell IM, Plumbley MD, Waugh B, White EP, Wilson P. 2014. Best Practices for Scientific Computing. </w:t>
        </w:r>
        <w:r w:rsidRPr="00947CEA">
          <w:rPr>
            <w:rFonts w:ascii="Times New Roman" w:hAnsi="Times New Roman" w:cs="Times New Roman"/>
            <w:i/>
            <w:iCs/>
          </w:rPr>
          <w:t>PLOS Biology</w:t>
        </w:r>
        <w:r w:rsidRPr="00947CEA">
          <w:rPr>
            <w:rFonts w:ascii="Times New Roman" w:hAnsi="Times New Roman" w:cs="Times New Roman"/>
          </w:rPr>
          <w:t xml:space="preserve"> 12:e1001745. DOI: 10.1371/journal.pbio.1001745.</w:t>
        </w:r>
      </w:ins>
    </w:p>
    <w:p w14:paraId="0C557563" w14:textId="77777777" w:rsidR="00947CEA" w:rsidRPr="00947CEA" w:rsidRDefault="00947CEA">
      <w:pPr>
        <w:pStyle w:val="Bibliography"/>
        <w:rPr>
          <w:ins w:id="1917" w:author="Russell, Seth" w:date="2018-12-20T17:25:00Z"/>
          <w:rFonts w:ascii="Times New Roman" w:hAnsi="Times New Roman" w:cs="Times New Roman"/>
        </w:rPr>
        <w:pPrChange w:id="1918" w:author="Russell, Seth" w:date="2018-12-20T17:25:00Z">
          <w:pPr>
            <w:widowControl w:val="0"/>
            <w:autoSpaceDE w:val="0"/>
            <w:autoSpaceDN w:val="0"/>
            <w:adjustRightInd w:val="0"/>
          </w:pPr>
        </w:pPrChange>
      </w:pPr>
      <w:ins w:id="1919" w:author="Russell, Seth" w:date="2018-12-20T17:25:00Z">
        <w:r w:rsidRPr="00947CEA">
          <w:rPr>
            <w:rFonts w:ascii="Times New Roman" w:hAnsi="Times New Roman" w:cs="Times New Roman"/>
          </w:rPr>
          <w:t xml:space="preserve">Xie Y. 2018. </w:t>
        </w:r>
        <w:r w:rsidRPr="00947CEA">
          <w:rPr>
            <w:rFonts w:ascii="Times New Roman" w:hAnsi="Times New Roman" w:cs="Times New Roman"/>
            <w:i/>
            <w:iCs/>
          </w:rPr>
          <w:t>testit: A Simple Package for Testing R Packages</w:t>
        </w:r>
        <w:r w:rsidRPr="00947CEA">
          <w:rPr>
            <w:rFonts w:ascii="Times New Roman" w:hAnsi="Times New Roman" w:cs="Times New Roman"/>
          </w:rPr>
          <w:t>.</w:t>
        </w:r>
      </w:ins>
    </w:p>
    <w:p w14:paraId="4585056C" w14:textId="77777777" w:rsidR="00947CEA" w:rsidRPr="00947CEA" w:rsidRDefault="00947CEA">
      <w:pPr>
        <w:pStyle w:val="Bibliography"/>
        <w:rPr>
          <w:ins w:id="1920" w:author="Russell, Seth" w:date="2018-12-20T17:25:00Z"/>
          <w:rFonts w:ascii="Times New Roman" w:hAnsi="Times New Roman" w:cs="Times New Roman"/>
        </w:rPr>
        <w:pPrChange w:id="1921" w:author="Russell, Seth" w:date="2018-12-20T17:25:00Z">
          <w:pPr>
            <w:widowControl w:val="0"/>
            <w:autoSpaceDE w:val="0"/>
            <w:autoSpaceDN w:val="0"/>
            <w:adjustRightInd w:val="0"/>
          </w:pPr>
        </w:pPrChange>
      </w:pPr>
      <w:ins w:id="1922" w:author="Russell, Seth" w:date="2018-12-20T17:25:00Z">
        <w:r w:rsidRPr="00947CEA">
          <w:rPr>
            <w:rFonts w:ascii="Times New Roman" w:hAnsi="Times New Roman" w:cs="Times New Roman"/>
          </w:rPr>
          <w:t xml:space="preserve">Xie Y, Allaire JJ, Grolemund G. 2018. </w:t>
        </w:r>
        <w:r w:rsidRPr="00947CEA">
          <w:rPr>
            <w:rFonts w:ascii="Times New Roman" w:hAnsi="Times New Roman" w:cs="Times New Roman"/>
            <w:i/>
            <w:iCs/>
          </w:rPr>
          <w:t>R Markdown: The Definitive Guide</w:t>
        </w:r>
        <w:r w:rsidRPr="00947CEA">
          <w:rPr>
            <w:rFonts w:ascii="Times New Roman" w:hAnsi="Times New Roman" w:cs="Times New Roman"/>
          </w:rPr>
          <w:t>. Boca Raton, Florida: Chapman and Hall/CRC.</w:t>
        </w:r>
      </w:ins>
    </w:p>
    <w:p w14:paraId="1B2DCB64" w14:textId="77777777" w:rsidR="00947CEA" w:rsidRPr="00947CEA" w:rsidRDefault="00947CEA">
      <w:pPr>
        <w:pStyle w:val="Bibliography"/>
        <w:rPr>
          <w:ins w:id="1923" w:author="Russell, Seth" w:date="2018-12-20T17:25:00Z"/>
          <w:rFonts w:ascii="Times New Roman" w:hAnsi="Times New Roman" w:cs="Times New Roman"/>
        </w:rPr>
        <w:pPrChange w:id="1924" w:author="Russell, Seth" w:date="2018-12-20T17:25:00Z">
          <w:pPr>
            <w:widowControl w:val="0"/>
            <w:autoSpaceDE w:val="0"/>
            <w:autoSpaceDN w:val="0"/>
            <w:adjustRightInd w:val="0"/>
          </w:pPr>
        </w:pPrChange>
      </w:pPr>
      <w:ins w:id="1925" w:author="Russell, Seth" w:date="2018-12-20T17:25:00Z">
        <w:r w:rsidRPr="00947CEA">
          <w:rPr>
            <w:rFonts w:ascii="Times New Roman" w:hAnsi="Times New Roman" w:cs="Times New Roman"/>
          </w:rPr>
          <w:t xml:space="preserve">Xochellis J. 2010.The impact of the Pareto principle in optimization - CodeProject.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ww.codeproject.com/Articles/49023/The-impact-of-the-Pareto-principle-in-optimization</w:t>
        </w:r>
      </w:ins>
    </w:p>
    <w:p w14:paraId="46E075EC" w14:textId="77777777" w:rsidR="00947CEA" w:rsidRPr="00947CEA" w:rsidRDefault="00947CEA">
      <w:pPr>
        <w:pStyle w:val="Bibliography"/>
        <w:rPr>
          <w:ins w:id="1926" w:author="Russell, Seth" w:date="2018-12-20T17:25:00Z"/>
          <w:rFonts w:ascii="Times New Roman" w:hAnsi="Times New Roman" w:cs="Times New Roman"/>
        </w:rPr>
        <w:pPrChange w:id="1927" w:author="Russell, Seth" w:date="2018-12-20T17:25:00Z">
          <w:pPr>
            <w:widowControl w:val="0"/>
            <w:autoSpaceDE w:val="0"/>
            <w:autoSpaceDN w:val="0"/>
            <w:adjustRightInd w:val="0"/>
          </w:pPr>
        </w:pPrChange>
      </w:pPr>
      <w:ins w:id="1928" w:author="Russell, Seth" w:date="2018-12-20T17:25:00Z">
        <w:r w:rsidRPr="00947CEA">
          <w:rPr>
            <w:rFonts w:ascii="Times New Roman" w:hAnsi="Times New Roman" w:cs="Times New Roman"/>
          </w:rPr>
          <w:t xml:space="preserve">Yu H. 2002. Rmpi: Parallel Statistical Computing in R. </w:t>
        </w:r>
        <w:r w:rsidRPr="00947CEA">
          <w:rPr>
            <w:rFonts w:ascii="Times New Roman" w:hAnsi="Times New Roman" w:cs="Times New Roman"/>
            <w:i/>
            <w:iCs/>
          </w:rPr>
          <w:t>R News</w:t>
        </w:r>
        <w:r w:rsidRPr="00947CEA">
          <w:rPr>
            <w:rFonts w:ascii="Times New Roman" w:hAnsi="Times New Roman" w:cs="Times New Roman"/>
          </w:rPr>
          <w:t xml:space="preserve"> 2:10–14.</w:t>
        </w:r>
      </w:ins>
    </w:p>
    <w:p w14:paraId="41CE2A58" w14:textId="63B984FC" w:rsidR="002025AA" w:rsidRPr="00947CEA" w:rsidDel="00496733" w:rsidRDefault="002025AA">
      <w:pPr>
        <w:pStyle w:val="Bibliography"/>
        <w:rPr>
          <w:del w:id="1929" w:author="Russell, Seth" w:date="2018-11-07T13:41:00Z"/>
        </w:rPr>
      </w:pPr>
      <w:del w:id="1930" w:author="Russell, Seth" w:date="2018-11-07T13:41:00Z">
        <w:r w:rsidRPr="00947CEA" w:rsidDel="00496733">
          <w:delText xml:space="preserve">Agruss C., Johnson B. 2000. Ad Hoc Software Testing. </w:delText>
        </w:r>
        <w:r w:rsidRPr="00947CEA" w:rsidDel="00496733">
          <w:rPr>
            <w:i/>
            <w:iCs/>
          </w:rPr>
          <w:delText>Viitattu</w:delText>
        </w:r>
        <w:r w:rsidRPr="00947CEA" w:rsidDel="00496733">
          <w:delText xml:space="preserve"> 4:2009.</w:delText>
        </w:r>
      </w:del>
    </w:p>
    <w:p w14:paraId="1D3B491D" w14:textId="30E1340A" w:rsidR="002025AA" w:rsidRPr="00947CEA" w:rsidDel="00496733" w:rsidRDefault="002025AA">
      <w:pPr>
        <w:pStyle w:val="Bibliography"/>
        <w:rPr>
          <w:del w:id="1931" w:author="Russell, Seth" w:date="2018-11-07T13:41:00Z"/>
        </w:rPr>
      </w:pPr>
      <w:del w:id="1932" w:author="Russell, Seth" w:date="2018-11-07T13:41:00Z">
        <w:r w:rsidRPr="00947CEA" w:rsidDel="00496733">
          <w:delText xml:space="preserve">Allaire JJ., Francois R., Ushey K., Vandenbrouck G., library MG (TinyThread., http://tinythreadpp.bitsnbites.eu/)., RStudio., library I (Intel T., https://www.threadingbuildingblocks.org/)., Microsoft. 2018. </w:delText>
        </w:r>
        <w:r w:rsidRPr="00947CEA" w:rsidDel="00496733">
          <w:rPr>
            <w:i/>
            <w:iCs/>
          </w:rPr>
          <w:delText>RcppParallel: Parallel Programming Tools for “Rcpp.”</w:delText>
        </w:r>
      </w:del>
    </w:p>
    <w:p w14:paraId="06709A88" w14:textId="3569BDCE" w:rsidR="002025AA" w:rsidRPr="00947CEA" w:rsidDel="00496733" w:rsidRDefault="002025AA">
      <w:pPr>
        <w:pStyle w:val="Bibliography"/>
        <w:rPr>
          <w:del w:id="1933" w:author="Russell, Seth" w:date="2018-11-07T13:41:00Z"/>
        </w:rPr>
      </w:pPr>
      <w:del w:id="1934" w:author="Russell, Seth" w:date="2018-11-07T13:41:00Z">
        <w:r w:rsidRPr="00947CEA" w:rsidDel="00496733">
          <w:delTex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delText>
        </w:r>
        <w:r w:rsidRPr="00947CEA" w:rsidDel="00496733">
          <w:rPr>
            <w:i/>
            <w:iCs/>
          </w:rPr>
          <w:delText>Commun. ACM</w:delText>
        </w:r>
        <w:r w:rsidRPr="00947CEA" w:rsidDel="00496733">
          <w:delText xml:space="preserve"> 11:151–197. DOI: 10.1145/362929.362976.</w:delText>
        </w:r>
      </w:del>
    </w:p>
    <w:p w14:paraId="28E50157" w14:textId="6873687F" w:rsidR="002025AA" w:rsidRPr="00947CEA" w:rsidDel="00496733" w:rsidRDefault="002025AA">
      <w:pPr>
        <w:pStyle w:val="Bibliography"/>
        <w:rPr>
          <w:del w:id="1935" w:author="Russell, Seth" w:date="2018-11-07T13:41:00Z"/>
        </w:rPr>
      </w:pPr>
      <w:del w:id="1936" w:author="Russell, Seth" w:date="2018-11-07T13:41:00Z">
        <w:r w:rsidRPr="00947CEA" w:rsidDel="00496733">
          <w:delText xml:space="preserve">Bengtsson H. 2018. </w:delText>
        </w:r>
        <w:r w:rsidRPr="00947CEA" w:rsidDel="00496733">
          <w:rPr>
            <w:i/>
            <w:iCs/>
          </w:rPr>
          <w:delText>future: Unified Parallel and Distributed Processing in R for Everyone</w:delText>
        </w:r>
        <w:r w:rsidRPr="00947CEA" w:rsidDel="00496733">
          <w:delText>.</w:delText>
        </w:r>
      </w:del>
    </w:p>
    <w:p w14:paraId="74712757" w14:textId="11F976A6" w:rsidR="002025AA" w:rsidRPr="00947CEA" w:rsidDel="00496733" w:rsidRDefault="002025AA">
      <w:pPr>
        <w:pStyle w:val="Bibliography"/>
        <w:rPr>
          <w:del w:id="1937" w:author="Russell, Seth" w:date="2018-11-07T13:41:00Z"/>
        </w:rPr>
      </w:pPr>
      <w:del w:id="1938" w:author="Russell, Seth" w:date="2018-11-07T13:41:00Z">
        <w:r w:rsidRPr="00947CEA" w:rsidDel="00496733">
          <w:delText xml:space="preserve">Bengtsson H., R Core Team. 2018. </w:delText>
        </w:r>
        <w:r w:rsidRPr="00947CEA" w:rsidDel="00496733">
          <w:rPr>
            <w:i/>
            <w:iCs/>
          </w:rPr>
          <w:delText>future.apply: Apply Function to Elements in Parallel using Futures</w:delText>
        </w:r>
        <w:r w:rsidRPr="00947CEA" w:rsidDel="00496733">
          <w:delText>.</w:delText>
        </w:r>
      </w:del>
    </w:p>
    <w:p w14:paraId="33FF3269" w14:textId="6BE7190F" w:rsidR="002025AA" w:rsidRPr="00947CEA" w:rsidDel="00496733" w:rsidRDefault="002025AA">
      <w:pPr>
        <w:pStyle w:val="Bibliography"/>
        <w:rPr>
          <w:del w:id="1939" w:author="Russell, Seth" w:date="2018-11-07T13:41:00Z"/>
        </w:rPr>
      </w:pPr>
      <w:del w:id="1940" w:author="Russell, Seth" w:date="2018-11-07T13:41:00Z">
        <w:r w:rsidRPr="00947CEA" w:rsidDel="00496733">
          <w:delText xml:space="preserve">Binary search algorithm 2018. </w:delText>
        </w:r>
        <w:r w:rsidRPr="00947CEA" w:rsidDel="00496733">
          <w:rPr>
            <w:i/>
            <w:iCs/>
          </w:rPr>
          <w:delText>Wikipedia</w:delText>
        </w:r>
        <w:r w:rsidRPr="00947CEA" w:rsidDel="00496733">
          <w:delText>.</w:delText>
        </w:r>
      </w:del>
    </w:p>
    <w:p w14:paraId="603DBF15" w14:textId="15F1F8C8" w:rsidR="002025AA" w:rsidRPr="00947CEA" w:rsidDel="00496733" w:rsidRDefault="002025AA">
      <w:pPr>
        <w:pStyle w:val="Bibliography"/>
        <w:rPr>
          <w:del w:id="1941" w:author="Russell, Seth" w:date="2018-11-07T13:41:00Z"/>
        </w:rPr>
      </w:pPr>
      <w:del w:id="1942" w:author="Russell, Seth" w:date="2018-11-07T13:41:00Z">
        <w:r w:rsidRPr="00947CEA" w:rsidDel="00496733">
          <w:delText xml:space="preserve">Bischl B., Lang M. 2015. </w:delText>
        </w:r>
        <w:r w:rsidRPr="00947CEA" w:rsidDel="00496733">
          <w:rPr>
            <w:i/>
            <w:iCs/>
          </w:rPr>
          <w:delText>parallelMap: Unified Interface to Parallelization Back-Ends</w:delText>
        </w:r>
        <w:r w:rsidRPr="00947CEA" w:rsidDel="00496733">
          <w:delText>.</w:delText>
        </w:r>
      </w:del>
    </w:p>
    <w:p w14:paraId="3BD879C5" w14:textId="691408C1" w:rsidR="002025AA" w:rsidRPr="00947CEA" w:rsidDel="00496733" w:rsidRDefault="002025AA">
      <w:pPr>
        <w:pStyle w:val="Bibliography"/>
        <w:rPr>
          <w:del w:id="1943" w:author="Russell, Seth" w:date="2018-11-07T13:41:00Z"/>
        </w:rPr>
      </w:pPr>
      <w:del w:id="1944" w:author="Russell, Seth" w:date="2018-11-07T13:41:00Z">
        <w:r w:rsidRPr="00947CEA" w:rsidDel="00496733">
          <w:delText xml:space="preserve">Bischl B., Lang M., Mersmann O., Rahnenführer J., Weihs C. 2015. BatchJobs and BatchExperiments: Abstraction Mechanisms for Using R in Batch Environments. </w:delText>
        </w:r>
        <w:r w:rsidRPr="00947CEA" w:rsidDel="00496733">
          <w:rPr>
            <w:i/>
            <w:iCs/>
          </w:rPr>
          <w:delText>Journal of Statistical Software</w:delText>
        </w:r>
        <w:r w:rsidRPr="00947CEA" w:rsidDel="00496733">
          <w:delText xml:space="preserve"> 64:1–25.</w:delText>
        </w:r>
      </w:del>
    </w:p>
    <w:p w14:paraId="7AC45F0B" w14:textId="11F7F225" w:rsidR="002025AA" w:rsidRPr="00947CEA" w:rsidDel="00496733" w:rsidRDefault="002025AA">
      <w:pPr>
        <w:pStyle w:val="Bibliography"/>
        <w:rPr>
          <w:del w:id="1945" w:author="Russell, Seth" w:date="2018-11-07T13:41:00Z"/>
        </w:rPr>
      </w:pPr>
      <w:del w:id="1946" w:author="Russell, Seth" w:date="2018-11-07T13:41:00Z">
        <w:r w:rsidRPr="00947CEA" w:rsidDel="00496733">
          <w:delText xml:space="preserve">Burger M., Juenemann K., Koenig T. 2015. </w:delText>
        </w:r>
        <w:r w:rsidRPr="00947CEA" w:rsidDel="00496733">
          <w:rPr>
            <w:i/>
            <w:iCs/>
          </w:rPr>
          <w:delText>RUnit: R Unit Test Framework</w:delText>
        </w:r>
        <w:r w:rsidRPr="00947CEA" w:rsidDel="00496733">
          <w:delText>.</w:delText>
        </w:r>
      </w:del>
    </w:p>
    <w:p w14:paraId="5A7F1916" w14:textId="03CF4D0F" w:rsidR="002025AA" w:rsidRPr="00947CEA" w:rsidDel="00496733" w:rsidRDefault="002025AA">
      <w:pPr>
        <w:pStyle w:val="Bibliography"/>
        <w:rPr>
          <w:del w:id="1947" w:author="Russell, Seth" w:date="2018-11-07T13:41:00Z"/>
        </w:rPr>
      </w:pPr>
      <w:del w:id="1948" w:author="Russell, Seth" w:date="2018-11-07T13:41:00Z">
        <w:r w:rsidRPr="00947CEA" w:rsidDel="00496733">
          <w:delText xml:space="preserve">Burns P. 2012. </w:delText>
        </w:r>
        <w:r w:rsidRPr="00947CEA" w:rsidDel="00496733">
          <w:rPr>
            <w:i/>
            <w:iCs/>
          </w:rPr>
          <w:delText>The R Inferno</w:delText>
        </w:r>
        <w:r w:rsidRPr="00947CEA" w:rsidDel="00496733">
          <w:delText>. lulu.com.</w:delText>
        </w:r>
      </w:del>
    </w:p>
    <w:p w14:paraId="58F25701" w14:textId="5C0E24A6" w:rsidR="002025AA" w:rsidRPr="00947CEA" w:rsidDel="00496733" w:rsidRDefault="002025AA">
      <w:pPr>
        <w:pStyle w:val="Bibliography"/>
        <w:rPr>
          <w:del w:id="1949" w:author="Russell, Seth" w:date="2018-11-07T13:41:00Z"/>
        </w:rPr>
      </w:pPr>
      <w:del w:id="1950" w:author="Russell, Seth" w:date="2018-11-07T13:41:00Z">
        <w:r w:rsidRPr="00947CEA" w:rsidDel="00496733">
          <w:delText xml:space="preserve">Calaway R., Analytics R., Weston S. 2017. </w:delText>
        </w:r>
        <w:r w:rsidRPr="00947CEA" w:rsidDel="00496733">
          <w:rPr>
            <w:i/>
            <w:iCs/>
          </w:rPr>
          <w:delText>doMC: Foreach Parallel Adaptor for “parallel.”</w:delText>
        </w:r>
      </w:del>
    </w:p>
    <w:p w14:paraId="64009E6C" w14:textId="7E767728" w:rsidR="002025AA" w:rsidRPr="00947CEA" w:rsidDel="00496733" w:rsidRDefault="002025AA">
      <w:pPr>
        <w:pStyle w:val="Bibliography"/>
        <w:rPr>
          <w:del w:id="1951" w:author="Russell, Seth" w:date="2018-11-07T13:41:00Z"/>
        </w:rPr>
      </w:pPr>
      <w:del w:id="1952" w:author="Russell, Seth" w:date="2018-11-07T13:41:00Z">
        <w:r w:rsidRPr="00947CEA" w:rsidDel="00496733">
          <w:delText xml:space="preserve">Calaway R., Corporation M., Weston S. 2017. </w:delText>
        </w:r>
        <w:r w:rsidRPr="00947CEA" w:rsidDel="00496733">
          <w:rPr>
            <w:i/>
            <w:iCs/>
          </w:rPr>
          <w:delText>doSNOW: Foreach Parallel Adaptor for the “snow” Package</w:delText>
        </w:r>
        <w:r w:rsidRPr="00947CEA" w:rsidDel="00496733">
          <w:delText>.</w:delText>
        </w:r>
      </w:del>
    </w:p>
    <w:p w14:paraId="06CA8601" w14:textId="7257EA37" w:rsidR="002025AA" w:rsidRPr="00947CEA" w:rsidDel="00496733" w:rsidRDefault="002025AA">
      <w:pPr>
        <w:pStyle w:val="Bibliography"/>
        <w:rPr>
          <w:del w:id="1953" w:author="Russell, Seth" w:date="2018-11-07T13:41:00Z"/>
        </w:rPr>
      </w:pPr>
      <w:del w:id="1954" w:author="Russell, Seth" w:date="2018-11-07T13:41:00Z">
        <w:r w:rsidRPr="00947CEA" w:rsidDel="00496733">
          <w:delText xml:space="preserve">Calaway R., Corporation M., Weston S., Tenenbaum D. 2018. </w:delText>
        </w:r>
        <w:r w:rsidRPr="00947CEA" w:rsidDel="00496733">
          <w:rPr>
            <w:i/>
            <w:iCs/>
          </w:rPr>
          <w:delText>doParallel: Foreach Parallel Adaptor for the “parallel” Package</w:delText>
        </w:r>
        <w:r w:rsidRPr="00947CEA" w:rsidDel="00496733">
          <w:delText>.</w:delText>
        </w:r>
      </w:del>
    </w:p>
    <w:p w14:paraId="22839601" w14:textId="75195489" w:rsidR="002025AA" w:rsidRPr="00947CEA" w:rsidDel="00496733" w:rsidRDefault="002025AA">
      <w:pPr>
        <w:pStyle w:val="Bibliography"/>
        <w:rPr>
          <w:del w:id="1955" w:author="Russell, Seth" w:date="2018-11-07T13:41:00Z"/>
        </w:rPr>
      </w:pPr>
      <w:del w:id="1956" w:author="Russell, Seth" w:date="2018-11-07T13:41:00Z">
        <w:r w:rsidRPr="00947CEA" w:rsidDel="00496733">
          <w:delText xml:space="preserve">Calaway R., Microsoft., Weston S. 2017. </w:delText>
        </w:r>
        <w:r w:rsidRPr="00947CEA" w:rsidDel="00496733">
          <w:rPr>
            <w:i/>
            <w:iCs/>
          </w:rPr>
          <w:delText>foreach: Provides Foreach Looping Construct for R</w:delText>
        </w:r>
        <w:r w:rsidRPr="00947CEA" w:rsidDel="00496733">
          <w:delText>.</w:delText>
        </w:r>
      </w:del>
    </w:p>
    <w:p w14:paraId="2D1E5C56" w14:textId="4A6C55E3" w:rsidR="002025AA" w:rsidRPr="00947CEA" w:rsidDel="00496733" w:rsidRDefault="002025AA">
      <w:pPr>
        <w:pStyle w:val="Bibliography"/>
        <w:rPr>
          <w:del w:id="1957" w:author="Russell, Seth" w:date="2018-11-07T13:41:00Z"/>
        </w:rPr>
      </w:pPr>
      <w:del w:id="1958" w:author="Russell, Seth" w:date="2018-11-07T13:41:00Z">
        <w:r w:rsidRPr="00947CEA" w:rsidDel="00496733">
          <w:delText xml:space="preserve">Chang W., Luraschi J. 2018. </w:delText>
        </w:r>
        <w:r w:rsidRPr="00947CEA" w:rsidDel="00496733">
          <w:rPr>
            <w:i/>
            <w:iCs/>
          </w:rPr>
          <w:delText>profvis: Interactive Visualizations for Profiling R Code</w:delText>
        </w:r>
        <w:r w:rsidRPr="00947CEA" w:rsidDel="00496733">
          <w:delText>.</w:delText>
        </w:r>
      </w:del>
    </w:p>
    <w:p w14:paraId="00C91D06" w14:textId="31BC3D6B" w:rsidR="002025AA" w:rsidRPr="00947CEA" w:rsidDel="00496733" w:rsidRDefault="002025AA">
      <w:pPr>
        <w:pStyle w:val="Bibliography"/>
        <w:rPr>
          <w:del w:id="1959" w:author="Russell, Seth" w:date="2018-11-07T13:41:00Z"/>
        </w:rPr>
      </w:pPr>
      <w:del w:id="1960" w:author="Russell, Seth" w:date="2018-11-07T13:41:00Z">
        <w:r w:rsidRPr="00947CEA" w:rsidDel="00496733">
          <w:delText xml:space="preserve">David Heinemeier Hansson 2014.TDD is dead. Long live testing. (DHH). </w:delText>
        </w:r>
        <w:r w:rsidRPr="00947CEA" w:rsidDel="00496733">
          <w:rPr>
            <w:i/>
            <w:iCs/>
          </w:rPr>
          <w:delText>Available at</w:delText>
        </w:r>
        <w:r w:rsidRPr="00947CEA" w:rsidDel="00496733">
          <w:delText xml:space="preserve"> </w:delText>
        </w:r>
        <w:r w:rsidRPr="00947CEA" w:rsidDel="00496733">
          <w:rPr>
            <w:i/>
            <w:iCs/>
          </w:rPr>
          <w:delText>http://david.heinemeierhansson.com/2014/tdd-is-dead-long-live-testing.html</w:delText>
        </w:r>
      </w:del>
    </w:p>
    <w:p w14:paraId="3E6B111F" w14:textId="64042888" w:rsidR="002025AA" w:rsidRPr="00947CEA" w:rsidDel="00496733" w:rsidRDefault="002025AA">
      <w:pPr>
        <w:pStyle w:val="Bibliography"/>
        <w:rPr>
          <w:del w:id="1961" w:author="Russell, Seth" w:date="2018-11-07T13:41:00Z"/>
        </w:rPr>
      </w:pPr>
      <w:del w:id="1962" w:author="Russell, Seth" w:date="2018-11-07T13:41:00Z">
        <w:r w:rsidRPr="00947CEA" w:rsidDel="00496733">
          <w:delText xml:space="preserve">Dehaghani SMH., Hajrahimi N. 2013. Which Factors Affect Software Projects Maintenance Cost More? </w:delText>
        </w:r>
        <w:r w:rsidRPr="00947CEA" w:rsidDel="00496733">
          <w:rPr>
            <w:i/>
            <w:iCs/>
          </w:rPr>
          <w:delText>Acta Informatica Medica</w:delText>
        </w:r>
        <w:r w:rsidRPr="00947CEA" w:rsidDel="00496733">
          <w:delText xml:space="preserve"> 21:63–66. DOI: 10.5455/AIM.2012.21.63-66.</w:delText>
        </w:r>
      </w:del>
    </w:p>
    <w:p w14:paraId="2C7CB6F8" w14:textId="3840B960" w:rsidR="002025AA" w:rsidRPr="00947CEA" w:rsidDel="00496733" w:rsidRDefault="002025AA">
      <w:pPr>
        <w:pStyle w:val="Bibliography"/>
        <w:rPr>
          <w:del w:id="1963" w:author="Russell, Seth" w:date="2018-11-07T13:41:00Z"/>
        </w:rPr>
      </w:pPr>
      <w:del w:id="1964" w:author="Russell, Seth" w:date="2018-11-07T13:41:00Z">
        <w:r w:rsidRPr="00947CEA" w:rsidDel="00496733">
          <w:delText xml:space="preserve">DeWitt P., Bennett T., Feinstein J., Russell S. 2017. </w:delText>
        </w:r>
        <w:r w:rsidRPr="00947CEA" w:rsidDel="00496733">
          <w:rPr>
            <w:i/>
            <w:iCs/>
          </w:rPr>
          <w:delText>pccc: Pediatric Complex Chronic Conditions</w:delText>
        </w:r>
        <w:r w:rsidRPr="00947CEA" w:rsidDel="00496733">
          <w:delText>.</w:delText>
        </w:r>
      </w:del>
    </w:p>
    <w:p w14:paraId="47840BD4" w14:textId="44F4AB67" w:rsidR="002025AA" w:rsidRPr="00947CEA" w:rsidDel="00496733" w:rsidRDefault="002025AA">
      <w:pPr>
        <w:pStyle w:val="Bibliography"/>
        <w:rPr>
          <w:del w:id="1965" w:author="Russell, Seth" w:date="2018-11-07T13:41:00Z"/>
        </w:rPr>
      </w:pPr>
      <w:del w:id="1966" w:author="Russell, Seth" w:date="2018-11-07T13:41:00Z">
        <w:r w:rsidRPr="00947CEA" w:rsidDel="00496733">
          <w:delText xml:space="preserve">Dragulescu AA., Arendt C. 2018. </w:delText>
        </w:r>
        <w:r w:rsidRPr="00947CEA" w:rsidDel="00496733">
          <w:rPr>
            <w:i/>
            <w:iCs/>
          </w:rPr>
          <w:delText>xlsx: Read, Write, Format Excel 2007 and Excel 97/2000/XP/2003 Files</w:delText>
        </w:r>
        <w:r w:rsidRPr="00947CEA" w:rsidDel="00496733">
          <w:delText>.</w:delText>
        </w:r>
      </w:del>
    </w:p>
    <w:p w14:paraId="2FC6A5A6" w14:textId="7D3C7430" w:rsidR="002025AA" w:rsidRPr="00947CEA" w:rsidDel="00496733" w:rsidRDefault="002025AA">
      <w:pPr>
        <w:pStyle w:val="Bibliography"/>
        <w:rPr>
          <w:del w:id="1967" w:author="Russell, Seth" w:date="2018-11-07T13:41:00Z"/>
        </w:rPr>
      </w:pPr>
      <w:del w:id="1968" w:author="Russell, Seth" w:date="2018-11-07T13:41:00Z">
        <w:r w:rsidRPr="00947CEA" w:rsidDel="00496733">
          <w:delText xml:space="preserve">Eckert A. 2018. </w:delText>
        </w:r>
        <w:r w:rsidRPr="00947CEA" w:rsidDel="00496733">
          <w:rPr>
            <w:i/>
            <w:iCs/>
          </w:rPr>
          <w:delText>parallelDist: Parallel Distance Matrix Computation using Multiple Threads</w:delText>
        </w:r>
        <w:r w:rsidRPr="00947CEA" w:rsidDel="00496733">
          <w:delText>.</w:delText>
        </w:r>
      </w:del>
    </w:p>
    <w:p w14:paraId="72CD9EC7" w14:textId="14C3855C" w:rsidR="002025AA" w:rsidRPr="00947CEA" w:rsidDel="00496733" w:rsidRDefault="002025AA">
      <w:pPr>
        <w:pStyle w:val="Bibliography"/>
        <w:rPr>
          <w:del w:id="1969" w:author="Russell, Seth" w:date="2018-11-07T13:41:00Z"/>
        </w:rPr>
      </w:pPr>
      <w:del w:id="1970" w:author="Russell, Seth" w:date="2018-11-07T13:41:00Z">
        <w:r w:rsidRPr="00947CEA" w:rsidDel="00496733">
          <w:delText xml:space="preserve">Eddelbuettel D., Balamuta JJ. 2017. </w:delText>
        </w:r>
        <w:r w:rsidRPr="00947CEA" w:rsidDel="00496733">
          <w:rPr>
            <w:i/>
            <w:iCs/>
          </w:rPr>
          <w:delText>Extending R with C++: A Brief Introduction to Rcpp</w:delText>
        </w:r>
        <w:r w:rsidRPr="00947CEA" w:rsidDel="00496733">
          <w:delText>. PeerJ Inc. DOI: 10.7287/peerj.preprints.3188v1.</w:delText>
        </w:r>
      </w:del>
    </w:p>
    <w:p w14:paraId="55513173" w14:textId="03EAB436" w:rsidR="002025AA" w:rsidRPr="00947CEA" w:rsidDel="00496733" w:rsidRDefault="002025AA">
      <w:pPr>
        <w:pStyle w:val="Bibliography"/>
        <w:rPr>
          <w:del w:id="1971" w:author="Russell, Seth" w:date="2018-11-07T13:41:00Z"/>
        </w:rPr>
      </w:pPr>
      <w:del w:id="1972" w:author="Russell, Seth" w:date="2018-11-07T13:41:00Z">
        <w:r w:rsidRPr="00947CEA" w:rsidDel="00496733">
          <w:delText>Emily Robinson 2017.Making R Code Faster</w:delText>
        </w:r>
        <w:r w:rsidRPr="00947CEA" w:rsidDel="00496733">
          <w:rPr>
            <w:rFonts w:ascii="Times New Roman" w:hAnsi="Times New Roman" w:cs="Times New Roman"/>
          </w:rPr>
          <w:delText> </w:delText>
        </w:r>
        <w:r w:rsidRPr="00947CEA" w:rsidDel="00496733">
          <w:delText xml:space="preserve">: A Case Study. </w:delText>
        </w:r>
        <w:r w:rsidRPr="00947CEA" w:rsidDel="00496733">
          <w:rPr>
            <w:i/>
            <w:iCs/>
          </w:rPr>
          <w:delText>Available at</w:delText>
        </w:r>
        <w:r w:rsidRPr="00947CEA" w:rsidDel="00496733">
          <w:delText xml:space="preserve"> </w:delText>
        </w:r>
        <w:r w:rsidRPr="00947CEA" w:rsidDel="00496733">
          <w:rPr>
            <w:i/>
            <w:iCs/>
          </w:rPr>
          <w:delText>https://robinsones.github.io/Making-R-Code-Faster-A-Case-Study/</w:delText>
        </w:r>
      </w:del>
    </w:p>
    <w:p w14:paraId="26E2FE0B" w14:textId="328E5C96" w:rsidR="002025AA" w:rsidRPr="00947CEA" w:rsidDel="00496733" w:rsidRDefault="002025AA">
      <w:pPr>
        <w:pStyle w:val="Bibliography"/>
        <w:rPr>
          <w:del w:id="1973" w:author="Russell, Seth" w:date="2018-11-07T13:41:00Z"/>
        </w:rPr>
      </w:pPr>
      <w:del w:id="1974" w:author="Russell, Seth" w:date="2018-11-07T13:41:00Z">
        <w:r w:rsidRPr="00947CEA" w:rsidDel="00496733">
          <w:delText xml:space="preserve">Feinerer I., Theussl S., Buchta C. 2015. </w:delText>
        </w:r>
        <w:r w:rsidRPr="00947CEA" w:rsidDel="00496733">
          <w:rPr>
            <w:i/>
            <w:iCs/>
          </w:rPr>
          <w:delText>DSL: Distributed Storage and List</w:delText>
        </w:r>
        <w:r w:rsidRPr="00947CEA" w:rsidDel="00496733">
          <w:delText>.</w:delText>
        </w:r>
      </w:del>
    </w:p>
    <w:p w14:paraId="6D38A9BC" w14:textId="6AAE24A3" w:rsidR="002025AA" w:rsidRPr="00947CEA" w:rsidDel="00496733" w:rsidRDefault="002025AA">
      <w:pPr>
        <w:pStyle w:val="Bibliography"/>
        <w:rPr>
          <w:del w:id="1975" w:author="Russell, Seth" w:date="2018-11-07T13:41:00Z"/>
        </w:rPr>
      </w:pPr>
      <w:del w:id="1976" w:author="Russell, Seth" w:date="2018-11-07T13:41:00Z">
        <w:r w:rsidRPr="00947CEA" w:rsidDel="00496733">
          <w:delText xml:space="preserve">Feinstein JA., Russell S., DeWitt PE., Feudtner C., Dai D., Bennett TD. 2018. R Package for Pediatric Complex Chronic Condition Classification. </w:delText>
        </w:r>
        <w:r w:rsidRPr="00947CEA" w:rsidDel="00496733">
          <w:rPr>
            <w:i/>
            <w:iCs/>
          </w:rPr>
          <w:delText>JAMA Pediatrics</w:delText>
        </w:r>
        <w:r w:rsidRPr="00947CEA" w:rsidDel="00496733">
          <w:delText>. DOI: 10.1001/jamapediatrics.2018.0256.</w:delText>
        </w:r>
      </w:del>
    </w:p>
    <w:p w14:paraId="31D484EA" w14:textId="0DB25434" w:rsidR="002025AA" w:rsidRPr="00947CEA" w:rsidDel="00496733" w:rsidRDefault="002025AA">
      <w:pPr>
        <w:pStyle w:val="Bibliography"/>
        <w:rPr>
          <w:del w:id="1977" w:author="Russell, Seth" w:date="2018-11-07T13:41:00Z"/>
        </w:rPr>
      </w:pPr>
      <w:del w:id="1978" w:author="Russell, Seth" w:date="2018-11-07T13:41:00Z">
        <w:r w:rsidRPr="00947CEA" w:rsidDel="00496733">
          <w:delText xml:space="preserve">Feudtner C., Christakis DA., Connell FA. 2000. Pediatric Deaths Attributable to Complex Chronic Conditions: A Population-Based Study of Washington State, 1980–1997. </w:delText>
        </w:r>
        <w:r w:rsidRPr="00947CEA" w:rsidDel="00496733">
          <w:rPr>
            <w:i/>
            <w:iCs/>
          </w:rPr>
          <w:delText>Pediatrics</w:delText>
        </w:r>
        <w:r w:rsidRPr="00947CEA" w:rsidDel="00496733">
          <w:delText xml:space="preserve"> 106:205–209.</w:delText>
        </w:r>
      </w:del>
    </w:p>
    <w:p w14:paraId="40FBC2F9" w14:textId="10E4B731" w:rsidR="002025AA" w:rsidRPr="00947CEA" w:rsidDel="00496733" w:rsidRDefault="002025AA">
      <w:pPr>
        <w:pStyle w:val="Bibliography"/>
        <w:rPr>
          <w:del w:id="1979" w:author="Russell, Seth" w:date="2018-11-07T13:41:00Z"/>
        </w:rPr>
      </w:pPr>
      <w:del w:id="1980" w:author="Russell, Seth" w:date="2018-11-07T13:41:00Z">
        <w:r w:rsidRPr="00947CEA" w:rsidDel="00496733">
          <w:delText xml:space="preserve">Feudtner C., Feinstein JA., Zhong W., Hall M., Dai D. 2014. Pediatric complex chronic conditions classification system version 2: updated for ICD-10 and complex medical technology dependence and transplantation. </w:delText>
        </w:r>
        <w:r w:rsidRPr="00947CEA" w:rsidDel="00496733">
          <w:rPr>
            <w:i/>
            <w:iCs/>
          </w:rPr>
          <w:delText>BMC Pediatrics</w:delText>
        </w:r>
        <w:r w:rsidRPr="00947CEA" w:rsidDel="00496733">
          <w:delText xml:space="preserve"> 14:199. DOI: 10.1186/1471-2431-14-199.</w:delText>
        </w:r>
      </w:del>
    </w:p>
    <w:p w14:paraId="1573AC9E" w14:textId="5F478764" w:rsidR="002025AA" w:rsidRPr="00947CEA" w:rsidDel="00496733" w:rsidRDefault="002025AA">
      <w:pPr>
        <w:pStyle w:val="Bibliography"/>
        <w:rPr>
          <w:del w:id="1981" w:author="Russell, Seth" w:date="2018-11-07T13:41:00Z"/>
        </w:rPr>
      </w:pPr>
      <w:del w:id="1982" w:author="Russell, Seth" w:date="2018-11-07T13:41:00Z">
        <w:r w:rsidRPr="00947CEA" w:rsidDel="00496733">
          <w:delText xml:space="preserve">Gaslam B. 2017. </w:delText>
        </w:r>
        <w:r w:rsidRPr="00947CEA" w:rsidDel="00496733">
          <w:rPr>
            <w:i/>
            <w:iCs/>
          </w:rPr>
          <w:delText>unitizer: Interactive R Unit Tests</w:delText>
        </w:r>
        <w:r w:rsidRPr="00947CEA" w:rsidDel="00496733">
          <w:delText>.</w:delText>
        </w:r>
      </w:del>
    </w:p>
    <w:p w14:paraId="11B1DAEE" w14:textId="70877591" w:rsidR="002025AA" w:rsidRPr="00947CEA" w:rsidDel="00496733" w:rsidRDefault="002025AA">
      <w:pPr>
        <w:pStyle w:val="Bibliography"/>
        <w:rPr>
          <w:del w:id="1983" w:author="Russell, Seth" w:date="2018-11-07T13:41:00Z"/>
        </w:rPr>
      </w:pPr>
      <w:del w:id="1984" w:author="Russell, Seth" w:date="2018-11-07T13:41:00Z">
        <w:r w:rsidRPr="00947CEA" w:rsidDel="00496733">
          <w:delText xml:space="preserve">Glass RL. 2001. Frequently Forgotten Fundamental Facts About Software Engineering. </w:delText>
        </w:r>
        <w:r w:rsidRPr="00947CEA" w:rsidDel="00496733">
          <w:rPr>
            <w:i/>
            <w:iCs/>
          </w:rPr>
          <w:delText>IEEE Softw.</w:delText>
        </w:r>
        <w:r w:rsidRPr="00947CEA" w:rsidDel="00496733">
          <w:delText xml:space="preserve"> 18:112–111. DOI: 10.1109/MS.2001.922739.</w:delText>
        </w:r>
      </w:del>
    </w:p>
    <w:p w14:paraId="6F289268" w14:textId="58AE412C" w:rsidR="002025AA" w:rsidRPr="00947CEA" w:rsidDel="00496733" w:rsidRDefault="002025AA">
      <w:pPr>
        <w:pStyle w:val="Bibliography"/>
        <w:rPr>
          <w:del w:id="1985" w:author="Russell, Seth" w:date="2018-11-07T13:41:00Z"/>
        </w:rPr>
      </w:pPr>
      <w:del w:id="1986" w:author="Russell, Seth" w:date="2018-11-07T13:41:00Z">
        <w:r w:rsidRPr="00947CEA" w:rsidDel="00496733">
          <w:delText xml:space="preserve">Grosjean P. 2014. </w:delText>
        </w:r>
        <w:r w:rsidRPr="00947CEA" w:rsidDel="00496733">
          <w:rPr>
            <w:i/>
            <w:iCs/>
          </w:rPr>
          <w:delText>SciViews-R: A GUI API for R</w:delText>
        </w:r>
        <w:r w:rsidRPr="00947CEA" w:rsidDel="00496733">
          <w:delText>. MONS, Belgium: UMONS.</w:delText>
        </w:r>
      </w:del>
    </w:p>
    <w:p w14:paraId="02859798" w14:textId="495FFBB6" w:rsidR="002025AA" w:rsidRPr="00947CEA" w:rsidDel="00496733" w:rsidRDefault="002025AA">
      <w:pPr>
        <w:pStyle w:val="Bibliography"/>
        <w:rPr>
          <w:del w:id="1987" w:author="Russell, Seth" w:date="2018-11-07T13:41:00Z"/>
        </w:rPr>
      </w:pPr>
      <w:del w:id="1988" w:author="Russell, Seth" w:date="2018-11-07T13:41:00Z">
        <w:r w:rsidRPr="00947CEA" w:rsidDel="00496733">
          <w:delText xml:space="preserve">Izrailev S. 2014. </w:delText>
        </w:r>
        <w:r w:rsidRPr="00947CEA" w:rsidDel="00496733">
          <w:rPr>
            <w:i/>
            <w:iCs/>
          </w:rPr>
          <w:delText>tictoc: Functions for timing R scripts, as well as implementations of Stack and List structures.</w:delText>
        </w:r>
      </w:del>
    </w:p>
    <w:p w14:paraId="5A1566C7" w14:textId="5FD48778" w:rsidR="002025AA" w:rsidRPr="00947CEA" w:rsidDel="00496733" w:rsidRDefault="002025AA">
      <w:pPr>
        <w:pStyle w:val="Bibliography"/>
        <w:rPr>
          <w:del w:id="1989" w:author="Russell, Seth" w:date="2018-11-07T13:41:00Z"/>
        </w:rPr>
      </w:pPr>
      <w:del w:id="1990" w:author="Russell, Seth" w:date="2018-11-07T13:41:00Z">
        <w:r w:rsidRPr="00947CEA" w:rsidDel="00496733">
          <w:delText xml:space="preserve">James Carr 2015.TDD Anti-Patterns. </w:delText>
        </w:r>
        <w:r w:rsidRPr="00947CEA" w:rsidDel="00496733">
          <w:rPr>
            <w:i/>
            <w:iCs/>
          </w:rPr>
          <w:delText>Available at</w:delText>
        </w:r>
        <w:r w:rsidRPr="00947CEA" w:rsidDel="00496733">
          <w:delText xml:space="preserve"> </w:delText>
        </w:r>
        <w:r w:rsidRPr="00947CEA" w:rsidDel="00496733">
          <w:rPr>
            <w:i/>
            <w:iCs/>
          </w:rPr>
          <w:delText>https://web.archive.org/web/20150726134212/http://blog.james-carr.org:80/2006/11/03/tdd-anti-patterns/</w:delText>
        </w:r>
      </w:del>
    </w:p>
    <w:p w14:paraId="0214C1DB" w14:textId="5A1B685A" w:rsidR="002025AA" w:rsidRPr="00947CEA" w:rsidDel="00496733" w:rsidRDefault="002025AA">
      <w:pPr>
        <w:pStyle w:val="Bibliography"/>
        <w:rPr>
          <w:del w:id="1991" w:author="Russell, Seth" w:date="2018-11-07T13:41:00Z"/>
        </w:rPr>
      </w:pPr>
      <w:del w:id="1992" w:author="Russell, Seth" w:date="2018-11-07T13:41:00Z">
        <w:r w:rsidRPr="00947CEA" w:rsidDel="00496733">
          <w:delText xml:space="preserve">Jarkko Moilanen. </w:delText>
        </w:r>
        <w:r w:rsidRPr="00947CEA" w:rsidDel="00496733">
          <w:rPr>
            <w:i/>
            <w:iCs/>
          </w:rPr>
          <w:delText>Test Driven Development details</w:delText>
        </w:r>
        <w:r w:rsidRPr="00947CEA" w:rsidDel="00496733">
          <w:delText>.</w:delText>
        </w:r>
      </w:del>
    </w:p>
    <w:p w14:paraId="715DA5B4" w14:textId="475DC939" w:rsidR="002025AA" w:rsidRPr="00947CEA" w:rsidDel="00496733" w:rsidRDefault="002025AA">
      <w:pPr>
        <w:pStyle w:val="Bibliography"/>
        <w:rPr>
          <w:del w:id="1993" w:author="Russell, Seth" w:date="2018-11-07T13:41:00Z"/>
        </w:rPr>
      </w:pPr>
      <w:del w:id="1994" w:author="Russell, Seth" w:date="2018-11-07T13:41:00Z">
        <w:r w:rsidRPr="00947CEA" w:rsidDel="00496733">
          <w:delText xml:space="preserve">Jim Bird 2013.Applying the 80:20 Rule in Software Development - DZone Agile. </w:delText>
        </w:r>
        <w:r w:rsidRPr="00947CEA" w:rsidDel="00496733">
          <w:rPr>
            <w:i/>
            <w:iCs/>
          </w:rPr>
          <w:delText>Available at</w:delText>
        </w:r>
        <w:r w:rsidRPr="00947CEA" w:rsidDel="00496733">
          <w:delText xml:space="preserve"> </w:delText>
        </w:r>
        <w:r w:rsidRPr="00947CEA" w:rsidDel="00496733">
          <w:rPr>
            <w:i/>
            <w:iCs/>
          </w:rPr>
          <w:delText>https://dzone.com/articles/applying-8020-rule-software</w:delText>
        </w:r>
      </w:del>
    </w:p>
    <w:p w14:paraId="30AADE9C" w14:textId="124CBAFA" w:rsidR="002025AA" w:rsidRPr="00947CEA" w:rsidDel="00496733" w:rsidRDefault="002025AA">
      <w:pPr>
        <w:pStyle w:val="Bibliography"/>
        <w:rPr>
          <w:del w:id="1995" w:author="Russell, Seth" w:date="2018-11-07T13:41:00Z"/>
        </w:rPr>
      </w:pPr>
      <w:del w:id="1996" w:author="Russell, Seth" w:date="2018-11-07T13:41:00Z">
        <w:r w:rsidRPr="00947CEA" w:rsidDel="00496733">
          <w:delText xml:space="preserve">Jim Xochellis 2010.The impact of the Pareto principle in optimization - CodeProject. </w:delText>
        </w:r>
        <w:r w:rsidRPr="00947CEA" w:rsidDel="00496733">
          <w:rPr>
            <w:i/>
            <w:iCs/>
          </w:rPr>
          <w:delText>Available at</w:delText>
        </w:r>
        <w:r w:rsidRPr="00947CEA" w:rsidDel="00496733">
          <w:delText xml:space="preserve"> </w:delText>
        </w:r>
        <w:r w:rsidRPr="00947CEA" w:rsidDel="00496733">
          <w:rPr>
            <w:i/>
            <w:iCs/>
          </w:rPr>
          <w:delText>https://www.codeproject.com/Articles/49023/The-impact-of-the-Pareto-principle-in-optimization</w:delText>
        </w:r>
      </w:del>
    </w:p>
    <w:p w14:paraId="262AC696" w14:textId="3023175E" w:rsidR="002025AA" w:rsidRPr="00947CEA" w:rsidDel="00496733" w:rsidRDefault="002025AA">
      <w:pPr>
        <w:pStyle w:val="Bibliography"/>
        <w:rPr>
          <w:del w:id="1997" w:author="Russell, Seth" w:date="2018-11-07T13:41:00Z"/>
        </w:rPr>
      </w:pPr>
      <w:del w:id="1998" w:author="Russell, Seth" w:date="2018-11-07T13:41:00Z">
        <w:r w:rsidRPr="00947CEA" w:rsidDel="00496733">
          <w:delText xml:space="preserve">jpreese.Best practices for writing unit tests. </w:delText>
        </w:r>
        <w:r w:rsidRPr="00947CEA" w:rsidDel="00496733">
          <w:rPr>
            <w:i/>
            <w:iCs/>
          </w:rPr>
          <w:delText>Available at</w:delText>
        </w:r>
        <w:r w:rsidRPr="00947CEA" w:rsidDel="00496733">
          <w:delText xml:space="preserve"> </w:delText>
        </w:r>
        <w:r w:rsidRPr="00947CEA" w:rsidDel="00496733">
          <w:rPr>
            <w:i/>
            <w:iCs/>
          </w:rPr>
          <w:delText>https://docs.microsoft.com/en-us/dotnet/core/testing/unit-testing-best-practices</w:delText>
        </w:r>
        <w:r w:rsidRPr="00947CEA" w:rsidDel="00496733">
          <w:delText xml:space="preserve"> (accessed August 28, 2018).</w:delText>
        </w:r>
      </w:del>
    </w:p>
    <w:p w14:paraId="52114002" w14:textId="0AA3EE6A" w:rsidR="002025AA" w:rsidRPr="00947CEA" w:rsidDel="00496733" w:rsidRDefault="002025AA">
      <w:pPr>
        <w:pStyle w:val="Bibliography"/>
        <w:rPr>
          <w:del w:id="1999" w:author="Russell, Seth" w:date="2018-11-07T13:41:00Z"/>
        </w:rPr>
      </w:pPr>
      <w:del w:id="2000" w:author="Russell, Seth" w:date="2018-11-07T13:41:00Z">
        <w:r w:rsidRPr="00947CEA" w:rsidDel="00496733">
          <w:delText xml:space="preserve">Justin AbrahmsBig-O notation explained by a self-taught programmer. </w:delText>
        </w:r>
        <w:r w:rsidRPr="00947CEA" w:rsidDel="00496733">
          <w:rPr>
            <w:i/>
            <w:iCs/>
          </w:rPr>
          <w:delText>Available at</w:delText>
        </w:r>
        <w:r w:rsidRPr="00947CEA" w:rsidDel="00496733">
          <w:delText xml:space="preserve"> </w:delText>
        </w:r>
        <w:r w:rsidRPr="00947CEA" w:rsidDel="00496733">
          <w:rPr>
            <w:i/>
            <w:iCs/>
          </w:rPr>
          <w:delText>https://justin.abrah.ms/computer-science/big-o-notation-explained.html</w:delText>
        </w:r>
      </w:del>
    </w:p>
    <w:p w14:paraId="7AD16C8E" w14:textId="3DA57310" w:rsidR="002025AA" w:rsidRPr="00947CEA" w:rsidDel="00496733" w:rsidRDefault="002025AA">
      <w:pPr>
        <w:pStyle w:val="Bibliography"/>
        <w:rPr>
          <w:del w:id="2001" w:author="Russell, Seth" w:date="2018-11-07T13:41:00Z"/>
        </w:rPr>
      </w:pPr>
      <w:del w:id="2002" w:author="Russell, Seth" w:date="2018-11-07T13:41:00Z">
        <w:r w:rsidRPr="00947CEA" w:rsidDel="00496733">
          <w:delText xml:space="preserve">Kent Beck, Erich Gamma 1998. Test Infected: Programmers Love Writing Tests. </w:delText>
        </w:r>
        <w:r w:rsidRPr="00947CEA" w:rsidDel="00496733">
          <w:rPr>
            <w:i/>
            <w:iCs/>
          </w:rPr>
          <w:delText>Java Report</w:delText>
        </w:r>
        <w:r w:rsidRPr="00947CEA" w:rsidDel="00496733">
          <w:delText xml:space="preserve"> 3.</w:delText>
        </w:r>
      </w:del>
    </w:p>
    <w:p w14:paraId="4F3E9000" w14:textId="0C2110C6" w:rsidR="002025AA" w:rsidRPr="00947CEA" w:rsidDel="00496733" w:rsidRDefault="002025AA">
      <w:pPr>
        <w:pStyle w:val="Bibliography"/>
        <w:rPr>
          <w:del w:id="2003" w:author="Russell, Seth" w:date="2018-11-07T13:41:00Z"/>
        </w:rPr>
      </w:pPr>
      <w:del w:id="2004" w:author="Russell, Seth" w:date="2018-11-07T13:41:00Z">
        <w:r w:rsidRPr="00947CEA" w:rsidDel="00496733">
          <w:delText xml:space="preserve">Knuth DE. 1974. Structured Programming with Go to Statements. </w:delText>
        </w:r>
        <w:r w:rsidRPr="00947CEA" w:rsidDel="00496733">
          <w:rPr>
            <w:i/>
            <w:iCs/>
          </w:rPr>
          <w:delText>ACM Comput. Surv.</w:delText>
        </w:r>
        <w:r w:rsidRPr="00947CEA" w:rsidDel="00496733">
          <w:delText xml:space="preserve"> 6:261–301. DOI: 10.1145/356635.356640.</w:delText>
        </w:r>
      </w:del>
    </w:p>
    <w:p w14:paraId="2E273920" w14:textId="626CC30F" w:rsidR="002025AA" w:rsidRPr="00947CEA" w:rsidDel="00496733" w:rsidRDefault="002025AA">
      <w:pPr>
        <w:pStyle w:val="Bibliography"/>
        <w:rPr>
          <w:del w:id="2005" w:author="Russell, Seth" w:date="2018-11-07T13:41:00Z"/>
        </w:rPr>
      </w:pPr>
      <w:del w:id="2006" w:author="Russell, Seth" w:date="2018-11-07T13:41:00Z">
        <w:r w:rsidRPr="00947CEA" w:rsidDel="00496733">
          <w:delText>Koskinen, Jussi. 2015. Software Maintenance Costs</w:delText>
        </w:r>
      </w:del>
    </w:p>
    <w:p w14:paraId="31C75465" w14:textId="2906B2B5" w:rsidR="002025AA" w:rsidRPr="00947CEA" w:rsidDel="00496733" w:rsidRDefault="002025AA">
      <w:pPr>
        <w:pStyle w:val="Bibliography"/>
        <w:rPr>
          <w:del w:id="2007" w:author="Russell, Seth" w:date="2018-11-07T13:41:00Z"/>
        </w:rPr>
      </w:pPr>
      <w:del w:id="2008" w:author="Russell, Seth" w:date="2018-11-07T13:41:00Z">
        <w:r w:rsidRPr="00947CEA" w:rsidDel="00496733">
          <w:delText xml:space="preserve">Kusnierczyk W., Eddelbuettel D., Hasselman B. 2012. </w:delText>
        </w:r>
        <w:r w:rsidRPr="00947CEA" w:rsidDel="00496733">
          <w:rPr>
            <w:i/>
            <w:iCs/>
          </w:rPr>
          <w:delText>rbenchmark: Benchmarking routine for R</w:delText>
        </w:r>
        <w:r w:rsidRPr="00947CEA" w:rsidDel="00496733">
          <w:delText>.</w:delText>
        </w:r>
      </w:del>
    </w:p>
    <w:p w14:paraId="46FD8361" w14:textId="4C9D5954" w:rsidR="002025AA" w:rsidRPr="00947CEA" w:rsidDel="00496733" w:rsidRDefault="002025AA">
      <w:pPr>
        <w:pStyle w:val="Bibliography"/>
        <w:rPr>
          <w:del w:id="2009" w:author="Russell, Seth" w:date="2018-11-07T13:41:00Z"/>
        </w:rPr>
      </w:pPr>
      <w:del w:id="2010" w:author="Russell, Seth" w:date="2018-11-07T13:41:00Z">
        <w:r w:rsidRPr="00947CEA" w:rsidDel="00496733">
          <w:delText xml:space="preserve">Leek JT., Peng RD. 2015. Opinion: Reproducible research can still be wrong: Adopting a prevention approach. </w:delText>
        </w:r>
        <w:r w:rsidRPr="00947CEA" w:rsidDel="00496733">
          <w:rPr>
            <w:i/>
            <w:iCs/>
          </w:rPr>
          <w:delText>Proceedings of the National Academy of Sciences</w:delText>
        </w:r>
        <w:r w:rsidRPr="00947CEA" w:rsidDel="00496733">
          <w:delText xml:space="preserve"> 112:1645–1646. DOI: 10.1073/pnas.1421412111.</w:delText>
        </w:r>
      </w:del>
    </w:p>
    <w:p w14:paraId="06A5EE2B" w14:textId="74DD64C6" w:rsidR="002025AA" w:rsidRPr="00947CEA" w:rsidDel="00496733" w:rsidRDefault="002025AA">
      <w:pPr>
        <w:pStyle w:val="Bibliography"/>
        <w:rPr>
          <w:del w:id="2011" w:author="Russell, Seth" w:date="2018-11-07T13:41:00Z"/>
        </w:rPr>
      </w:pPr>
      <w:del w:id="2012" w:author="Russell, Seth" w:date="2018-11-07T13:41:00Z">
        <w:r w:rsidRPr="00947CEA" w:rsidDel="00496733">
          <w:delText xml:space="preserve">Lentin J., Hennessey A. 2017. </w:delText>
        </w:r>
        <w:r w:rsidRPr="00947CEA" w:rsidDel="00496733">
          <w:rPr>
            <w:i/>
            <w:iCs/>
          </w:rPr>
          <w:delText>unittest: TAP-Compliant Unit Testing</w:delText>
        </w:r>
        <w:r w:rsidRPr="00947CEA" w:rsidDel="00496733">
          <w:delText>.</w:delText>
        </w:r>
      </w:del>
    </w:p>
    <w:p w14:paraId="26AE9781" w14:textId="3D4A0C07" w:rsidR="002025AA" w:rsidRPr="00947CEA" w:rsidDel="00496733" w:rsidRDefault="002025AA">
      <w:pPr>
        <w:pStyle w:val="Bibliography"/>
        <w:rPr>
          <w:del w:id="2013" w:author="Russell, Seth" w:date="2018-11-07T13:41:00Z"/>
        </w:rPr>
      </w:pPr>
      <w:del w:id="2014" w:author="Russell, Seth" w:date="2018-11-07T13:41:00Z">
        <w:r w:rsidRPr="00947CEA" w:rsidDel="00496733">
          <w:delText xml:space="preserve">Luraschi J., Kuo K., Ushey K., Allaire JJ., Macedo S., RStudio., Foundation TAS. 2018. </w:delText>
        </w:r>
        <w:r w:rsidRPr="00947CEA" w:rsidDel="00496733">
          <w:rPr>
            <w:i/>
            <w:iCs/>
          </w:rPr>
          <w:delText>sparklyr: R Interface to Apache Spark</w:delText>
        </w:r>
        <w:r w:rsidRPr="00947CEA" w:rsidDel="00496733">
          <w:delText>.</w:delText>
        </w:r>
      </w:del>
    </w:p>
    <w:p w14:paraId="12F6E5F7" w14:textId="0362C199" w:rsidR="002025AA" w:rsidRPr="00947CEA" w:rsidDel="00496733" w:rsidRDefault="002025AA">
      <w:pPr>
        <w:pStyle w:val="Bibliography"/>
        <w:rPr>
          <w:del w:id="2015" w:author="Russell, Seth" w:date="2018-11-07T13:41:00Z"/>
        </w:rPr>
      </w:pPr>
      <w:del w:id="2016" w:author="Russell, Seth" w:date="2018-11-07T13:41:00Z">
        <w:r w:rsidRPr="00947CEA" w:rsidDel="00496733">
          <w:delText xml:space="preserve">Matloff N. 2016. Software Alchemy: Turning Complex Statistical Computations into Embarrassingly-Parallel Ones. </w:delText>
        </w:r>
        <w:r w:rsidRPr="00947CEA" w:rsidDel="00496733">
          <w:rPr>
            <w:i/>
            <w:iCs/>
          </w:rPr>
          <w:delText>Journal of Statistical Software</w:delText>
        </w:r>
        <w:r w:rsidRPr="00947CEA" w:rsidDel="00496733">
          <w:delText xml:space="preserve"> 71:1–15. DOI: 10.18637/jss.v071.i04.</w:delText>
        </w:r>
      </w:del>
    </w:p>
    <w:p w14:paraId="24E0EDC1" w14:textId="7410ED5B" w:rsidR="002025AA" w:rsidRPr="00947CEA" w:rsidDel="00496733" w:rsidRDefault="002025AA">
      <w:pPr>
        <w:pStyle w:val="Bibliography"/>
        <w:rPr>
          <w:del w:id="2017" w:author="Russell, Seth" w:date="2018-11-07T13:41:00Z"/>
        </w:rPr>
      </w:pPr>
      <w:del w:id="2018" w:author="Russell, Seth" w:date="2018-11-07T13:41:00Z">
        <w:r w:rsidRPr="00947CEA" w:rsidDel="00496733">
          <w:delText xml:space="preserve">Mersmann O. 2018. </w:delText>
        </w:r>
        <w:r w:rsidRPr="00947CEA" w:rsidDel="00496733">
          <w:rPr>
            <w:i/>
            <w:iCs/>
          </w:rPr>
          <w:delText>microbenchmark: Accurate Timing Functions</w:delText>
        </w:r>
        <w:r w:rsidRPr="00947CEA" w:rsidDel="00496733">
          <w:delText>.</w:delText>
        </w:r>
      </w:del>
    </w:p>
    <w:p w14:paraId="640DC15B" w14:textId="5A476E7D" w:rsidR="002025AA" w:rsidRPr="00947CEA" w:rsidDel="00496733" w:rsidRDefault="002025AA">
      <w:pPr>
        <w:pStyle w:val="Bibliography"/>
        <w:rPr>
          <w:del w:id="2019" w:author="Russell, Seth" w:date="2018-11-07T13:41:00Z"/>
        </w:rPr>
      </w:pPr>
      <w:del w:id="2020" w:author="Russell, Seth" w:date="2018-11-07T13:41:00Z">
        <w:r w:rsidRPr="00947CEA" w:rsidDel="00496733">
          <w:delText xml:space="preserve">Nolan R., Padilla-Parra S. 2017. exampletestr—An easy start to unit testing R packages. </w:delText>
        </w:r>
        <w:r w:rsidRPr="00947CEA" w:rsidDel="00496733">
          <w:rPr>
            <w:i/>
            <w:iCs/>
          </w:rPr>
          <w:delText>Wellcome Open Research</w:delText>
        </w:r>
        <w:r w:rsidRPr="00947CEA" w:rsidDel="00496733">
          <w:delText xml:space="preserve"> 2. DOI: 10.12688/wellcomeopenres.11635.2.</w:delText>
        </w:r>
      </w:del>
    </w:p>
    <w:p w14:paraId="7EBF9B65" w14:textId="30EFDD5D" w:rsidR="002025AA" w:rsidRPr="00947CEA" w:rsidDel="00496733" w:rsidRDefault="002025AA">
      <w:pPr>
        <w:pStyle w:val="Bibliography"/>
        <w:rPr>
          <w:del w:id="2021" w:author="Russell, Seth" w:date="2018-11-07T13:41:00Z"/>
        </w:rPr>
      </w:pPr>
      <w:del w:id="2022" w:author="Russell, Seth" w:date="2018-11-07T13:41:00Z">
        <w:r w:rsidRPr="00947CEA" w:rsidDel="00496733">
          <w:delText xml:space="preserve">Nutter B., Lane S. 2018. </w:delText>
        </w:r>
        <w:r w:rsidRPr="00947CEA" w:rsidDel="00496733">
          <w:rPr>
            <w:i/>
            <w:iCs/>
          </w:rPr>
          <w:delText>redcapAPI: Accessing data from REDCap projects using the API</w:delText>
        </w:r>
        <w:r w:rsidRPr="00947CEA" w:rsidDel="00496733">
          <w:delText>. DOI: 10.5281/zenodo.11826.</w:delText>
        </w:r>
      </w:del>
    </w:p>
    <w:p w14:paraId="17B95BA5" w14:textId="4F5F21E5" w:rsidR="002025AA" w:rsidRPr="00947CEA" w:rsidDel="00496733" w:rsidRDefault="002025AA">
      <w:pPr>
        <w:pStyle w:val="Bibliography"/>
        <w:rPr>
          <w:del w:id="2023" w:author="Russell, Seth" w:date="2018-11-07T13:41:00Z"/>
        </w:rPr>
      </w:pPr>
      <w:del w:id="2024" w:author="Russell, Seth" w:date="2018-11-07T13:41:00Z">
        <w:r w:rsidRPr="00947CEA" w:rsidDel="00496733">
          <w:rPr>
            <w:i/>
            <w:iCs/>
          </w:rPr>
          <w:delText>Performance Tips</w:delText>
        </w:r>
      </w:del>
    </w:p>
    <w:p w14:paraId="3CFD766C" w14:textId="723FBC91" w:rsidR="002025AA" w:rsidRPr="00947CEA" w:rsidDel="00496733" w:rsidRDefault="002025AA">
      <w:pPr>
        <w:pStyle w:val="Bibliography"/>
        <w:rPr>
          <w:del w:id="2025" w:author="Russell, Seth" w:date="2018-11-07T13:41:00Z"/>
        </w:rPr>
      </w:pPr>
      <w:del w:id="2026" w:author="Russell, Seth" w:date="2018-11-07T13:41:00Z">
        <w:r w:rsidRPr="00947CEA" w:rsidDel="00496733">
          <w:delText xml:space="preserve">R Core Team 2018. </w:delText>
        </w:r>
        <w:r w:rsidRPr="00947CEA" w:rsidDel="00496733">
          <w:rPr>
            <w:i/>
            <w:iCs/>
          </w:rPr>
          <w:delText>R: A Language and Environment for Statistical Computing</w:delText>
        </w:r>
        <w:r w:rsidRPr="00947CEA" w:rsidDel="00496733">
          <w:delText>. Vienna, Austria: R Foundation for Statistical Computing.</w:delText>
        </w:r>
      </w:del>
    </w:p>
    <w:p w14:paraId="62B4F0E3" w14:textId="543ABB9C" w:rsidR="002025AA" w:rsidRPr="00947CEA" w:rsidDel="00496733" w:rsidRDefault="002025AA">
      <w:pPr>
        <w:pStyle w:val="Bibliography"/>
        <w:rPr>
          <w:del w:id="2027" w:author="Russell, Seth" w:date="2018-11-07T13:41:00Z"/>
        </w:rPr>
      </w:pPr>
      <w:del w:id="2028" w:author="Russell, Seth" w:date="2018-11-07T13:41:00Z">
        <w:r w:rsidRPr="00947CEA" w:rsidDel="00496733">
          <w:rPr>
            <w:i/>
            <w:iCs/>
          </w:rPr>
          <w:delText>Ranorex</w:delText>
        </w:r>
        <w:r w:rsidRPr="00947CEA" w:rsidDel="00496733">
          <w:delText xml:space="preserve"> Ranorex GmbH.</w:delText>
        </w:r>
      </w:del>
    </w:p>
    <w:p w14:paraId="528A24A2" w14:textId="52696EB5" w:rsidR="002025AA" w:rsidRPr="00947CEA" w:rsidDel="00496733" w:rsidRDefault="002025AA">
      <w:pPr>
        <w:pStyle w:val="Bibliography"/>
        <w:rPr>
          <w:del w:id="2029" w:author="Russell, Seth" w:date="2018-11-07T13:41:00Z"/>
        </w:rPr>
      </w:pPr>
      <w:del w:id="2030" w:author="Russell, Seth" w:date="2018-11-07T13:41:00Z">
        <w:r w:rsidRPr="00947CEA" w:rsidDel="00496733">
          <w:delText xml:space="preserve">Rooney P. 2002.Microsoft’s CEO: 80-20 Rule Applies To Bugs, Not Just Features. </w:delText>
        </w:r>
        <w:r w:rsidRPr="00947CEA" w:rsidDel="00496733">
          <w:rPr>
            <w:i/>
            <w:iCs/>
          </w:rPr>
          <w:delText>Available at</w:delText>
        </w:r>
        <w:r w:rsidRPr="00947CEA" w:rsidDel="00496733">
          <w:delText xml:space="preserve"> </w:delText>
        </w:r>
        <w:r w:rsidRPr="00947CEA" w:rsidDel="00496733">
          <w:rPr>
            <w:i/>
            <w:iCs/>
          </w:rPr>
          <w:delText>http://www.crn.com/news/security/18821726/microsofts-ceo-80-20-rule-applies-to-bugs-not-just-features.htm</w:delText>
        </w:r>
      </w:del>
    </w:p>
    <w:p w14:paraId="18AC3179" w14:textId="06A1D49E" w:rsidR="002025AA" w:rsidRPr="00947CEA" w:rsidDel="00496733" w:rsidRDefault="002025AA">
      <w:pPr>
        <w:pStyle w:val="Bibliography"/>
        <w:rPr>
          <w:del w:id="2031" w:author="Russell, Seth" w:date="2018-11-07T13:41:00Z"/>
        </w:rPr>
      </w:pPr>
      <w:del w:id="2032" w:author="Russell, Seth" w:date="2018-11-07T13:41:00Z">
        <w:r w:rsidRPr="00947CEA" w:rsidDel="00496733">
          <w:rPr>
            <w:i/>
            <w:iCs/>
          </w:rPr>
          <w:delText>Selenium</w:delText>
        </w:r>
      </w:del>
    </w:p>
    <w:p w14:paraId="20F2A189" w14:textId="5D8C6FE2" w:rsidR="002025AA" w:rsidRPr="00947CEA" w:rsidDel="00496733" w:rsidRDefault="002025AA">
      <w:pPr>
        <w:pStyle w:val="Bibliography"/>
        <w:rPr>
          <w:del w:id="2033" w:author="Russell, Seth" w:date="2018-11-07T13:41:00Z"/>
        </w:rPr>
      </w:pPr>
      <w:del w:id="2034" w:author="Russell, Seth" w:date="2018-11-07T13:41:00Z">
        <w:r w:rsidRPr="00947CEA" w:rsidDel="00496733">
          <w:delText xml:space="preserve">Sommerville I. 2015. </w:delText>
        </w:r>
        <w:r w:rsidRPr="00947CEA" w:rsidDel="00496733">
          <w:rPr>
            <w:i/>
            <w:iCs/>
          </w:rPr>
          <w:delText>Software Engineering</w:delText>
        </w:r>
        <w:r w:rsidRPr="00947CEA" w:rsidDel="00496733">
          <w:delText>. Boston: Pearson.</w:delText>
        </w:r>
      </w:del>
    </w:p>
    <w:p w14:paraId="172BCF8D" w14:textId="7DD56D48" w:rsidR="002025AA" w:rsidRPr="00947CEA" w:rsidDel="00496733" w:rsidRDefault="002025AA">
      <w:pPr>
        <w:pStyle w:val="Bibliography"/>
        <w:rPr>
          <w:del w:id="2035" w:author="Russell, Seth" w:date="2018-11-07T13:41:00Z"/>
        </w:rPr>
      </w:pPr>
      <w:del w:id="2036" w:author="Russell, Seth" w:date="2018-11-07T13:41:00Z">
        <w:r w:rsidRPr="00947CEA" w:rsidDel="00496733">
          <w:delText xml:space="preserve">Sommerville I. 2016.Giving up on test-first development. </w:delText>
        </w:r>
        <w:r w:rsidRPr="00947CEA" w:rsidDel="00496733">
          <w:rPr>
            <w:i/>
            <w:iCs/>
          </w:rPr>
          <w:delText>Available at</w:delText>
        </w:r>
        <w:r w:rsidRPr="00947CEA" w:rsidDel="00496733">
          <w:delText xml:space="preserve"> </w:delText>
        </w:r>
        <w:r w:rsidRPr="00947CEA" w:rsidDel="00496733">
          <w:rPr>
            <w:i/>
            <w:iCs/>
          </w:rPr>
          <w:delText>http://iansommerville.com/systems-software-and-technology/giving-up-on-test-first-development/</w:delText>
        </w:r>
      </w:del>
    </w:p>
    <w:p w14:paraId="06C61258" w14:textId="4277FF96" w:rsidR="002025AA" w:rsidRPr="00947CEA" w:rsidDel="00496733" w:rsidRDefault="002025AA">
      <w:pPr>
        <w:pStyle w:val="Bibliography"/>
        <w:rPr>
          <w:del w:id="2037" w:author="Russell, Seth" w:date="2018-11-07T13:41:00Z"/>
        </w:rPr>
      </w:pPr>
      <w:del w:id="2038" w:author="Russell, Seth" w:date="2018-11-07T13:41:00Z">
        <w:r w:rsidRPr="00947CEA" w:rsidDel="00496733">
          <w:delText xml:space="preserve">SparkR (R on Spark) - Spark 2.3.2 Documentation. </w:delText>
        </w:r>
        <w:r w:rsidRPr="00947CEA" w:rsidDel="00496733">
          <w:rPr>
            <w:i/>
            <w:iCs/>
          </w:rPr>
          <w:delText>Available at</w:delText>
        </w:r>
        <w:r w:rsidRPr="00947CEA" w:rsidDel="00496733">
          <w:delText xml:space="preserve"> </w:delText>
        </w:r>
        <w:r w:rsidRPr="00947CEA" w:rsidDel="00496733">
          <w:rPr>
            <w:i/>
            <w:iCs/>
          </w:rPr>
          <w:delText>https://spark.apache.org/docs/latest/sparkr.html</w:delText>
        </w:r>
      </w:del>
    </w:p>
    <w:p w14:paraId="77BA5D55" w14:textId="52225710" w:rsidR="002025AA" w:rsidRPr="00947CEA" w:rsidDel="00496733" w:rsidRDefault="002025AA">
      <w:pPr>
        <w:pStyle w:val="Bibliography"/>
        <w:rPr>
          <w:del w:id="2039" w:author="Russell, Seth" w:date="2018-11-07T13:41:00Z"/>
        </w:rPr>
      </w:pPr>
      <w:del w:id="2040" w:author="Russell, Seth" w:date="2018-11-07T13:41:00Z">
        <w:r w:rsidRPr="00947CEA" w:rsidDel="00496733">
          <w:delText xml:space="preserve">SUnit 2017. </w:delText>
        </w:r>
        <w:r w:rsidRPr="00947CEA" w:rsidDel="00496733">
          <w:rPr>
            <w:i/>
            <w:iCs/>
          </w:rPr>
          <w:delText>Wikipedia</w:delText>
        </w:r>
        <w:r w:rsidRPr="00947CEA" w:rsidDel="00496733">
          <w:delText>.</w:delText>
        </w:r>
      </w:del>
    </w:p>
    <w:p w14:paraId="439B7BE4" w14:textId="4D18475D" w:rsidR="002025AA" w:rsidRPr="00947CEA" w:rsidDel="00496733" w:rsidRDefault="002025AA">
      <w:pPr>
        <w:pStyle w:val="Bibliography"/>
        <w:rPr>
          <w:del w:id="2041" w:author="Russell, Seth" w:date="2018-11-07T13:41:00Z"/>
        </w:rPr>
      </w:pPr>
      <w:del w:id="2042" w:author="Russell, Seth" w:date="2018-11-07T13:41:00Z">
        <w:r w:rsidRPr="00947CEA" w:rsidDel="00496733">
          <w:delText xml:space="preserve">The Joint Task Force on Computing Curricula 2015. </w:delText>
        </w:r>
        <w:r w:rsidRPr="00947CEA" w:rsidDel="00496733">
          <w:rPr>
            <w:i/>
            <w:iCs/>
          </w:rPr>
          <w:delText>Curriculum Guidelines for Undergraduate Degree Programs in Software Engineering</w:delText>
        </w:r>
        <w:r w:rsidRPr="00947CEA" w:rsidDel="00496733">
          <w:delText>. New York, NY, USA: ACM.</w:delText>
        </w:r>
      </w:del>
    </w:p>
    <w:p w14:paraId="3EECB6F7" w14:textId="31E1ED3C" w:rsidR="002025AA" w:rsidRPr="00947CEA" w:rsidDel="00496733" w:rsidRDefault="002025AA">
      <w:pPr>
        <w:pStyle w:val="Bibliography"/>
        <w:rPr>
          <w:del w:id="2043" w:author="Russell, Seth" w:date="2018-11-07T13:41:00Z"/>
        </w:rPr>
      </w:pPr>
      <w:del w:id="2044" w:author="Russell, Seth" w:date="2018-11-07T13:41:00Z">
        <w:r w:rsidRPr="00947CEA" w:rsidDel="00496733">
          <w:delText xml:space="preserve">Tierney L., Jarjour R. 2016. </w:delText>
        </w:r>
        <w:r w:rsidRPr="00947CEA" w:rsidDel="00496733">
          <w:rPr>
            <w:i/>
            <w:iCs/>
          </w:rPr>
          <w:delText>proftools: Profile Output Processing Tools for R</w:delText>
        </w:r>
        <w:r w:rsidRPr="00947CEA" w:rsidDel="00496733">
          <w:delText>.</w:delText>
        </w:r>
      </w:del>
    </w:p>
    <w:p w14:paraId="1A33F31B" w14:textId="5230F659" w:rsidR="002025AA" w:rsidRPr="00947CEA" w:rsidDel="00496733" w:rsidRDefault="002025AA">
      <w:pPr>
        <w:pStyle w:val="Bibliography"/>
        <w:rPr>
          <w:del w:id="2045" w:author="Russell, Seth" w:date="2018-11-07T13:41:00Z"/>
        </w:rPr>
      </w:pPr>
      <w:del w:id="2046" w:author="Russell, Seth" w:date="2018-11-07T13:41:00Z">
        <w:r w:rsidRPr="00947CEA" w:rsidDel="00496733">
          <w:delText xml:space="preserve">Tierney L., Rossini AJ., Li N., Sevcikova H. 2018. </w:delText>
        </w:r>
        <w:r w:rsidRPr="00947CEA" w:rsidDel="00496733">
          <w:rPr>
            <w:i/>
            <w:iCs/>
          </w:rPr>
          <w:delText>snow: Simple Network of Workstations</w:delText>
        </w:r>
        <w:r w:rsidRPr="00947CEA" w:rsidDel="00496733">
          <w:delText>.</w:delText>
        </w:r>
      </w:del>
    </w:p>
    <w:p w14:paraId="56021053" w14:textId="117EDA38" w:rsidR="002025AA" w:rsidRPr="00947CEA" w:rsidDel="00496733" w:rsidRDefault="002025AA">
      <w:pPr>
        <w:pStyle w:val="Bibliography"/>
        <w:rPr>
          <w:del w:id="2047" w:author="Russell, Seth" w:date="2018-11-07T13:41:00Z"/>
        </w:rPr>
      </w:pPr>
      <w:del w:id="2048" w:author="Russell, Seth" w:date="2018-11-07T13:41:00Z">
        <w:r w:rsidRPr="00947CEA" w:rsidDel="00496733">
          <w:rPr>
            <w:i/>
            <w:iCs/>
          </w:rPr>
          <w:delText>Unified Functional Testing</w:delText>
        </w:r>
        <w:r w:rsidRPr="00947CEA" w:rsidDel="00496733">
          <w:delText xml:space="preserve"> Microfocus.</w:delText>
        </w:r>
      </w:del>
    </w:p>
    <w:p w14:paraId="28391EDD" w14:textId="1BE1F970" w:rsidR="002025AA" w:rsidRPr="00947CEA" w:rsidDel="00496733" w:rsidRDefault="002025AA">
      <w:pPr>
        <w:pStyle w:val="Bibliography"/>
        <w:rPr>
          <w:del w:id="2049" w:author="Russell, Seth" w:date="2018-11-07T13:41:00Z"/>
        </w:rPr>
      </w:pPr>
      <w:del w:id="2050" w:author="Russell, Seth" w:date="2018-11-07T13:41:00Z">
        <w:r w:rsidRPr="00947CEA" w:rsidDel="00496733">
          <w:rPr>
            <w:i/>
            <w:iCs/>
          </w:rPr>
          <w:delText>Unit testing Anti-patterns catalogue</w:delText>
        </w:r>
      </w:del>
    </w:p>
    <w:p w14:paraId="3261CE8A" w14:textId="10455900" w:rsidR="002025AA" w:rsidRPr="00947CEA" w:rsidDel="00496733" w:rsidRDefault="002025AA">
      <w:pPr>
        <w:pStyle w:val="Bibliography"/>
        <w:rPr>
          <w:del w:id="2051" w:author="Russell, Seth" w:date="2018-11-07T13:41:00Z"/>
        </w:rPr>
      </w:pPr>
      <w:del w:id="2052" w:author="Russell, Seth" w:date="2018-11-07T13:41:00Z">
        <w:r w:rsidRPr="00947CEA" w:rsidDel="00496733">
          <w:delText xml:space="preserve">Weston S. 2017. </w:delText>
        </w:r>
        <w:r w:rsidRPr="00947CEA" w:rsidDel="00496733">
          <w:rPr>
            <w:i/>
            <w:iCs/>
          </w:rPr>
          <w:delText>doMPI: Foreach Parallel Adaptor for the Rmpi Package</w:delText>
        </w:r>
        <w:r w:rsidRPr="00947CEA" w:rsidDel="00496733">
          <w:delText>.</w:delText>
        </w:r>
      </w:del>
    </w:p>
    <w:p w14:paraId="6D3D5E32" w14:textId="713ABE8B" w:rsidR="002025AA" w:rsidRPr="00947CEA" w:rsidDel="00496733" w:rsidRDefault="002025AA">
      <w:pPr>
        <w:pStyle w:val="Bibliography"/>
        <w:rPr>
          <w:del w:id="2053" w:author="Russell, Seth" w:date="2018-11-07T13:41:00Z"/>
        </w:rPr>
      </w:pPr>
      <w:del w:id="2054" w:author="Russell, Seth" w:date="2018-11-07T13:41:00Z">
        <w:r w:rsidRPr="00947CEA" w:rsidDel="00496733">
          <w:delText xml:space="preserve">Wickham H. 2011. testthat: Get Started with Testing. </w:delText>
        </w:r>
        <w:r w:rsidRPr="00947CEA" w:rsidDel="00496733">
          <w:rPr>
            <w:i/>
            <w:iCs/>
          </w:rPr>
          <w:delText>The R Journal</w:delText>
        </w:r>
        <w:r w:rsidRPr="00947CEA" w:rsidDel="00496733">
          <w:delText xml:space="preserve"> 3:5–10.</w:delText>
        </w:r>
      </w:del>
    </w:p>
    <w:p w14:paraId="66538ABD" w14:textId="2EADC6BD" w:rsidR="002025AA" w:rsidRPr="00947CEA" w:rsidDel="00496733" w:rsidRDefault="002025AA">
      <w:pPr>
        <w:pStyle w:val="Bibliography"/>
        <w:rPr>
          <w:del w:id="2055" w:author="Russell, Seth" w:date="2018-11-07T13:41:00Z"/>
        </w:rPr>
      </w:pPr>
      <w:del w:id="2056" w:author="Russell, Seth" w:date="2018-11-07T13:41:00Z">
        <w:r w:rsidRPr="00947CEA" w:rsidDel="00496733">
          <w:delText xml:space="preserve">Wickham H. 2014a. </w:delText>
        </w:r>
        <w:r w:rsidRPr="00947CEA" w:rsidDel="00496733">
          <w:rPr>
            <w:i/>
            <w:iCs/>
          </w:rPr>
          <w:delText>profr: An alternative display for profiling information</w:delText>
        </w:r>
        <w:r w:rsidRPr="00947CEA" w:rsidDel="00496733">
          <w:delText>.</w:delText>
        </w:r>
      </w:del>
    </w:p>
    <w:p w14:paraId="2DFE6820" w14:textId="60595E17" w:rsidR="002025AA" w:rsidRPr="00947CEA" w:rsidDel="00496733" w:rsidRDefault="002025AA">
      <w:pPr>
        <w:pStyle w:val="Bibliography"/>
        <w:rPr>
          <w:del w:id="2057" w:author="Russell, Seth" w:date="2018-11-07T13:41:00Z"/>
        </w:rPr>
      </w:pPr>
      <w:del w:id="2058" w:author="Russell, Seth" w:date="2018-11-07T13:41:00Z">
        <w:r w:rsidRPr="00947CEA" w:rsidDel="00496733">
          <w:delText xml:space="preserve">Wickham H. 2014b. </w:delText>
        </w:r>
        <w:r w:rsidRPr="00947CEA" w:rsidDel="00496733">
          <w:rPr>
            <w:i/>
            <w:iCs/>
          </w:rPr>
          <w:delText>Advanced R</w:delText>
        </w:r>
        <w:r w:rsidRPr="00947CEA" w:rsidDel="00496733">
          <w:delText>. Boca Raton, FL: Chapman and Hall/CRC.</w:delText>
        </w:r>
      </w:del>
    </w:p>
    <w:p w14:paraId="13ED69F2" w14:textId="149F759A" w:rsidR="002025AA" w:rsidRPr="00947CEA" w:rsidDel="00496733" w:rsidRDefault="002025AA">
      <w:pPr>
        <w:pStyle w:val="Bibliography"/>
        <w:rPr>
          <w:del w:id="2059" w:author="Russell, Seth" w:date="2018-11-07T13:41:00Z"/>
        </w:rPr>
      </w:pPr>
      <w:del w:id="2060" w:author="Russell, Seth" w:date="2018-11-07T13:41:00Z">
        <w:r w:rsidRPr="00947CEA" w:rsidDel="00496733">
          <w:delText xml:space="preserve">Wilson G. 2016. Software Carpentry: lessons learned. </w:delText>
        </w:r>
        <w:r w:rsidRPr="00947CEA" w:rsidDel="00496733">
          <w:rPr>
            <w:i/>
            <w:iCs/>
          </w:rPr>
          <w:delText>F1000Research</w:delText>
        </w:r>
        <w:r w:rsidRPr="00947CEA" w:rsidDel="00496733">
          <w:delText>. DOI: 10.12688/f1000research.3-62.v2.</w:delText>
        </w:r>
      </w:del>
    </w:p>
    <w:p w14:paraId="160625FC" w14:textId="73F4DCAD" w:rsidR="002025AA" w:rsidRPr="00947CEA" w:rsidDel="00496733" w:rsidRDefault="002025AA">
      <w:pPr>
        <w:pStyle w:val="Bibliography"/>
        <w:rPr>
          <w:del w:id="2061" w:author="Russell, Seth" w:date="2018-11-07T13:41:00Z"/>
        </w:rPr>
      </w:pPr>
      <w:del w:id="2062" w:author="Russell, Seth" w:date="2018-11-07T13:41:00Z">
        <w:r w:rsidRPr="00947CEA" w:rsidDel="00496733">
          <w:delText xml:space="preserve">Wilson G., Aruliah DA., Brown CT., Hong NPC., Davis M., Guy RT., Haddock SHD., Huff KD., Mitchell IM., Plumbley MD., Waugh B., White EP., Wilson P. 2014. Best Practices for Scientific Computing. </w:delText>
        </w:r>
        <w:r w:rsidRPr="00947CEA" w:rsidDel="00496733">
          <w:rPr>
            <w:i/>
            <w:iCs/>
          </w:rPr>
          <w:delText>PLOS Biology</w:delText>
        </w:r>
        <w:r w:rsidRPr="00947CEA" w:rsidDel="00496733">
          <w:delText xml:space="preserve"> 12:e1001745. DOI: 10.1371/journal.pbio.1001745.</w:delText>
        </w:r>
      </w:del>
    </w:p>
    <w:p w14:paraId="04EBE973" w14:textId="47FE0D05" w:rsidR="002025AA" w:rsidRPr="00947CEA" w:rsidDel="00496733" w:rsidRDefault="002025AA">
      <w:pPr>
        <w:pStyle w:val="Bibliography"/>
        <w:rPr>
          <w:del w:id="2063" w:author="Russell, Seth" w:date="2018-11-07T13:41:00Z"/>
        </w:rPr>
      </w:pPr>
      <w:del w:id="2064" w:author="Russell, Seth" w:date="2018-11-07T13:41:00Z">
        <w:r w:rsidRPr="00947CEA" w:rsidDel="00496733">
          <w:delText xml:space="preserve">Xie Y. 2015. </w:delText>
        </w:r>
        <w:r w:rsidRPr="00947CEA" w:rsidDel="00496733">
          <w:rPr>
            <w:i/>
            <w:iCs/>
          </w:rPr>
          <w:delText>Dynamic Documents with R and knitr</w:delText>
        </w:r>
        <w:r w:rsidRPr="00947CEA" w:rsidDel="00496733">
          <w:delText>. Boca Raton: Chapman and Hall/CRC.</w:delText>
        </w:r>
      </w:del>
    </w:p>
    <w:p w14:paraId="69679D64" w14:textId="1893D000" w:rsidR="002025AA" w:rsidRPr="00947CEA" w:rsidDel="00496733" w:rsidRDefault="002025AA">
      <w:pPr>
        <w:pStyle w:val="Bibliography"/>
        <w:rPr>
          <w:del w:id="2065" w:author="Russell, Seth" w:date="2018-11-07T13:41:00Z"/>
        </w:rPr>
      </w:pPr>
      <w:del w:id="2066" w:author="Russell, Seth" w:date="2018-11-07T13:41:00Z">
        <w:r w:rsidRPr="00947CEA" w:rsidDel="00496733">
          <w:delText xml:space="preserve">Xie Y. 2018. </w:delText>
        </w:r>
        <w:r w:rsidRPr="00947CEA" w:rsidDel="00496733">
          <w:rPr>
            <w:i/>
            <w:iCs/>
          </w:rPr>
          <w:delText>testit: A Simple Package for Testing R Packages</w:delText>
        </w:r>
        <w:r w:rsidRPr="00947CEA" w:rsidDel="00496733">
          <w:delText>.</w:delText>
        </w:r>
      </w:del>
    </w:p>
    <w:p w14:paraId="470E0382" w14:textId="1431CE80" w:rsidR="002025AA" w:rsidRPr="00947CEA" w:rsidDel="00496733" w:rsidRDefault="002025AA">
      <w:pPr>
        <w:pStyle w:val="Bibliography"/>
        <w:rPr>
          <w:del w:id="2067" w:author="Russell, Seth" w:date="2018-11-07T13:41:00Z"/>
        </w:rPr>
      </w:pPr>
      <w:del w:id="2068" w:author="Russell, Seth" w:date="2018-11-07T13:41:00Z">
        <w:r w:rsidRPr="00947CEA" w:rsidDel="00496733">
          <w:delText xml:space="preserve">xUnit 2017. </w:delText>
        </w:r>
        <w:r w:rsidRPr="00947CEA" w:rsidDel="00496733">
          <w:rPr>
            <w:i/>
            <w:iCs/>
          </w:rPr>
          <w:delText>Wikipedia</w:delText>
        </w:r>
        <w:r w:rsidRPr="00947CEA" w:rsidDel="00496733">
          <w:delText>.</w:delText>
        </w:r>
      </w:del>
    </w:p>
    <w:p w14:paraId="7FA96791" w14:textId="7EB84B2B" w:rsidR="002025AA" w:rsidRPr="00947CEA" w:rsidDel="00496733" w:rsidRDefault="002025AA">
      <w:pPr>
        <w:pStyle w:val="Bibliography"/>
        <w:rPr>
          <w:del w:id="2069" w:author="Russell, Seth" w:date="2018-11-07T13:41:00Z"/>
        </w:rPr>
      </w:pPr>
      <w:del w:id="2070" w:author="Russell, Seth" w:date="2018-11-07T13:41:00Z">
        <w:r w:rsidRPr="00947CEA" w:rsidDel="00496733">
          <w:delText xml:space="preserve">Yu H. 2002. Rmpi: Parallel Statistical Computing in R. </w:delText>
        </w:r>
        <w:r w:rsidRPr="00947CEA" w:rsidDel="00496733">
          <w:rPr>
            <w:i/>
            <w:iCs/>
          </w:rPr>
          <w:delText>R News</w:delText>
        </w:r>
        <w:r w:rsidRPr="00947CEA" w:rsidDel="00496733">
          <w:delText xml:space="preserve"> 2:10–14.</w:delText>
        </w:r>
      </w:del>
    </w:p>
    <w:p w14:paraId="0E1B2598" w14:textId="3B1758E1" w:rsidR="002025AA" w:rsidRDefault="002025AA" w:rsidP="002025AA">
      <w:pPr>
        <w:tabs>
          <w:tab w:val="left" w:pos="380"/>
          <w:tab w:val="left" w:pos="500"/>
        </w:tabs>
        <w:contextualSpacing w:val="0"/>
        <w:rPr>
          <w:rFonts w:ascii="Times" w:eastAsia="Cambria" w:hAnsi="Times" w:cs="Times New Roman"/>
          <w:szCs w:val="24"/>
        </w:rPr>
      </w:pPr>
      <w:r>
        <w:rPr>
          <w:rFonts w:ascii="Times" w:eastAsia="Cambria" w:hAnsi="Times" w:cs="Times New Roman"/>
          <w:szCs w:val="24"/>
        </w:rPr>
        <w:fldChar w:fldCharType="end"/>
      </w:r>
    </w:p>
    <w:sectPr w:rsidR="002025AA" w:rsidSect="00932E96">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72" w:author="Tell Bennett" w:date="2018-12-20T11:20:00Z" w:initials="TB">
    <w:p w14:paraId="075E59B5" w14:textId="67D87EC5" w:rsidR="008566E7" w:rsidRDefault="008566E7">
      <w:pPr>
        <w:pStyle w:val="CommentText"/>
      </w:pPr>
      <w:r>
        <w:rPr>
          <w:rStyle w:val="CommentReference"/>
        </w:rPr>
        <w:annotationRef/>
      </w:r>
      <w:r>
        <w:t>This might need a little more explication</w:t>
      </w:r>
    </w:p>
  </w:comment>
  <w:comment w:id="1296" w:author="Tell Bennett" w:date="2018-12-20T11:21:00Z" w:initials="TB">
    <w:p w14:paraId="5BD395C1" w14:textId="607317DB" w:rsidR="008566E7" w:rsidRDefault="008566E7">
      <w:pPr>
        <w:pStyle w:val="CommentText"/>
      </w:pPr>
      <w:r>
        <w:rPr>
          <w:rStyle w:val="CommentReference"/>
        </w:rPr>
        <w:annotationRef/>
      </w:r>
      <w:r>
        <w:t>This is a minor point, but isn’t macOS Unix-ba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5E59B5" w15:done="0"/>
  <w15:commentEx w15:paraId="5BD395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5E59B5" w16cid:durableId="1FC5F976"/>
  <w16cid:commentId w16cid:paraId="5BD395C1" w16cid:durableId="1FC5F9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71AAEB66"/>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58F4FFAA"/>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B91E26B6"/>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4656E"/>
    <w:multiLevelType w:val="hybridMultilevel"/>
    <w:tmpl w:val="971214E2"/>
    <w:lvl w:ilvl="0" w:tplc="549ECD40">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474014"/>
    <w:multiLevelType w:val="hybridMultilevel"/>
    <w:tmpl w:val="378A03E0"/>
    <w:lvl w:ilvl="0" w:tplc="CFC42A68">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8"/>
  </w:num>
  <w:num w:numId="4">
    <w:abstractNumId w:val="6"/>
  </w:num>
  <w:num w:numId="5">
    <w:abstractNumId w:val="0"/>
  </w:num>
  <w:num w:numId="6">
    <w:abstractNumId w:val="1"/>
  </w:num>
  <w:num w:numId="7">
    <w:abstractNumId w:val="2"/>
  </w:num>
  <w:num w:numId="8">
    <w:abstractNumId w:val="5"/>
  </w:num>
  <w:num w:numId="9">
    <w:abstractNumId w:val="10"/>
  </w:num>
  <w:num w:numId="10">
    <w:abstractNumId w:val="7"/>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ssell, Seth">
    <w15:presenceInfo w15:providerId="AD" w15:userId="S::seth.russell@ucdenver.edu::3c561f24-ddce-4c04-9d77-b57464b49d16"/>
  </w15:person>
  <w15:person w15:author="Microsoft Office User">
    <w15:presenceInfo w15:providerId="None" w15:userId="Microsoft Office User"/>
  </w15:person>
  <w15:person w15:author="Tell Bennett">
    <w15:presenceInfo w15:providerId="None" w15:userId="Tell Ben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61850"/>
    <w:rsid w:val="00076F97"/>
    <w:rsid w:val="0009584B"/>
    <w:rsid w:val="000A3A44"/>
    <w:rsid w:val="000A6459"/>
    <w:rsid w:val="000A6932"/>
    <w:rsid w:val="000D0A99"/>
    <w:rsid w:val="00117069"/>
    <w:rsid w:val="0012215A"/>
    <w:rsid w:val="00131D97"/>
    <w:rsid w:val="00133738"/>
    <w:rsid w:val="001441B5"/>
    <w:rsid w:val="001671D8"/>
    <w:rsid w:val="001673F2"/>
    <w:rsid w:val="00182F59"/>
    <w:rsid w:val="00190970"/>
    <w:rsid w:val="001B60B9"/>
    <w:rsid w:val="001D7D66"/>
    <w:rsid w:val="00201F5C"/>
    <w:rsid w:val="002025AA"/>
    <w:rsid w:val="00217BAE"/>
    <w:rsid w:val="002229AB"/>
    <w:rsid w:val="00234AA4"/>
    <w:rsid w:val="00271BA6"/>
    <w:rsid w:val="002928E3"/>
    <w:rsid w:val="002D08F9"/>
    <w:rsid w:val="002D3D82"/>
    <w:rsid w:val="003370A5"/>
    <w:rsid w:val="00344604"/>
    <w:rsid w:val="00347B9F"/>
    <w:rsid w:val="00351EAE"/>
    <w:rsid w:val="00353C9D"/>
    <w:rsid w:val="00354725"/>
    <w:rsid w:val="003631D8"/>
    <w:rsid w:val="003774B5"/>
    <w:rsid w:val="00382651"/>
    <w:rsid w:val="003C5807"/>
    <w:rsid w:val="003D45F1"/>
    <w:rsid w:val="003D6663"/>
    <w:rsid w:val="003F3272"/>
    <w:rsid w:val="003F4355"/>
    <w:rsid w:val="00407B52"/>
    <w:rsid w:val="004207BD"/>
    <w:rsid w:val="00437F9A"/>
    <w:rsid w:val="00490AF5"/>
    <w:rsid w:val="00496733"/>
    <w:rsid w:val="004A1F94"/>
    <w:rsid w:val="004B4B30"/>
    <w:rsid w:val="004E015E"/>
    <w:rsid w:val="00502B85"/>
    <w:rsid w:val="00530271"/>
    <w:rsid w:val="00535FD7"/>
    <w:rsid w:val="005427CB"/>
    <w:rsid w:val="0056154E"/>
    <w:rsid w:val="00567A0C"/>
    <w:rsid w:val="00570F04"/>
    <w:rsid w:val="00581AFB"/>
    <w:rsid w:val="00581C2E"/>
    <w:rsid w:val="0058364F"/>
    <w:rsid w:val="005866E2"/>
    <w:rsid w:val="005C6BD8"/>
    <w:rsid w:val="005D77AE"/>
    <w:rsid w:val="005E38A0"/>
    <w:rsid w:val="005E3EE0"/>
    <w:rsid w:val="00634D29"/>
    <w:rsid w:val="00637490"/>
    <w:rsid w:val="006441D8"/>
    <w:rsid w:val="00644375"/>
    <w:rsid w:val="0064714E"/>
    <w:rsid w:val="00653710"/>
    <w:rsid w:val="00657C13"/>
    <w:rsid w:val="00660D05"/>
    <w:rsid w:val="006679C1"/>
    <w:rsid w:val="00670A5B"/>
    <w:rsid w:val="00676554"/>
    <w:rsid w:val="006E362D"/>
    <w:rsid w:val="00713746"/>
    <w:rsid w:val="0073166C"/>
    <w:rsid w:val="0073420C"/>
    <w:rsid w:val="00745143"/>
    <w:rsid w:val="00751064"/>
    <w:rsid w:val="007807F5"/>
    <w:rsid w:val="00791F64"/>
    <w:rsid w:val="00793B71"/>
    <w:rsid w:val="007A1086"/>
    <w:rsid w:val="007B6DD5"/>
    <w:rsid w:val="007C7029"/>
    <w:rsid w:val="007F2870"/>
    <w:rsid w:val="00800358"/>
    <w:rsid w:val="00806EBE"/>
    <w:rsid w:val="00823A54"/>
    <w:rsid w:val="00853969"/>
    <w:rsid w:val="008566E7"/>
    <w:rsid w:val="00861616"/>
    <w:rsid w:val="008622E6"/>
    <w:rsid w:val="008637EE"/>
    <w:rsid w:val="00880E84"/>
    <w:rsid w:val="008A575A"/>
    <w:rsid w:val="008D0528"/>
    <w:rsid w:val="008E2B2F"/>
    <w:rsid w:val="008E3EA1"/>
    <w:rsid w:val="00925389"/>
    <w:rsid w:val="00926B3F"/>
    <w:rsid w:val="00932E96"/>
    <w:rsid w:val="00947CEA"/>
    <w:rsid w:val="00950BCA"/>
    <w:rsid w:val="00951C47"/>
    <w:rsid w:val="0095630C"/>
    <w:rsid w:val="009918CC"/>
    <w:rsid w:val="0099516E"/>
    <w:rsid w:val="009A2C71"/>
    <w:rsid w:val="009A5E17"/>
    <w:rsid w:val="009C3AAD"/>
    <w:rsid w:val="009D01E6"/>
    <w:rsid w:val="009E27BB"/>
    <w:rsid w:val="009E3488"/>
    <w:rsid w:val="009E7441"/>
    <w:rsid w:val="009F619F"/>
    <w:rsid w:val="00A031E4"/>
    <w:rsid w:val="00A12BB2"/>
    <w:rsid w:val="00A16AFB"/>
    <w:rsid w:val="00A35CDE"/>
    <w:rsid w:val="00A37569"/>
    <w:rsid w:val="00A408F5"/>
    <w:rsid w:val="00A55A14"/>
    <w:rsid w:val="00A6234D"/>
    <w:rsid w:val="00A80936"/>
    <w:rsid w:val="00A875F7"/>
    <w:rsid w:val="00A91931"/>
    <w:rsid w:val="00AA18ED"/>
    <w:rsid w:val="00AD5C09"/>
    <w:rsid w:val="00AD7BEF"/>
    <w:rsid w:val="00AE0425"/>
    <w:rsid w:val="00AE1368"/>
    <w:rsid w:val="00AF4906"/>
    <w:rsid w:val="00B21205"/>
    <w:rsid w:val="00B42653"/>
    <w:rsid w:val="00B572AA"/>
    <w:rsid w:val="00B66057"/>
    <w:rsid w:val="00B77860"/>
    <w:rsid w:val="00B95CA8"/>
    <w:rsid w:val="00BB2149"/>
    <w:rsid w:val="00BC0212"/>
    <w:rsid w:val="00BC60C5"/>
    <w:rsid w:val="00BD3FBC"/>
    <w:rsid w:val="00BD5353"/>
    <w:rsid w:val="00C12F5B"/>
    <w:rsid w:val="00C260FD"/>
    <w:rsid w:val="00C3693A"/>
    <w:rsid w:val="00C44ED5"/>
    <w:rsid w:val="00C56EB1"/>
    <w:rsid w:val="00C61E84"/>
    <w:rsid w:val="00C62346"/>
    <w:rsid w:val="00CA58A7"/>
    <w:rsid w:val="00CB23B8"/>
    <w:rsid w:val="00CC1260"/>
    <w:rsid w:val="00CC42E3"/>
    <w:rsid w:val="00CD3DF3"/>
    <w:rsid w:val="00D13247"/>
    <w:rsid w:val="00D15F92"/>
    <w:rsid w:val="00D55AD8"/>
    <w:rsid w:val="00D6059D"/>
    <w:rsid w:val="00D70116"/>
    <w:rsid w:val="00D811FF"/>
    <w:rsid w:val="00D94FB8"/>
    <w:rsid w:val="00DA1B9E"/>
    <w:rsid w:val="00DA534E"/>
    <w:rsid w:val="00E140AC"/>
    <w:rsid w:val="00E17BD7"/>
    <w:rsid w:val="00E206C0"/>
    <w:rsid w:val="00E22C4E"/>
    <w:rsid w:val="00E853FD"/>
    <w:rsid w:val="00E94B55"/>
    <w:rsid w:val="00EB04D4"/>
    <w:rsid w:val="00F10C87"/>
    <w:rsid w:val="00F22B83"/>
    <w:rsid w:val="00F45D21"/>
    <w:rsid w:val="00F46572"/>
    <w:rsid w:val="00F52680"/>
    <w:rsid w:val="00F54D92"/>
    <w:rsid w:val="00F672F0"/>
    <w:rsid w:val="00F937D2"/>
    <w:rsid w:val="00FA45A5"/>
    <w:rsid w:val="00FB713D"/>
    <w:rsid w:val="00FC77E3"/>
    <w:rsid w:val="00FD22BE"/>
    <w:rsid w:val="00FD7DF9"/>
    <w:rsid w:val="00FE7216"/>
    <w:rsid w:val="00FE76E0"/>
    <w:rsid w:val="00FF445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918CC"/>
    <w:rPr>
      <w:sz w:val="24"/>
    </w:rPr>
  </w:style>
  <w:style w:type="paragraph" w:styleId="Heading1">
    <w:name w:val="heading 1"/>
    <w:basedOn w:val="Normal1"/>
    <w:next w:val="Normal1"/>
    <w:qFormat/>
    <w:rsid w:val="004B4B30"/>
    <w:pPr>
      <w:keepNext/>
      <w:keepLines/>
      <w:outlineLvl w:val="0"/>
      <w:pPrChange w:id="0" w:author="Russell, Seth" w:date="2018-12-17T08:21:00Z">
        <w:pPr>
          <w:keepNext/>
          <w:keepLines/>
          <w:spacing w:before="400" w:after="120" w:line="276" w:lineRule="auto"/>
          <w:contextualSpacing/>
          <w:outlineLvl w:val="0"/>
        </w:pPr>
      </w:pPrChange>
    </w:pPr>
    <w:rPr>
      <w:b/>
      <w:sz w:val="36"/>
      <w:szCs w:val="40"/>
      <w:rPrChange w:id="0" w:author="Russell, Seth" w:date="2018-12-17T08:21:00Z">
        <w:rPr>
          <w:rFonts w:ascii="Arial" w:eastAsia="Arial" w:hAnsi="Arial" w:cs="Arial"/>
          <w:sz w:val="36"/>
          <w:szCs w:val="40"/>
          <w:lang w:val="en-US" w:eastAsia="en-US" w:bidi="ar-SA"/>
        </w:rPr>
      </w:rPrChange>
    </w:rPr>
  </w:style>
  <w:style w:type="paragraph" w:styleId="Heading2">
    <w:name w:val="heading 2"/>
    <w:basedOn w:val="Normal1"/>
    <w:next w:val="Normal1"/>
    <w:qFormat/>
    <w:rsid w:val="004B4B30"/>
    <w:pPr>
      <w:keepNext/>
      <w:keepLines/>
      <w:outlineLvl w:val="1"/>
      <w:pPrChange w:id="1" w:author="Russell, Seth" w:date="2018-12-17T08:21:00Z">
        <w:pPr>
          <w:keepNext/>
          <w:keepLines/>
          <w:spacing w:before="360" w:after="120" w:line="276" w:lineRule="auto"/>
          <w:contextualSpacing/>
          <w:outlineLvl w:val="1"/>
        </w:pPr>
      </w:pPrChange>
    </w:pPr>
    <w:rPr>
      <w:b/>
      <w:sz w:val="28"/>
      <w:szCs w:val="32"/>
      <w:rPrChange w:id="1" w:author="Russell, Seth" w:date="2018-12-17T08:21:00Z">
        <w:rPr>
          <w:rFonts w:ascii="Arial" w:eastAsia="Arial" w:hAnsi="Arial" w:cs="Arial"/>
          <w:sz w:val="28"/>
          <w:szCs w:val="32"/>
          <w:lang w:val="en-US" w:eastAsia="en-US" w:bidi="ar-SA"/>
        </w:rPr>
      </w:rPrChange>
    </w:rPr>
  </w:style>
  <w:style w:type="paragraph" w:styleId="Heading3">
    <w:name w:val="heading 3"/>
    <w:basedOn w:val="Normal1"/>
    <w:next w:val="Normal1"/>
    <w:qFormat/>
    <w:rsid w:val="004B4B30"/>
    <w:pPr>
      <w:keepNext/>
      <w:keepLines/>
      <w:outlineLvl w:val="2"/>
      <w:pPrChange w:id="2" w:author="Russell, Seth" w:date="2018-12-17T08:21:00Z">
        <w:pPr>
          <w:keepNext/>
          <w:keepLines/>
          <w:spacing w:before="320" w:after="80" w:line="276" w:lineRule="auto"/>
          <w:contextualSpacing/>
          <w:outlineLvl w:val="2"/>
        </w:pPr>
      </w:pPrChange>
    </w:pPr>
    <w:rPr>
      <w:b/>
      <w:color w:val="434343"/>
      <w:sz w:val="24"/>
      <w:szCs w:val="28"/>
      <w:rPrChange w:id="2" w:author="Russell, Seth" w:date="2018-12-17T08:21:00Z">
        <w:rPr>
          <w:rFonts w:ascii="Arial" w:eastAsia="Arial" w:hAnsi="Arial" w:cs="Arial"/>
          <w:color w:val="434343"/>
          <w:sz w:val="28"/>
          <w:szCs w:val="28"/>
          <w:lang w:val="en-US" w:eastAsia="en-US" w:bidi="ar-SA"/>
        </w:rPr>
      </w:rPrChange>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unhideWhenUsed/>
    <w:rsid w:val="002928E3"/>
    <w:pPr>
      <w:spacing w:line="360" w:lineRule="auto"/>
      <w:ind w:left="720" w:hanging="720"/>
      <w:pPrChange w:id="3" w:author="Russell, Seth" w:date="2018-12-15T17:21:00Z">
        <w:pPr>
          <w:spacing w:line="480" w:lineRule="auto"/>
          <w:ind w:left="720" w:hanging="720"/>
          <w:contextualSpacing/>
        </w:pPr>
      </w:pPrChange>
    </w:pPr>
    <w:rPr>
      <w:rFonts w:ascii="Times" w:hAnsi="Times"/>
      <w:rPrChange w:id="3" w:author="Russell, Seth" w:date="2018-12-15T17:21:00Z">
        <w:rPr>
          <w:rFonts w:ascii="Times" w:eastAsia="Arial" w:hAnsi="Times" w:cs="Arial"/>
          <w:sz w:val="24"/>
          <w:szCs w:val="22"/>
          <w:lang w:val="en-US" w:eastAsia="en-US" w:bidi="ar-SA"/>
        </w:rPr>
      </w:rPrChange>
    </w:rPr>
  </w:style>
  <w:style w:type="paragraph" w:customStyle="1" w:styleId="PeerJBodyText">
    <w:name w:val="PeerJ Body Text"/>
    <w:basedOn w:val="Normal"/>
    <w:qFormat/>
    <w:rsid w:val="009918CC"/>
    <w:rPr>
      <w:rFonts w:ascii="Times" w:hAnsi="Times"/>
    </w:rPr>
  </w:style>
  <w:style w:type="paragraph" w:customStyle="1" w:styleId="PeerJCode">
    <w:name w:val="PeerJ Code"/>
    <w:basedOn w:val="PeerJBodyText"/>
    <w:qFormat/>
    <w:rsid w:val="009918CC"/>
    <w:rPr>
      <w:rFonts w:ascii="Consolas" w:hAnsi="Consolas"/>
    </w:rPr>
  </w:style>
  <w:style w:type="character" w:styleId="CommentReference">
    <w:name w:val="annotation reference"/>
    <w:basedOn w:val="DefaultParagraphFont"/>
    <w:semiHidden/>
    <w:unhideWhenUsed/>
    <w:rsid w:val="00C56EB1"/>
    <w:rPr>
      <w:sz w:val="16"/>
      <w:szCs w:val="16"/>
    </w:rPr>
  </w:style>
  <w:style w:type="paragraph" w:styleId="CommentText">
    <w:name w:val="annotation text"/>
    <w:basedOn w:val="Normal"/>
    <w:link w:val="CommentTextChar"/>
    <w:semiHidden/>
    <w:unhideWhenUsed/>
    <w:rsid w:val="00C56EB1"/>
    <w:pPr>
      <w:spacing w:line="240" w:lineRule="auto"/>
    </w:pPr>
    <w:rPr>
      <w:sz w:val="20"/>
      <w:szCs w:val="20"/>
    </w:rPr>
  </w:style>
  <w:style w:type="character" w:customStyle="1" w:styleId="CommentTextChar">
    <w:name w:val="Comment Text Char"/>
    <w:basedOn w:val="DefaultParagraphFont"/>
    <w:link w:val="CommentText"/>
    <w:semiHidden/>
    <w:rsid w:val="00C56EB1"/>
    <w:rPr>
      <w:sz w:val="20"/>
      <w:szCs w:val="20"/>
    </w:rPr>
  </w:style>
  <w:style w:type="paragraph" w:styleId="CommentSubject">
    <w:name w:val="annotation subject"/>
    <w:basedOn w:val="CommentText"/>
    <w:next w:val="CommentText"/>
    <w:link w:val="CommentSubjectChar"/>
    <w:semiHidden/>
    <w:unhideWhenUsed/>
    <w:rsid w:val="00C56EB1"/>
    <w:rPr>
      <w:b/>
      <w:bCs/>
    </w:rPr>
  </w:style>
  <w:style w:type="character" w:customStyle="1" w:styleId="CommentSubjectChar">
    <w:name w:val="Comment Subject Char"/>
    <w:basedOn w:val="CommentTextChar"/>
    <w:link w:val="CommentSubject"/>
    <w:semiHidden/>
    <w:rsid w:val="00C56E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797800122">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CUD2V/pccc"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ic-lantern/SoftwareEngineeringPrinciples"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4561D-CB52-DB40-ABA3-EC3CD0AA9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35026</Words>
  <Characters>199651</Characters>
  <Application>Microsoft Office Word</Application>
  <DocSecurity>0</DocSecurity>
  <Lines>1663</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5</cp:revision>
  <dcterms:created xsi:type="dcterms:W3CDTF">2018-12-23T05:09:00Z</dcterms:created>
  <dcterms:modified xsi:type="dcterms:W3CDTF">2018-12-23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JDySHa82"/&gt;&lt;style id="http://www.zotero.org/styles/peerj"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